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8B7E5" w14:textId="2FC576F8" w:rsidR="00EF7D34" w:rsidRDefault="00EF7D34">
      <w:pPr>
        <w:pStyle w:val="Cm"/>
      </w:pPr>
      <w:bookmarkStart w:id="0" w:name="_Hlk19355849"/>
      <w:bookmarkStart w:id="1" w:name="_Toc17811402"/>
      <w:bookmarkStart w:id="2" w:name="_Toc17811457"/>
      <w:bookmarkEnd w:id="0"/>
      <w:r>
        <w:rPr>
          <w:noProof/>
          <w:szCs w:val="96"/>
        </w:rPr>
        <w:drawing>
          <wp:anchor distT="0" distB="0" distL="114300" distR="114300" simplePos="0" relativeHeight="251677696" behindDoc="0" locked="0" layoutInCell="1" allowOverlap="1" wp14:anchorId="0A2B4094" wp14:editId="126086ED">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5046" w:rsidRPr="00223A5B">
        <w:rPr>
          <w:szCs w:val="96"/>
        </w:rPr>
        <w:t>Transliteration Guide</w:t>
      </w:r>
      <w:bookmarkEnd w:id="1"/>
      <w:bookmarkEnd w:id="2"/>
    </w:p>
    <w:p w14:paraId="74ECA0DF" w14:textId="7E141319" w:rsidR="00EF7D34" w:rsidRDefault="00EF7D34" w:rsidP="00606C40">
      <w:pPr>
        <w:pStyle w:val="Frontmatter"/>
      </w:pPr>
      <w:bookmarkStart w:id="3" w:name="_nlm3dlptfwlj" w:colFirst="0" w:colLast="0"/>
      <w:bookmarkStart w:id="4" w:name="_Toc17811404"/>
      <w:bookmarkStart w:id="5" w:name="_Toc17811459"/>
      <w:bookmarkEnd w:id="3"/>
      <w:r w:rsidRPr="002E3853">
        <w:t>Dániel Balogh</w:t>
      </w:r>
      <w:r>
        <w:t xml:space="preserve"> &amp;</w:t>
      </w:r>
      <w:r w:rsidRPr="002E3853">
        <w:t xml:space="preserve"> Arlo Griffiths</w:t>
      </w:r>
      <w:bookmarkEnd w:id="4"/>
      <w:bookmarkEnd w:id="5"/>
    </w:p>
    <w:p w14:paraId="632D91FA" w14:textId="77777777" w:rsidR="00606C40" w:rsidRDefault="00606C40" w:rsidP="00606C40">
      <w:pPr>
        <w:pStyle w:val="Frontmatter"/>
      </w:pPr>
    </w:p>
    <w:p w14:paraId="4977681B" w14:textId="70905669" w:rsidR="00BE4869" w:rsidRDefault="00AE1A78" w:rsidP="00606C40">
      <w:pPr>
        <w:pStyle w:val="Frontmatter"/>
      </w:pPr>
      <w:bookmarkStart w:id="6" w:name="_Toc17811403"/>
      <w:bookmarkStart w:id="7" w:name="_Toc17811458"/>
      <w:r w:rsidRPr="00DE1CAB">
        <w:rPr>
          <w:noProof/>
          <w:highlight w:val="yellow"/>
        </w:rPr>
        <w:drawing>
          <wp:anchor distT="0" distB="0" distL="114300" distR="114300" simplePos="0" relativeHeight="251676672" behindDoc="1" locked="0" layoutInCell="1" allowOverlap="1" wp14:anchorId="52901479" wp14:editId="2A83E329">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5F4C" w:rsidRPr="00DE1CAB">
        <w:rPr>
          <w:highlight w:val="yellow"/>
        </w:rPr>
        <w:t xml:space="preserve">Release Version </w:t>
      </w:r>
      <w:r w:rsidR="00DE1CAB" w:rsidRPr="00DE1CAB">
        <w:rPr>
          <w:highlight w:val="yellow"/>
        </w:rPr>
        <w:t>4 DRAFT</w:t>
      </w:r>
      <w:r w:rsidR="00284942" w:rsidRPr="00DE1CAB">
        <w:rPr>
          <w:highlight w:val="yellow"/>
        </w:rPr>
        <w:t>, 20</w:t>
      </w:r>
      <w:r w:rsidR="00445F4C" w:rsidRPr="00DE1CAB">
        <w:rPr>
          <w:highlight w:val="yellow"/>
        </w:rPr>
        <w:t>2</w:t>
      </w:r>
      <w:r w:rsidR="00DE1CAB" w:rsidRPr="00DE1CAB">
        <w:rPr>
          <w:highlight w:val="yellow"/>
        </w:rPr>
        <w:t>5</w:t>
      </w:r>
      <w:r w:rsidR="00284942" w:rsidRPr="00DE1CAB">
        <w:rPr>
          <w:highlight w:val="yellow"/>
        </w:rPr>
        <w:t>-</w:t>
      </w:r>
      <w:bookmarkEnd w:id="6"/>
      <w:bookmarkEnd w:id="7"/>
      <w:r w:rsidR="00DE1CAB" w:rsidRPr="00DE1CAB">
        <w:rPr>
          <w:highlight w:val="yellow"/>
        </w:rPr>
        <w:t>##</w:t>
      </w:r>
      <w:r w:rsidR="00023C8A" w:rsidRPr="00DE1CAB">
        <w:rPr>
          <w:highlight w:val="yellow"/>
        </w:rPr>
        <w:t>-</w:t>
      </w:r>
      <w:r w:rsidR="00DE1CAB" w:rsidRPr="00DE1CAB">
        <w:rPr>
          <w:highlight w:val="yellow"/>
        </w:rPr>
        <w:t>##</w:t>
      </w:r>
    </w:p>
    <w:p w14:paraId="6F29E9B9" w14:textId="6C5C9C13" w:rsidR="00AE1A78" w:rsidRDefault="00AE1A78" w:rsidP="00606C40">
      <w:pPr>
        <w:pStyle w:val="Frontmatter"/>
      </w:pPr>
    </w:p>
    <w:p w14:paraId="37DC724C" w14:textId="72E74A3B" w:rsidR="00606C40" w:rsidRDefault="00606C40" w:rsidP="00606C40">
      <w:pPr>
        <w:pStyle w:val="Frontmatter"/>
      </w:pPr>
    </w:p>
    <w:p w14:paraId="2E17AD20" w14:textId="5D59697C" w:rsidR="00606C40" w:rsidRDefault="00606C40" w:rsidP="00606C40">
      <w:pPr>
        <w:pStyle w:val="Frontmatter"/>
      </w:pPr>
    </w:p>
    <w:p w14:paraId="4A30911D" w14:textId="443BE1EC" w:rsidR="00606C40" w:rsidRDefault="00606C40" w:rsidP="00606C40">
      <w:pPr>
        <w:pStyle w:val="Frontmatter"/>
      </w:pPr>
    </w:p>
    <w:p w14:paraId="4856F326" w14:textId="4ABADF88" w:rsidR="00606C40" w:rsidRDefault="00606C40" w:rsidP="00606C40">
      <w:pPr>
        <w:pStyle w:val="Frontmatter"/>
      </w:pPr>
    </w:p>
    <w:p w14:paraId="7E1E3F5E" w14:textId="6971E69E" w:rsidR="00606C40" w:rsidRDefault="00606C40" w:rsidP="00606C40">
      <w:pPr>
        <w:pStyle w:val="Frontmatter"/>
      </w:pPr>
    </w:p>
    <w:p w14:paraId="51A923C6" w14:textId="60CE3DBE" w:rsidR="00606C40" w:rsidRDefault="00606C40" w:rsidP="00606C40">
      <w:pPr>
        <w:pStyle w:val="Frontmatter"/>
      </w:pPr>
    </w:p>
    <w:p w14:paraId="6323818E" w14:textId="642E1520" w:rsidR="00606C40" w:rsidRDefault="00606C40" w:rsidP="00606C40">
      <w:pPr>
        <w:pStyle w:val="Frontmatter"/>
      </w:pPr>
    </w:p>
    <w:p w14:paraId="56ED6615" w14:textId="6C721E53" w:rsidR="00606C40" w:rsidRDefault="00606C40" w:rsidP="00606C40">
      <w:pPr>
        <w:pStyle w:val="Frontmatter"/>
      </w:pPr>
    </w:p>
    <w:p w14:paraId="7102492A" w14:textId="77777777" w:rsidR="00606C40" w:rsidRDefault="00606C40" w:rsidP="00606C40">
      <w:pPr>
        <w:pStyle w:val="Frontmatter"/>
      </w:pPr>
    </w:p>
    <w:p w14:paraId="2305F531" w14:textId="1C24EF9E" w:rsidR="00AE1A78" w:rsidRDefault="00AE1A78" w:rsidP="00606C40">
      <w:pPr>
        <w:pStyle w:val="Frontmatter"/>
      </w:pPr>
    </w:p>
    <w:p w14:paraId="3C30784D" w14:textId="77777777" w:rsidR="00AE1A78" w:rsidRDefault="00AE1A78" w:rsidP="00606C40">
      <w:pPr>
        <w:pStyle w:val="Frontmatter"/>
      </w:pPr>
    </w:p>
    <w:p w14:paraId="30B8FA13" w14:textId="77777777" w:rsidR="00AE1A78" w:rsidRDefault="00AE1A78" w:rsidP="00606C40">
      <w:pPr>
        <w:pStyle w:val="Frontmatter"/>
      </w:pPr>
    </w:p>
    <w:p w14:paraId="23D479D9" w14:textId="77777777" w:rsidR="00AE1A78" w:rsidRPr="008608D1" w:rsidRDefault="00AE1A78" w:rsidP="00606C40">
      <w:pPr>
        <w:pStyle w:val="Frontmatter"/>
      </w:pPr>
      <w:r w:rsidRPr="008A4DA3">
        <w:t>This project has received funding from the European Research Council (ERC)</w:t>
      </w:r>
      <w:r>
        <w:br/>
      </w:r>
      <w:r w:rsidRPr="008A4DA3">
        <w:t>under the European Union’s Horizon 2020 research and innovation programme</w:t>
      </w:r>
      <w:r>
        <w:br/>
      </w:r>
      <w:r w:rsidRPr="008A4DA3">
        <w:t>(grant agreement No 809994</w:t>
      </w:r>
      <w:r>
        <w:t>).</w:t>
      </w:r>
    </w:p>
    <w:p w14:paraId="22A485BA" w14:textId="024E24ED" w:rsidR="00D41D26" w:rsidRDefault="003E4F1D" w:rsidP="00EF7D34">
      <w:pPr>
        <w:pStyle w:val="Cm"/>
      </w:pPr>
      <w:bookmarkStart w:id="8" w:name="_Toc17811405"/>
      <w:bookmarkStart w:id="9" w:name="_Toc17811460"/>
      <w:r>
        <w:lastRenderedPageBreak/>
        <w:t>Contents</w:t>
      </w:r>
      <w:bookmarkEnd w:id="8"/>
      <w:bookmarkEnd w:id="9"/>
    </w:p>
    <w:bookmarkStart w:id="10" w:name="_Toc17811406"/>
    <w:bookmarkStart w:id="11" w:name="_Toc17811461"/>
    <w:p w14:paraId="0759AC5E" w14:textId="210AA4B8" w:rsidR="00EF050B" w:rsidRDefault="00D41D26">
      <w:pPr>
        <w:pStyle w:val="TJ3"/>
        <w:rPr>
          <w:rFonts w:asciiTheme="minorHAnsi" w:hAnsiTheme="minorHAnsi" w:cstheme="minorBidi"/>
          <w:noProof/>
          <w:sz w:val="24"/>
          <w:szCs w:val="21"/>
          <w:lang w:eastAsia="en-GB" w:bidi="sa-IN"/>
        </w:rPr>
      </w:pPr>
      <w:r>
        <w:rPr>
          <w:b/>
          <w:bCs/>
          <w:sz w:val="20"/>
        </w:rPr>
        <w:fldChar w:fldCharType="begin"/>
      </w:r>
      <w:r>
        <w:rPr>
          <w:bCs/>
          <w:sz w:val="20"/>
        </w:rPr>
        <w:instrText xml:space="preserve"> TOC \o "3-3" \h \z \t "Címsor 1;1;Címsor 2;2" </w:instrText>
      </w:r>
      <w:r>
        <w:rPr>
          <w:b/>
          <w:bCs/>
          <w:sz w:val="20"/>
        </w:rPr>
        <w:fldChar w:fldCharType="separate"/>
      </w:r>
      <w:hyperlink w:anchor="_Toc199757533" w:history="1">
        <w:r w:rsidR="00EF050B" w:rsidRPr="00EF1DEC">
          <w:rPr>
            <w:rStyle w:val="Hiperhivatkozs"/>
            <w:noProof/>
            <w:lang w:bidi="ar-SA"/>
          </w:rPr>
          <w:t>2.1.1. Writing system typology</w:t>
        </w:r>
        <w:r w:rsidR="00EF050B">
          <w:rPr>
            <w:noProof/>
            <w:webHidden/>
          </w:rPr>
          <w:tab/>
        </w:r>
        <w:r w:rsidR="00EF050B">
          <w:rPr>
            <w:noProof/>
            <w:webHidden/>
          </w:rPr>
          <w:fldChar w:fldCharType="begin"/>
        </w:r>
        <w:r w:rsidR="00EF050B">
          <w:rPr>
            <w:noProof/>
            <w:webHidden/>
          </w:rPr>
          <w:instrText xml:space="preserve"> PAGEREF _Toc199757533 \h </w:instrText>
        </w:r>
        <w:r w:rsidR="00EF050B">
          <w:rPr>
            <w:noProof/>
            <w:webHidden/>
          </w:rPr>
        </w:r>
        <w:r w:rsidR="00EF050B">
          <w:rPr>
            <w:noProof/>
            <w:webHidden/>
          </w:rPr>
          <w:fldChar w:fldCharType="separate"/>
        </w:r>
        <w:r w:rsidR="00EF050B">
          <w:rPr>
            <w:noProof/>
            <w:webHidden/>
          </w:rPr>
          <w:t>4</w:t>
        </w:r>
        <w:r w:rsidR="00EF050B">
          <w:rPr>
            <w:noProof/>
            <w:webHidden/>
          </w:rPr>
          <w:fldChar w:fldCharType="end"/>
        </w:r>
      </w:hyperlink>
    </w:p>
    <w:p w14:paraId="16363525" w14:textId="2AA1188A" w:rsidR="00EF050B" w:rsidRDefault="00EF050B">
      <w:pPr>
        <w:pStyle w:val="TJ3"/>
        <w:rPr>
          <w:rFonts w:asciiTheme="minorHAnsi" w:hAnsiTheme="minorHAnsi" w:cstheme="minorBidi"/>
          <w:noProof/>
          <w:sz w:val="24"/>
          <w:szCs w:val="21"/>
          <w:lang w:eastAsia="en-GB" w:bidi="sa-IN"/>
        </w:rPr>
      </w:pPr>
      <w:hyperlink w:anchor="_Toc199757534" w:history="1">
        <w:r w:rsidRPr="00EF1DEC">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199757534 \h </w:instrText>
        </w:r>
        <w:r>
          <w:rPr>
            <w:noProof/>
            <w:webHidden/>
          </w:rPr>
        </w:r>
        <w:r>
          <w:rPr>
            <w:noProof/>
            <w:webHidden/>
          </w:rPr>
          <w:fldChar w:fldCharType="separate"/>
        </w:r>
        <w:r>
          <w:rPr>
            <w:noProof/>
            <w:webHidden/>
          </w:rPr>
          <w:t>5</w:t>
        </w:r>
        <w:r>
          <w:rPr>
            <w:noProof/>
            <w:webHidden/>
          </w:rPr>
          <w:fldChar w:fldCharType="end"/>
        </w:r>
      </w:hyperlink>
    </w:p>
    <w:p w14:paraId="38A17940" w14:textId="4A5373BA" w:rsidR="00EF050B" w:rsidRDefault="00EF050B">
      <w:pPr>
        <w:pStyle w:val="TJ3"/>
        <w:rPr>
          <w:rFonts w:asciiTheme="minorHAnsi" w:hAnsiTheme="minorHAnsi" w:cstheme="minorBidi"/>
          <w:noProof/>
          <w:sz w:val="24"/>
          <w:szCs w:val="21"/>
          <w:lang w:eastAsia="en-GB" w:bidi="sa-IN"/>
        </w:rPr>
      </w:pPr>
      <w:hyperlink w:anchor="_Toc199757535" w:history="1">
        <w:r w:rsidRPr="00EF1DEC">
          <w:rPr>
            <w:rStyle w:val="Hiperhivatkozs"/>
            <w:noProof/>
            <w:lang w:bidi="ar-SA"/>
          </w:rPr>
          <w:t>2.2.2. The accuracy of transliteration</w:t>
        </w:r>
        <w:r>
          <w:rPr>
            <w:noProof/>
            <w:webHidden/>
          </w:rPr>
          <w:tab/>
        </w:r>
        <w:r>
          <w:rPr>
            <w:noProof/>
            <w:webHidden/>
          </w:rPr>
          <w:fldChar w:fldCharType="begin"/>
        </w:r>
        <w:r>
          <w:rPr>
            <w:noProof/>
            <w:webHidden/>
          </w:rPr>
          <w:instrText xml:space="preserve"> PAGEREF _Toc199757535 \h </w:instrText>
        </w:r>
        <w:r>
          <w:rPr>
            <w:noProof/>
            <w:webHidden/>
          </w:rPr>
        </w:r>
        <w:r>
          <w:rPr>
            <w:noProof/>
            <w:webHidden/>
          </w:rPr>
          <w:fldChar w:fldCharType="separate"/>
        </w:r>
        <w:r>
          <w:rPr>
            <w:noProof/>
            <w:webHidden/>
          </w:rPr>
          <w:t>6</w:t>
        </w:r>
        <w:r>
          <w:rPr>
            <w:noProof/>
            <w:webHidden/>
          </w:rPr>
          <w:fldChar w:fldCharType="end"/>
        </w:r>
      </w:hyperlink>
    </w:p>
    <w:p w14:paraId="25B5578E" w14:textId="6AFA9D67" w:rsidR="00EF050B" w:rsidRDefault="00EF050B">
      <w:pPr>
        <w:pStyle w:val="TJ3"/>
        <w:rPr>
          <w:rFonts w:asciiTheme="minorHAnsi" w:hAnsiTheme="minorHAnsi" w:cstheme="minorBidi"/>
          <w:noProof/>
          <w:sz w:val="24"/>
          <w:szCs w:val="21"/>
          <w:lang w:eastAsia="en-GB" w:bidi="sa-IN"/>
        </w:rPr>
      </w:pPr>
      <w:hyperlink w:anchor="_Toc199757536" w:history="1">
        <w:r w:rsidRPr="00EF1DEC">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199757536 \h </w:instrText>
        </w:r>
        <w:r>
          <w:rPr>
            <w:noProof/>
            <w:webHidden/>
          </w:rPr>
        </w:r>
        <w:r>
          <w:rPr>
            <w:noProof/>
            <w:webHidden/>
          </w:rPr>
          <w:fldChar w:fldCharType="separate"/>
        </w:r>
        <w:r>
          <w:rPr>
            <w:noProof/>
            <w:webHidden/>
          </w:rPr>
          <w:t>6</w:t>
        </w:r>
        <w:r>
          <w:rPr>
            <w:noProof/>
            <w:webHidden/>
          </w:rPr>
          <w:fldChar w:fldCharType="end"/>
        </w:r>
      </w:hyperlink>
    </w:p>
    <w:p w14:paraId="38ECAB1E" w14:textId="76175C50" w:rsidR="00EF050B" w:rsidRDefault="00EF050B">
      <w:pPr>
        <w:pStyle w:val="TJ3"/>
        <w:rPr>
          <w:rFonts w:asciiTheme="minorHAnsi" w:hAnsiTheme="minorHAnsi" w:cstheme="minorBidi"/>
          <w:noProof/>
          <w:sz w:val="24"/>
          <w:szCs w:val="21"/>
          <w:lang w:eastAsia="en-GB" w:bidi="sa-IN"/>
        </w:rPr>
      </w:pPr>
      <w:hyperlink w:anchor="_Toc199757537" w:history="1">
        <w:r w:rsidRPr="00EF1DEC">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199757537 \h </w:instrText>
        </w:r>
        <w:r>
          <w:rPr>
            <w:noProof/>
            <w:webHidden/>
          </w:rPr>
        </w:r>
        <w:r>
          <w:rPr>
            <w:noProof/>
            <w:webHidden/>
          </w:rPr>
          <w:fldChar w:fldCharType="separate"/>
        </w:r>
        <w:r>
          <w:rPr>
            <w:noProof/>
            <w:webHidden/>
          </w:rPr>
          <w:t>7</w:t>
        </w:r>
        <w:r>
          <w:rPr>
            <w:noProof/>
            <w:webHidden/>
          </w:rPr>
          <w:fldChar w:fldCharType="end"/>
        </w:r>
      </w:hyperlink>
    </w:p>
    <w:p w14:paraId="6A6D7124" w14:textId="773D817A" w:rsidR="00EF050B" w:rsidRDefault="00EF050B">
      <w:pPr>
        <w:pStyle w:val="TJ3"/>
        <w:rPr>
          <w:rFonts w:asciiTheme="minorHAnsi" w:hAnsiTheme="minorHAnsi" w:cstheme="minorBidi"/>
          <w:noProof/>
          <w:sz w:val="24"/>
          <w:szCs w:val="21"/>
          <w:lang w:eastAsia="en-GB" w:bidi="sa-IN"/>
        </w:rPr>
      </w:pPr>
      <w:hyperlink w:anchor="_Toc199757538" w:history="1">
        <w:r w:rsidRPr="00EF1DEC">
          <w:rPr>
            <w:rStyle w:val="Hiperhivatkozs"/>
            <w:noProof/>
          </w:rPr>
          <w:t>2.4.1. Characters and glyphs</w:t>
        </w:r>
        <w:r>
          <w:rPr>
            <w:noProof/>
            <w:webHidden/>
          </w:rPr>
          <w:tab/>
        </w:r>
        <w:r>
          <w:rPr>
            <w:noProof/>
            <w:webHidden/>
          </w:rPr>
          <w:fldChar w:fldCharType="begin"/>
        </w:r>
        <w:r>
          <w:rPr>
            <w:noProof/>
            <w:webHidden/>
          </w:rPr>
          <w:instrText xml:space="preserve"> PAGEREF _Toc199757538 \h </w:instrText>
        </w:r>
        <w:r>
          <w:rPr>
            <w:noProof/>
            <w:webHidden/>
          </w:rPr>
        </w:r>
        <w:r>
          <w:rPr>
            <w:noProof/>
            <w:webHidden/>
          </w:rPr>
          <w:fldChar w:fldCharType="separate"/>
        </w:r>
        <w:r>
          <w:rPr>
            <w:noProof/>
            <w:webHidden/>
          </w:rPr>
          <w:t>10</w:t>
        </w:r>
        <w:r>
          <w:rPr>
            <w:noProof/>
            <w:webHidden/>
          </w:rPr>
          <w:fldChar w:fldCharType="end"/>
        </w:r>
      </w:hyperlink>
    </w:p>
    <w:p w14:paraId="039A6AB7" w14:textId="12DA0747" w:rsidR="00EF050B" w:rsidRDefault="00EF050B">
      <w:pPr>
        <w:pStyle w:val="TJ3"/>
        <w:rPr>
          <w:rFonts w:asciiTheme="minorHAnsi" w:hAnsiTheme="minorHAnsi" w:cstheme="minorBidi"/>
          <w:noProof/>
          <w:sz w:val="24"/>
          <w:szCs w:val="21"/>
          <w:lang w:eastAsia="en-GB" w:bidi="sa-IN"/>
        </w:rPr>
      </w:pPr>
      <w:hyperlink w:anchor="_Toc199757539" w:history="1">
        <w:r w:rsidRPr="00EF1DEC">
          <w:rPr>
            <w:rStyle w:val="Hiperhivatkozs"/>
            <w:noProof/>
          </w:rPr>
          <w:t>2.4.2. Polygraphy</w:t>
        </w:r>
        <w:r>
          <w:rPr>
            <w:noProof/>
            <w:webHidden/>
          </w:rPr>
          <w:tab/>
        </w:r>
        <w:r>
          <w:rPr>
            <w:noProof/>
            <w:webHidden/>
          </w:rPr>
          <w:fldChar w:fldCharType="begin"/>
        </w:r>
        <w:r>
          <w:rPr>
            <w:noProof/>
            <w:webHidden/>
          </w:rPr>
          <w:instrText xml:space="preserve"> PAGEREF _Toc199757539 \h </w:instrText>
        </w:r>
        <w:r>
          <w:rPr>
            <w:noProof/>
            <w:webHidden/>
          </w:rPr>
        </w:r>
        <w:r>
          <w:rPr>
            <w:noProof/>
            <w:webHidden/>
          </w:rPr>
          <w:fldChar w:fldCharType="separate"/>
        </w:r>
        <w:r>
          <w:rPr>
            <w:noProof/>
            <w:webHidden/>
          </w:rPr>
          <w:t>11</w:t>
        </w:r>
        <w:r>
          <w:rPr>
            <w:noProof/>
            <w:webHidden/>
          </w:rPr>
          <w:fldChar w:fldCharType="end"/>
        </w:r>
      </w:hyperlink>
    </w:p>
    <w:p w14:paraId="55FCB2E4" w14:textId="4A419807" w:rsidR="00EF050B" w:rsidRDefault="00EF050B">
      <w:pPr>
        <w:pStyle w:val="TJ3"/>
        <w:rPr>
          <w:rFonts w:asciiTheme="minorHAnsi" w:hAnsiTheme="minorHAnsi" w:cstheme="minorBidi"/>
          <w:noProof/>
          <w:sz w:val="24"/>
          <w:szCs w:val="21"/>
          <w:lang w:eastAsia="en-GB" w:bidi="sa-IN"/>
        </w:rPr>
      </w:pPr>
      <w:hyperlink w:anchor="_Toc199757540" w:history="1">
        <w:r w:rsidRPr="00EF1DEC">
          <w:rPr>
            <w:rStyle w:val="Hiperhivatkozs"/>
            <w:noProof/>
            <w:lang w:bidi="ar-SA"/>
          </w:rPr>
          <w:t>2.4.3. Glyph complexity</w:t>
        </w:r>
        <w:r>
          <w:rPr>
            <w:noProof/>
            <w:webHidden/>
          </w:rPr>
          <w:tab/>
        </w:r>
        <w:r>
          <w:rPr>
            <w:noProof/>
            <w:webHidden/>
          </w:rPr>
          <w:fldChar w:fldCharType="begin"/>
        </w:r>
        <w:r>
          <w:rPr>
            <w:noProof/>
            <w:webHidden/>
          </w:rPr>
          <w:instrText xml:space="preserve"> PAGEREF _Toc199757540 \h </w:instrText>
        </w:r>
        <w:r>
          <w:rPr>
            <w:noProof/>
            <w:webHidden/>
          </w:rPr>
        </w:r>
        <w:r>
          <w:rPr>
            <w:noProof/>
            <w:webHidden/>
          </w:rPr>
          <w:fldChar w:fldCharType="separate"/>
        </w:r>
        <w:r>
          <w:rPr>
            <w:noProof/>
            <w:webHidden/>
          </w:rPr>
          <w:t>11</w:t>
        </w:r>
        <w:r>
          <w:rPr>
            <w:noProof/>
            <w:webHidden/>
          </w:rPr>
          <w:fldChar w:fldCharType="end"/>
        </w:r>
      </w:hyperlink>
    </w:p>
    <w:p w14:paraId="5A67A872" w14:textId="5B014E9D" w:rsidR="00EF050B" w:rsidRDefault="00EF050B">
      <w:pPr>
        <w:pStyle w:val="TJ3"/>
        <w:rPr>
          <w:rFonts w:asciiTheme="minorHAnsi" w:hAnsiTheme="minorHAnsi" w:cstheme="minorBidi"/>
          <w:noProof/>
          <w:sz w:val="24"/>
          <w:szCs w:val="21"/>
          <w:lang w:eastAsia="en-GB" w:bidi="sa-IN"/>
        </w:rPr>
      </w:pPr>
      <w:hyperlink w:anchor="_Toc199757541" w:history="1">
        <w:r w:rsidRPr="00EF1DEC">
          <w:rPr>
            <w:rStyle w:val="Hiperhivatkozs"/>
            <w:noProof/>
            <w:lang w:bidi="ar-SA"/>
          </w:rPr>
          <w:t>2.5.1.</w:t>
        </w:r>
        <w:r w:rsidRPr="00EF1DEC">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199757541 \h </w:instrText>
        </w:r>
        <w:r>
          <w:rPr>
            <w:noProof/>
            <w:webHidden/>
          </w:rPr>
        </w:r>
        <w:r>
          <w:rPr>
            <w:noProof/>
            <w:webHidden/>
          </w:rPr>
          <w:fldChar w:fldCharType="separate"/>
        </w:r>
        <w:r>
          <w:rPr>
            <w:noProof/>
            <w:webHidden/>
          </w:rPr>
          <w:t>13</w:t>
        </w:r>
        <w:r>
          <w:rPr>
            <w:noProof/>
            <w:webHidden/>
          </w:rPr>
          <w:fldChar w:fldCharType="end"/>
        </w:r>
      </w:hyperlink>
    </w:p>
    <w:p w14:paraId="55B61287" w14:textId="3752EDB4" w:rsidR="00EF050B" w:rsidRDefault="00EF050B">
      <w:pPr>
        <w:pStyle w:val="TJ3"/>
        <w:rPr>
          <w:rFonts w:asciiTheme="minorHAnsi" w:hAnsiTheme="minorHAnsi" w:cstheme="minorBidi"/>
          <w:noProof/>
          <w:sz w:val="24"/>
          <w:szCs w:val="21"/>
          <w:lang w:eastAsia="en-GB" w:bidi="sa-IN"/>
        </w:rPr>
      </w:pPr>
      <w:hyperlink w:anchor="_Toc199757542" w:history="1">
        <w:r w:rsidRPr="00EF1DEC">
          <w:rPr>
            <w:rStyle w:val="Hiperhivatkozs"/>
            <w:noProof/>
            <w:lang w:bidi="ar-SA"/>
          </w:rPr>
          <w:t>2.5.2.</w:t>
        </w:r>
        <w:r w:rsidRPr="00EF1DEC">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199757542 \h </w:instrText>
        </w:r>
        <w:r>
          <w:rPr>
            <w:noProof/>
            <w:webHidden/>
          </w:rPr>
        </w:r>
        <w:r>
          <w:rPr>
            <w:noProof/>
            <w:webHidden/>
          </w:rPr>
          <w:fldChar w:fldCharType="separate"/>
        </w:r>
        <w:r>
          <w:rPr>
            <w:noProof/>
            <w:webHidden/>
          </w:rPr>
          <w:t>13</w:t>
        </w:r>
        <w:r>
          <w:rPr>
            <w:noProof/>
            <w:webHidden/>
          </w:rPr>
          <w:fldChar w:fldCharType="end"/>
        </w:r>
      </w:hyperlink>
    </w:p>
    <w:p w14:paraId="44F19B36" w14:textId="58C8D9B9" w:rsidR="00EF050B" w:rsidRDefault="00EF050B">
      <w:pPr>
        <w:pStyle w:val="TJ3"/>
        <w:rPr>
          <w:rFonts w:asciiTheme="minorHAnsi" w:hAnsiTheme="minorHAnsi" w:cstheme="minorBidi"/>
          <w:noProof/>
          <w:sz w:val="24"/>
          <w:szCs w:val="21"/>
          <w:lang w:eastAsia="en-GB" w:bidi="sa-IN"/>
        </w:rPr>
      </w:pPr>
      <w:hyperlink w:anchor="_Toc199757543" w:history="1">
        <w:r w:rsidRPr="00EF1DEC">
          <w:rPr>
            <w:rStyle w:val="Hiperhivatkozs"/>
            <w:noProof/>
            <w:lang w:bidi="ar-SA"/>
          </w:rPr>
          <w:t>2.5.3.</w:t>
        </w:r>
        <w:r w:rsidRPr="00EF1DEC">
          <w:rPr>
            <w:rStyle w:val="Hiperhivatkozs"/>
            <w:i/>
            <w:iCs/>
            <w:noProof/>
            <w:lang w:bidi="ar-SA"/>
          </w:rPr>
          <w:t xml:space="preserve"> Anusvāra</w:t>
        </w:r>
        <w:r w:rsidRPr="00EF1DEC">
          <w:rPr>
            <w:rStyle w:val="Hiperhivatkozs"/>
            <w:noProof/>
            <w:lang w:bidi="ar-SA"/>
          </w:rPr>
          <w:t xml:space="preserve"> relatives</w:t>
        </w:r>
        <w:r>
          <w:rPr>
            <w:noProof/>
            <w:webHidden/>
          </w:rPr>
          <w:tab/>
        </w:r>
        <w:r>
          <w:rPr>
            <w:noProof/>
            <w:webHidden/>
          </w:rPr>
          <w:fldChar w:fldCharType="begin"/>
        </w:r>
        <w:r>
          <w:rPr>
            <w:noProof/>
            <w:webHidden/>
          </w:rPr>
          <w:instrText xml:space="preserve"> PAGEREF _Toc199757543 \h </w:instrText>
        </w:r>
        <w:r>
          <w:rPr>
            <w:noProof/>
            <w:webHidden/>
          </w:rPr>
        </w:r>
        <w:r>
          <w:rPr>
            <w:noProof/>
            <w:webHidden/>
          </w:rPr>
          <w:fldChar w:fldCharType="separate"/>
        </w:r>
        <w:r>
          <w:rPr>
            <w:noProof/>
            <w:webHidden/>
          </w:rPr>
          <w:t>14</w:t>
        </w:r>
        <w:r>
          <w:rPr>
            <w:noProof/>
            <w:webHidden/>
          </w:rPr>
          <w:fldChar w:fldCharType="end"/>
        </w:r>
      </w:hyperlink>
    </w:p>
    <w:p w14:paraId="03DC3C1D" w14:textId="0D63DEEA" w:rsidR="00EF050B" w:rsidRDefault="00EF050B">
      <w:pPr>
        <w:pStyle w:val="TJ3"/>
        <w:rPr>
          <w:rFonts w:asciiTheme="minorHAnsi" w:hAnsiTheme="minorHAnsi" w:cstheme="minorBidi"/>
          <w:noProof/>
          <w:sz w:val="24"/>
          <w:szCs w:val="21"/>
          <w:lang w:eastAsia="en-GB" w:bidi="sa-IN"/>
        </w:rPr>
      </w:pPr>
      <w:hyperlink w:anchor="_Toc199757544" w:history="1">
        <w:r w:rsidRPr="00EF1DEC">
          <w:rPr>
            <w:rStyle w:val="Hiperhivatkozs"/>
            <w:noProof/>
            <w:lang w:bidi="ar-SA"/>
          </w:rPr>
          <w:t>2.5.4. Other signs of vague status</w:t>
        </w:r>
        <w:r>
          <w:rPr>
            <w:noProof/>
            <w:webHidden/>
          </w:rPr>
          <w:tab/>
        </w:r>
        <w:r>
          <w:rPr>
            <w:noProof/>
            <w:webHidden/>
          </w:rPr>
          <w:fldChar w:fldCharType="begin"/>
        </w:r>
        <w:r>
          <w:rPr>
            <w:noProof/>
            <w:webHidden/>
          </w:rPr>
          <w:instrText xml:space="preserve"> PAGEREF _Toc199757544 \h </w:instrText>
        </w:r>
        <w:r>
          <w:rPr>
            <w:noProof/>
            <w:webHidden/>
          </w:rPr>
        </w:r>
        <w:r>
          <w:rPr>
            <w:noProof/>
            <w:webHidden/>
          </w:rPr>
          <w:fldChar w:fldCharType="separate"/>
        </w:r>
        <w:r>
          <w:rPr>
            <w:noProof/>
            <w:webHidden/>
          </w:rPr>
          <w:t>14</w:t>
        </w:r>
        <w:r>
          <w:rPr>
            <w:noProof/>
            <w:webHidden/>
          </w:rPr>
          <w:fldChar w:fldCharType="end"/>
        </w:r>
      </w:hyperlink>
    </w:p>
    <w:p w14:paraId="32FAE1AE" w14:textId="5C81A63D" w:rsidR="00EF050B" w:rsidRDefault="00EF050B">
      <w:pPr>
        <w:pStyle w:val="TJ3"/>
        <w:rPr>
          <w:rFonts w:asciiTheme="minorHAnsi" w:hAnsiTheme="minorHAnsi" w:cstheme="minorBidi"/>
          <w:noProof/>
          <w:sz w:val="24"/>
          <w:szCs w:val="21"/>
          <w:lang w:eastAsia="en-GB" w:bidi="sa-IN"/>
        </w:rPr>
      </w:pPr>
      <w:hyperlink w:anchor="_Toc199757545" w:history="1">
        <w:r w:rsidRPr="00EF1DEC">
          <w:rPr>
            <w:rStyle w:val="Hiperhivatkozs"/>
            <w:noProof/>
            <w:lang w:bidi="ar-SA"/>
          </w:rPr>
          <w:t>2.5.5. Non-phonographic signs</w:t>
        </w:r>
        <w:r>
          <w:rPr>
            <w:noProof/>
            <w:webHidden/>
          </w:rPr>
          <w:tab/>
        </w:r>
        <w:r>
          <w:rPr>
            <w:noProof/>
            <w:webHidden/>
          </w:rPr>
          <w:fldChar w:fldCharType="begin"/>
        </w:r>
        <w:r>
          <w:rPr>
            <w:noProof/>
            <w:webHidden/>
          </w:rPr>
          <w:instrText xml:space="preserve"> PAGEREF _Toc199757545 \h </w:instrText>
        </w:r>
        <w:r>
          <w:rPr>
            <w:noProof/>
            <w:webHidden/>
          </w:rPr>
        </w:r>
        <w:r>
          <w:rPr>
            <w:noProof/>
            <w:webHidden/>
          </w:rPr>
          <w:fldChar w:fldCharType="separate"/>
        </w:r>
        <w:r>
          <w:rPr>
            <w:noProof/>
            <w:webHidden/>
          </w:rPr>
          <w:t>14</w:t>
        </w:r>
        <w:r>
          <w:rPr>
            <w:noProof/>
            <w:webHidden/>
          </w:rPr>
          <w:fldChar w:fldCharType="end"/>
        </w:r>
      </w:hyperlink>
    </w:p>
    <w:p w14:paraId="5DB08C14" w14:textId="0FB077B8" w:rsidR="00EF050B" w:rsidRDefault="00EF050B">
      <w:pPr>
        <w:pStyle w:val="TJ3"/>
        <w:rPr>
          <w:rFonts w:asciiTheme="minorHAnsi" w:hAnsiTheme="minorHAnsi" w:cstheme="minorBidi"/>
          <w:noProof/>
          <w:sz w:val="24"/>
          <w:szCs w:val="21"/>
          <w:lang w:eastAsia="en-GB" w:bidi="sa-IN"/>
        </w:rPr>
      </w:pPr>
      <w:hyperlink w:anchor="_Toc199757546" w:history="1">
        <w:r w:rsidRPr="00EF1DEC">
          <w:rPr>
            <w:rStyle w:val="Hiperhivatkozs"/>
            <w:noProof/>
            <w:lang w:bidi="ar-SA"/>
          </w:rPr>
          <w:t>2.5.6. Fuzzy segmentation</w:t>
        </w:r>
        <w:r>
          <w:rPr>
            <w:noProof/>
            <w:webHidden/>
          </w:rPr>
          <w:tab/>
        </w:r>
        <w:r>
          <w:rPr>
            <w:noProof/>
            <w:webHidden/>
          </w:rPr>
          <w:fldChar w:fldCharType="begin"/>
        </w:r>
        <w:r>
          <w:rPr>
            <w:noProof/>
            <w:webHidden/>
          </w:rPr>
          <w:instrText xml:space="preserve"> PAGEREF _Toc199757546 \h </w:instrText>
        </w:r>
        <w:r>
          <w:rPr>
            <w:noProof/>
            <w:webHidden/>
          </w:rPr>
        </w:r>
        <w:r>
          <w:rPr>
            <w:noProof/>
            <w:webHidden/>
          </w:rPr>
          <w:fldChar w:fldCharType="separate"/>
        </w:r>
        <w:r>
          <w:rPr>
            <w:noProof/>
            <w:webHidden/>
          </w:rPr>
          <w:t>15</w:t>
        </w:r>
        <w:r>
          <w:rPr>
            <w:noProof/>
            <w:webHidden/>
          </w:rPr>
          <w:fldChar w:fldCharType="end"/>
        </w:r>
      </w:hyperlink>
    </w:p>
    <w:p w14:paraId="58FABA20" w14:textId="7E668582" w:rsidR="00EF050B" w:rsidRDefault="00EF050B">
      <w:pPr>
        <w:pStyle w:val="TJ3"/>
        <w:rPr>
          <w:rFonts w:asciiTheme="minorHAnsi" w:hAnsiTheme="minorHAnsi" w:cstheme="minorBidi"/>
          <w:noProof/>
          <w:sz w:val="24"/>
          <w:szCs w:val="21"/>
          <w:lang w:eastAsia="en-GB" w:bidi="sa-IN"/>
        </w:rPr>
      </w:pPr>
      <w:hyperlink w:anchor="_Toc199757547" w:history="1">
        <w:r w:rsidRPr="00EF1DEC">
          <w:rPr>
            <w:rStyle w:val="Hiperhivatkozs"/>
            <w:noProof/>
            <w:lang w:bidi="ar-SA"/>
          </w:rPr>
          <w:t>2.6.1. Allography and transliteration</w:t>
        </w:r>
        <w:r>
          <w:rPr>
            <w:noProof/>
            <w:webHidden/>
          </w:rPr>
          <w:tab/>
        </w:r>
        <w:r>
          <w:rPr>
            <w:noProof/>
            <w:webHidden/>
          </w:rPr>
          <w:fldChar w:fldCharType="begin"/>
        </w:r>
        <w:r>
          <w:rPr>
            <w:noProof/>
            <w:webHidden/>
          </w:rPr>
          <w:instrText xml:space="preserve"> PAGEREF _Toc199757547 \h </w:instrText>
        </w:r>
        <w:r>
          <w:rPr>
            <w:noProof/>
            <w:webHidden/>
          </w:rPr>
        </w:r>
        <w:r>
          <w:rPr>
            <w:noProof/>
            <w:webHidden/>
          </w:rPr>
          <w:fldChar w:fldCharType="separate"/>
        </w:r>
        <w:r>
          <w:rPr>
            <w:noProof/>
            <w:webHidden/>
          </w:rPr>
          <w:t>17</w:t>
        </w:r>
        <w:r>
          <w:rPr>
            <w:noProof/>
            <w:webHidden/>
          </w:rPr>
          <w:fldChar w:fldCharType="end"/>
        </w:r>
      </w:hyperlink>
    </w:p>
    <w:p w14:paraId="25C335D1" w14:textId="24EA89E3" w:rsidR="00EF050B" w:rsidRDefault="00EF050B">
      <w:pPr>
        <w:pStyle w:val="TJ3"/>
        <w:rPr>
          <w:rFonts w:asciiTheme="minorHAnsi" w:hAnsiTheme="minorHAnsi" w:cstheme="minorBidi"/>
          <w:noProof/>
          <w:sz w:val="24"/>
          <w:szCs w:val="21"/>
          <w:lang w:eastAsia="en-GB" w:bidi="sa-IN"/>
        </w:rPr>
      </w:pPr>
      <w:hyperlink w:anchor="_Toc199757548" w:history="1">
        <w:r w:rsidRPr="00EF1DEC">
          <w:rPr>
            <w:rStyle w:val="Hiperhivatkozs"/>
            <w:noProof/>
            <w:lang w:bidi="ar-SA"/>
          </w:rPr>
          <w:t>3.1.1. Script and its elements</w:t>
        </w:r>
        <w:r>
          <w:rPr>
            <w:noProof/>
            <w:webHidden/>
          </w:rPr>
          <w:tab/>
        </w:r>
        <w:r>
          <w:rPr>
            <w:noProof/>
            <w:webHidden/>
          </w:rPr>
          <w:fldChar w:fldCharType="begin"/>
        </w:r>
        <w:r>
          <w:rPr>
            <w:noProof/>
            <w:webHidden/>
          </w:rPr>
          <w:instrText xml:space="preserve"> PAGEREF _Toc199757548 \h </w:instrText>
        </w:r>
        <w:r>
          <w:rPr>
            <w:noProof/>
            <w:webHidden/>
          </w:rPr>
        </w:r>
        <w:r>
          <w:rPr>
            <w:noProof/>
            <w:webHidden/>
          </w:rPr>
          <w:fldChar w:fldCharType="separate"/>
        </w:r>
        <w:r>
          <w:rPr>
            <w:noProof/>
            <w:webHidden/>
          </w:rPr>
          <w:t>19</w:t>
        </w:r>
        <w:r>
          <w:rPr>
            <w:noProof/>
            <w:webHidden/>
          </w:rPr>
          <w:fldChar w:fldCharType="end"/>
        </w:r>
      </w:hyperlink>
    </w:p>
    <w:p w14:paraId="4CF464BF" w14:textId="1D09A10A" w:rsidR="00EF050B" w:rsidRDefault="00EF050B">
      <w:pPr>
        <w:pStyle w:val="TJ3"/>
        <w:rPr>
          <w:rFonts w:asciiTheme="minorHAnsi" w:hAnsiTheme="minorHAnsi" w:cstheme="minorBidi"/>
          <w:noProof/>
          <w:sz w:val="24"/>
          <w:szCs w:val="21"/>
          <w:lang w:eastAsia="en-GB" w:bidi="sa-IN"/>
        </w:rPr>
      </w:pPr>
      <w:hyperlink w:anchor="_Toc199757549" w:history="1">
        <w:r w:rsidRPr="00EF1DEC">
          <w:rPr>
            <w:rStyle w:val="Hiperhivatkozs"/>
            <w:noProof/>
            <w:lang w:bidi="ar-SA"/>
          </w:rPr>
          <w:t>3.1.2. Script conversion</w:t>
        </w:r>
        <w:r>
          <w:rPr>
            <w:noProof/>
            <w:webHidden/>
          </w:rPr>
          <w:tab/>
        </w:r>
        <w:r>
          <w:rPr>
            <w:noProof/>
            <w:webHidden/>
          </w:rPr>
          <w:fldChar w:fldCharType="begin"/>
        </w:r>
        <w:r>
          <w:rPr>
            <w:noProof/>
            <w:webHidden/>
          </w:rPr>
          <w:instrText xml:space="preserve"> PAGEREF _Toc199757549 \h </w:instrText>
        </w:r>
        <w:r>
          <w:rPr>
            <w:noProof/>
            <w:webHidden/>
          </w:rPr>
        </w:r>
        <w:r>
          <w:rPr>
            <w:noProof/>
            <w:webHidden/>
          </w:rPr>
          <w:fldChar w:fldCharType="separate"/>
        </w:r>
        <w:r>
          <w:rPr>
            <w:noProof/>
            <w:webHidden/>
          </w:rPr>
          <w:t>21</w:t>
        </w:r>
        <w:r>
          <w:rPr>
            <w:noProof/>
            <w:webHidden/>
          </w:rPr>
          <w:fldChar w:fldCharType="end"/>
        </w:r>
      </w:hyperlink>
    </w:p>
    <w:p w14:paraId="56C9DAB6" w14:textId="6976A782" w:rsidR="00EF050B" w:rsidRDefault="00EF050B">
      <w:pPr>
        <w:pStyle w:val="TJ3"/>
        <w:rPr>
          <w:rFonts w:asciiTheme="minorHAnsi" w:hAnsiTheme="minorHAnsi" w:cstheme="minorBidi"/>
          <w:noProof/>
          <w:sz w:val="24"/>
          <w:szCs w:val="21"/>
          <w:lang w:eastAsia="en-GB" w:bidi="sa-IN"/>
        </w:rPr>
      </w:pPr>
      <w:hyperlink w:anchor="_Toc199757550" w:history="1">
        <w:r w:rsidRPr="00EF1DEC">
          <w:rPr>
            <w:rStyle w:val="Hiperhivatkozs"/>
            <w:noProof/>
            <w:lang w:bidi="ar-SA"/>
          </w:rPr>
          <w:t>3.1.3. Notation for transliteration and transcription</w:t>
        </w:r>
        <w:r>
          <w:rPr>
            <w:noProof/>
            <w:webHidden/>
          </w:rPr>
          <w:tab/>
        </w:r>
        <w:r>
          <w:rPr>
            <w:noProof/>
            <w:webHidden/>
          </w:rPr>
          <w:fldChar w:fldCharType="begin"/>
        </w:r>
        <w:r>
          <w:rPr>
            <w:noProof/>
            <w:webHidden/>
          </w:rPr>
          <w:instrText xml:space="preserve"> PAGEREF _Toc199757550 \h </w:instrText>
        </w:r>
        <w:r>
          <w:rPr>
            <w:noProof/>
            <w:webHidden/>
          </w:rPr>
        </w:r>
        <w:r>
          <w:rPr>
            <w:noProof/>
            <w:webHidden/>
          </w:rPr>
          <w:fldChar w:fldCharType="separate"/>
        </w:r>
        <w:r>
          <w:rPr>
            <w:noProof/>
            <w:webHidden/>
          </w:rPr>
          <w:t>21</w:t>
        </w:r>
        <w:r>
          <w:rPr>
            <w:noProof/>
            <w:webHidden/>
          </w:rPr>
          <w:fldChar w:fldCharType="end"/>
        </w:r>
      </w:hyperlink>
    </w:p>
    <w:p w14:paraId="18D86477" w14:textId="3FA84564" w:rsidR="00EF050B" w:rsidRDefault="00EF050B">
      <w:pPr>
        <w:pStyle w:val="TJ3"/>
        <w:rPr>
          <w:rFonts w:asciiTheme="minorHAnsi" w:hAnsiTheme="minorHAnsi" w:cstheme="minorBidi"/>
          <w:noProof/>
          <w:sz w:val="24"/>
          <w:szCs w:val="21"/>
          <w:lang w:eastAsia="en-GB" w:bidi="sa-IN"/>
        </w:rPr>
      </w:pPr>
      <w:hyperlink w:anchor="_Toc199757551" w:history="1">
        <w:r w:rsidRPr="00EF1DEC">
          <w:rPr>
            <w:rStyle w:val="Hiperhivatkozs"/>
            <w:noProof/>
            <w:lang w:bidi="ar-SA"/>
          </w:rPr>
          <w:t>4.2.1. Strict transliteration</w:t>
        </w:r>
        <w:r>
          <w:rPr>
            <w:noProof/>
            <w:webHidden/>
          </w:rPr>
          <w:tab/>
        </w:r>
        <w:r>
          <w:rPr>
            <w:noProof/>
            <w:webHidden/>
          </w:rPr>
          <w:fldChar w:fldCharType="begin"/>
        </w:r>
        <w:r>
          <w:rPr>
            <w:noProof/>
            <w:webHidden/>
          </w:rPr>
          <w:instrText xml:space="preserve"> PAGEREF _Toc199757551 \h </w:instrText>
        </w:r>
        <w:r>
          <w:rPr>
            <w:noProof/>
            <w:webHidden/>
          </w:rPr>
        </w:r>
        <w:r>
          <w:rPr>
            <w:noProof/>
            <w:webHidden/>
          </w:rPr>
          <w:fldChar w:fldCharType="separate"/>
        </w:r>
        <w:r>
          <w:rPr>
            <w:noProof/>
            <w:webHidden/>
          </w:rPr>
          <w:t>23</w:t>
        </w:r>
        <w:r>
          <w:rPr>
            <w:noProof/>
            <w:webHidden/>
          </w:rPr>
          <w:fldChar w:fldCharType="end"/>
        </w:r>
      </w:hyperlink>
    </w:p>
    <w:p w14:paraId="4092F5BC" w14:textId="2CCDEE5F" w:rsidR="00EF050B" w:rsidRDefault="00EF050B">
      <w:pPr>
        <w:pStyle w:val="TJ3"/>
        <w:rPr>
          <w:rFonts w:asciiTheme="minorHAnsi" w:hAnsiTheme="minorHAnsi" w:cstheme="minorBidi"/>
          <w:noProof/>
          <w:sz w:val="24"/>
          <w:szCs w:val="21"/>
          <w:lang w:eastAsia="en-GB" w:bidi="sa-IN"/>
        </w:rPr>
      </w:pPr>
      <w:hyperlink w:anchor="_Toc199757552" w:history="1">
        <w:r w:rsidRPr="00EF1DEC">
          <w:rPr>
            <w:rStyle w:val="Hiperhivatkozs"/>
            <w:noProof/>
            <w:lang w:bidi="ar-SA"/>
          </w:rPr>
          <w:t>4.2.2. Loose transliteration</w:t>
        </w:r>
        <w:r>
          <w:rPr>
            <w:noProof/>
            <w:webHidden/>
          </w:rPr>
          <w:tab/>
        </w:r>
        <w:r>
          <w:rPr>
            <w:noProof/>
            <w:webHidden/>
          </w:rPr>
          <w:fldChar w:fldCharType="begin"/>
        </w:r>
        <w:r>
          <w:rPr>
            <w:noProof/>
            <w:webHidden/>
          </w:rPr>
          <w:instrText xml:space="preserve"> PAGEREF _Toc199757552 \h </w:instrText>
        </w:r>
        <w:r>
          <w:rPr>
            <w:noProof/>
            <w:webHidden/>
          </w:rPr>
        </w:r>
        <w:r>
          <w:rPr>
            <w:noProof/>
            <w:webHidden/>
          </w:rPr>
          <w:fldChar w:fldCharType="separate"/>
        </w:r>
        <w:r>
          <w:rPr>
            <w:noProof/>
            <w:webHidden/>
          </w:rPr>
          <w:t>23</w:t>
        </w:r>
        <w:r>
          <w:rPr>
            <w:noProof/>
            <w:webHidden/>
          </w:rPr>
          <w:fldChar w:fldCharType="end"/>
        </w:r>
      </w:hyperlink>
    </w:p>
    <w:p w14:paraId="60E9F23B" w14:textId="33B5BD51" w:rsidR="00EF050B" w:rsidRDefault="00EF050B">
      <w:pPr>
        <w:pStyle w:val="TJ3"/>
        <w:rPr>
          <w:rFonts w:asciiTheme="minorHAnsi" w:hAnsiTheme="minorHAnsi" w:cstheme="minorBidi"/>
          <w:noProof/>
          <w:sz w:val="24"/>
          <w:szCs w:val="21"/>
          <w:lang w:eastAsia="en-GB" w:bidi="sa-IN"/>
        </w:rPr>
      </w:pPr>
      <w:hyperlink w:anchor="_Toc199757553" w:history="1">
        <w:r w:rsidRPr="00EF1DEC">
          <w:rPr>
            <w:rStyle w:val="Hiperhivatkozs"/>
            <w:noProof/>
            <w:lang w:bidi="ar-SA"/>
          </w:rPr>
          <w:t>4.2.3. Shorthand</w:t>
        </w:r>
        <w:r>
          <w:rPr>
            <w:noProof/>
            <w:webHidden/>
          </w:rPr>
          <w:tab/>
        </w:r>
        <w:r>
          <w:rPr>
            <w:noProof/>
            <w:webHidden/>
          </w:rPr>
          <w:fldChar w:fldCharType="begin"/>
        </w:r>
        <w:r>
          <w:rPr>
            <w:noProof/>
            <w:webHidden/>
          </w:rPr>
          <w:instrText xml:space="preserve"> PAGEREF _Toc199757553 \h </w:instrText>
        </w:r>
        <w:r>
          <w:rPr>
            <w:noProof/>
            <w:webHidden/>
          </w:rPr>
        </w:r>
        <w:r>
          <w:rPr>
            <w:noProof/>
            <w:webHidden/>
          </w:rPr>
          <w:fldChar w:fldCharType="separate"/>
        </w:r>
        <w:r>
          <w:rPr>
            <w:noProof/>
            <w:webHidden/>
          </w:rPr>
          <w:t>24</w:t>
        </w:r>
        <w:r>
          <w:rPr>
            <w:noProof/>
            <w:webHidden/>
          </w:rPr>
          <w:fldChar w:fldCharType="end"/>
        </w:r>
      </w:hyperlink>
    </w:p>
    <w:p w14:paraId="09FE9F79" w14:textId="131510FE" w:rsidR="00EF050B" w:rsidRDefault="00EF050B">
      <w:pPr>
        <w:pStyle w:val="TJ3"/>
        <w:rPr>
          <w:rFonts w:asciiTheme="minorHAnsi" w:hAnsiTheme="minorHAnsi" w:cstheme="minorBidi"/>
          <w:noProof/>
          <w:sz w:val="24"/>
          <w:szCs w:val="21"/>
          <w:lang w:eastAsia="en-GB" w:bidi="sa-IN"/>
        </w:rPr>
      </w:pPr>
      <w:hyperlink w:anchor="_Toc199757554" w:history="1">
        <w:r w:rsidRPr="00EF1DEC">
          <w:rPr>
            <w:rStyle w:val="Hiperhivatkozs"/>
            <w:noProof/>
            <w:lang w:bidi="ar-SA"/>
          </w:rPr>
          <w:t>4.4.1. A note on the use of uppercase for standalone vowels and consonants</w:t>
        </w:r>
        <w:r>
          <w:rPr>
            <w:noProof/>
            <w:webHidden/>
          </w:rPr>
          <w:tab/>
        </w:r>
        <w:r>
          <w:rPr>
            <w:noProof/>
            <w:webHidden/>
          </w:rPr>
          <w:fldChar w:fldCharType="begin"/>
        </w:r>
        <w:r>
          <w:rPr>
            <w:noProof/>
            <w:webHidden/>
          </w:rPr>
          <w:instrText xml:space="preserve"> PAGEREF _Toc199757554 \h </w:instrText>
        </w:r>
        <w:r>
          <w:rPr>
            <w:noProof/>
            <w:webHidden/>
          </w:rPr>
        </w:r>
        <w:r>
          <w:rPr>
            <w:noProof/>
            <w:webHidden/>
          </w:rPr>
          <w:fldChar w:fldCharType="separate"/>
        </w:r>
        <w:r>
          <w:rPr>
            <w:noProof/>
            <w:webHidden/>
          </w:rPr>
          <w:t>25</w:t>
        </w:r>
        <w:r>
          <w:rPr>
            <w:noProof/>
            <w:webHidden/>
          </w:rPr>
          <w:fldChar w:fldCharType="end"/>
        </w:r>
      </w:hyperlink>
    </w:p>
    <w:p w14:paraId="083896DD" w14:textId="24C46140" w:rsidR="00EF050B" w:rsidRDefault="00EF050B">
      <w:pPr>
        <w:pStyle w:val="TJ3"/>
        <w:rPr>
          <w:rFonts w:asciiTheme="minorHAnsi" w:hAnsiTheme="minorHAnsi" w:cstheme="minorBidi"/>
          <w:noProof/>
          <w:sz w:val="24"/>
          <w:szCs w:val="21"/>
          <w:lang w:eastAsia="en-GB" w:bidi="sa-IN"/>
        </w:rPr>
      </w:pPr>
      <w:hyperlink w:anchor="_Toc199757555" w:history="1">
        <w:r w:rsidRPr="00EF1DEC">
          <w:rPr>
            <w:rStyle w:val="Hiperhivatkozs"/>
            <w:noProof/>
            <w:lang w:bidi="ar-SA"/>
          </w:rPr>
          <w:t>4.6.1. Editorial spaces for word segmentation</w:t>
        </w:r>
        <w:r>
          <w:rPr>
            <w:noProof/>
            <w:webHidden/>
          </w:rPr>
          <w:tab/>
        </w:r>
        <w:r>
          <w:rPr>
            <w:noProof/>
            <w:webHidden/>
          </w:rPr>
          <w:fldChar w:fldCharType="begin"/>
        </w:r>
        <w:r>
          <w:rPr>
            <w:noProof/>
            <w:webHidden/>
          </w:rPr>
          <w:instrText xml:space="preserve"> PAGEREF _Toc199757555 \h </w:instrText>
        </w:r>
        <w:r>
          <w:rPr>
            <w:noProof/>
            <w:webHidden/>
          </w:rPr>
        </w:r>
        <w:r>
          <w:rPr>
            <w:noProof/>
            <w:webHidden/>
          </w:rPr>
          <w:fldChar w:fldCharType="separate"/>
        </w:r>
        <w:r>
          <w:rPr>
            <w:noProof/>
            <w:webHidden/>
          </w:rPr>
          <w:t>26</w:t>
        </w:r>
        <w:r>
          <w:rPr>
            <w:noProof/>
            <w:webHidden/>
          </w:rPr>
          <w:fldChar w:fldCharType="end"/>
        </w:r>
      </w:hyperlink>
    </w:p>
    <w:p w14:paraId="7E004EB5" w14:textId="0E5AE1E5" w:rsidR="00EF050B" w:rsidRDefault="00EF050B">
      <w:pPr>
        <w:pStyle w:val="TJ3"/>
        <w:rPr>
          <w:rFonts w:asciiTheme="minorHAnsi" w:hAnsiTheme="minorHAnsi" w:cstheme="minorBidi"/>
          <w:noProof/>
          <w:sz w:val="24"/>
          <w:szCs w:val="21"/>
          <w:lang w:eastAsia="en-GB" w:bidi="sa-IN"/>
        </w:rPr>
      </w:pPr>
      <w:hyperlink w:anchor="_Toc199757556" w:history="1">
        <w:r w:rsidRPr="00EF1DEC">
          <w:rPr>
            <w:rStyle w:val="Hiperhivatkozs"/>
            <w:noProof/>
            <w:lang w:bidi="ar-SA"/>
          </w:rPr>
          <w:t>4.6.2. Editorial hyphenation</w:t>
        </w:r>
        <w:r>
          <w:rPr>
            <w:noProof/>
            <w:webHidden/>
          </w:rPr>
          <w:tab/>
        </w:r>
        <w:r>
          <w:rPr>
            <w:noProof/>
            <w:webHidden/>
          </w:rPr>
          <w:fldChar w:fldCharType="begin"/>
        </w:r>
        <w:r>
          <w:rPr>
            <w:noProof/>
            <w:webHidden/>
          </w:rPr>
          <w:instrText xml:space="preserve"> PAGEREF _Toc199757556 \h </w:instrText>
        </w:r>
        <w:r>
          <w:rPr>
            <w:noProof/>
            <w:webHidden/>
          </w:rPr>
        </w:r>
        <w:r>
          <w:rPr>
            <w:noProof/>
            <w:webHidden/>
          </w:rPr>
          <w:fldChar w:fldCharType="separate"/>
        </w:r>
        <w:r>
          <w:rPr>
            <w:noProof/>
            <w:webHidden/>
          </w:rPr>
          <w:t>27</w:t>
        </w:r>
        <w:r>
          <w:rPr>
            <w:noProof/>
            <w:webHidden/>
          </w:rPr>
          <w:fldChar w:fldCharType="end"/>
        </w:r>
      </w:hyperlink>
    </w:p>
    <w:p w14:paraId="6CD87F52" w14:textId="1CA1D1D3" w:rsidR="00EF050B" w:rsidRDefault="00EF050B">
      <w:pPr>
        <w:pStyle w:val="TJ3"/>
        <w:rPr>
          <w:rFonts w:asciiTheme="minorHAnsi" w:hAnsiTheme="minorHAnsi" w:cstheme="minorBidi"/>
          <w:noProof/>
          <w:sz w:val="24"/>
          <w:szCs w:val="21"/>
          <w:lang w:eastAsia="en-GB" w:bidi="sa-IN"/>
        </w:rPr>
      </w:pPr>
      <w:hyperlink w:anchor="_Toc199757557" w:history="1">
        <w:r w:rsidRPr="00EF1DEC">
          <w:rPr>
            <w:rStyle w:val="Hiperhivatkozs"/>
            <w:noProof/>
            <w:lang w:bidi="ar-SA"/>
          </w:rPr>
          <w:t xml:space="preserve">4.6.3. Representation of </w:t>
        </w:r>
        <w:r w:rsidRPr="00EF1DEC">
          <w:rPr>
            <w:rStyle w:val="Hiperhivatkozs"/>
            <w:i/>
            <w:iCs/>
            <w:noProof/>
            <w:lang w:bidi="ar-SA"/>
          </w:rPr>
          <w:t>avagraha</w:t>
        </w:r>
        <w:r>
          <w:rPr>
            <w:noProof/>
            <w:webHidden/>
          </w:rPr>
          <w:tab/>
        </w:r>
        <w:r>
          <w:rPr>
            <w:noProof/>
            <w:webHidden/>
          </w:rPr>
          <w:fldChar w:fldCharType="begin"/>
        </w:r>
        <w:r>
          <w:rPr>
            <w:noProof/>
            <w:webHidden/>
          </w:rPr>
          <w:instrText xml:space="preserve"> PAGEREF _Toc199757557 \h </w:instrText>
        </w:r>
        <w:r>
          <w:rPr>
            <w:noProof/>
            <w:webHidden/>
          </w:rPr>
        </w:r>
        <w:r>
          <w:rPr>
            <w:noProof/>
            <w:webHidden/>
          </w:rPr>
          <w:fldChar w:fldCharType="separate"/>
        </w:r>
        <w:r>
          <w:rPr>
            <w:noProof/>
            <w:webHidden/>
          </w:rPr>
          <w:t>28</w:t>
        </w:r>
        <w:r>
          <w:rPr>
            <w:noProof/>
            <w:webHidden/>
          </w:rPr>
          <w:fldChar w:fldCharType="end"/>
        </w:r>
      </w:hyperlink>
    </w:p>
    <w:p w14:paraId="48995983" w14:textId="2E05F731" w:rsidR="00EF050B" w:rsidRDefault="00EF050B">
      <w:pPr>
        <w:pStyle w:val="TJ3"/>
        <w:rPr>
          <w:rFonts w:asciiTheme="minorHAnsi" w:hAnsiTheme="minorHAnsi" w:cstheme="minorBidi"/>
          <w:noProof/>
          <w:sz w:val="24"/>
          <w:szCs w:val="21"/>
          <w:lang w:eastAsia="en-GB" w:bidi="sa-IN"/>
        </w:rPr>
      </w:pPr>
      <w:hyperlink w:anchor="_Toc199757558" w:history="1">
        <w:r w:rsidRPr="00EF1DEC">
          <w:rPr>
            <w:rStyle w:val="Hiperhivatkozs"/>
            <w:noProof/>
            <w:lang w:bidi="ar-SA"/>
          </w:rPr>
          <w:t xml:space="preserve">4.6.4. Representation of elided overshort final </w:t>
        </w:r>
        <w:r w:rsidRPr="00EF1DEC">
          <w:rPr>
            <w:rStyle w:val="Hiperhivatkozs"/>
            <w:i/>
            <w:iCs/>
            <w:noProof/>
            <w:lang w:bidi="ar-SA"/>
          </w:rPr>
          <w:t>u</w:t>
        </w:r>
        <w:r w:rsidRPr="00EF1DEC">
          <w:rPr>
            <w:rStyle w:val="Hiperhivatkozs"/>
            <w:noProof/>
            <w:lang w:bidi="ar-SA"/>
          </w:rPr>
          <w:t xml:space="preserve"> in Tamil</w:t>
        </w:r>
        <w:r>
          <w:rPr>
            <w:noProof/>
            <w:webHidden/>
          </w:rPr>
          <w:tab/>
        </w:r>
        <w:r>
          <w:rPr>
            <w:noProof/>
            <w:webHidden/>
          </w:rPr>
          <w:fldChar w:fldCharType="begin"/>
        </w:r>
        <w:r>
          <w:rPr>
            <w:noProof/>
            <w:webHidden/>
          </w:rPr>
          <w:instrText xml:space="preserve"> PAGEREF _Toc199757558 \h </w:instrText>
        </w:r>
        <w:r>
          <w:rPr>
            <w:noProof/>
            <w:webHidden/>
          </w:rPr>
        </w:r>
        <w:r>
          <w:rPr>
            <w:noProof/>
            <w:webHidden/>
          </w:rPr>
          <w:fldChar w:fldCharType="separate"/>
        </w:r>
        <w:r>
          <w:rPr>
            <w:noProof/>
            <w:webHidden/>
          </w:rPr>
          <w:t>29</w:t>
        </w:r>
        <w:r>
          <w:rPr>
            <w:noProof/>
            <w:webHidden/>
          </w:rPr>
          <w:fldChar w:fldCharType="end"/>
        </w:r>
      </w:hyperlink>
    </w:p>
    <w:p w14:paraId="3E0BBFA5" w14:textId="6ADF7252" w:rsidR="00EF050B" w:rsidRDefault="00EF050B">
      <w:pPr>
        <w:pStyle w:val="TJ3"/>
        <w:rPr>
          <w:rFonts w:asciiTheme="minorHAnsi" w:hAnsiTheme="minorHAnsi" w:cstheme="minorBidi"/>
          <w:noProof/>
          <w:sz w:val="24"/>
          <w:szCs w:val="21"/>
          <w:lang w:eastAsia="en-GB" w:bidi="sa-IN"/>
        </w:rPr>
      </w:pPr>
      <w:hyperlink w:anchor="_Toc199757559" w:history="1">
        <w:r w:rsidRPr="00EF1DEC">
          <w:rPr>
            <w:rStyle w:val="Hiperhivatkozs"/>
            <w:noProof/>
            <w:lang w:bidi="ar-SA"/>
          </w:rPr>
          <w:t>5.1.1. Sanskrit and generic characters</w:t>
        </w:r>
        <w:r>
          <w:rPr>
            <w:noProof/>
            <w:webHidden/>
          </w:rPr>
          <w:tab/>
        </w:r>
        <w:r>
          <w:rPr>
            <w:noProof/>
            <w:webHidden/>
          </w:rPr>
          <w:fldChar w:fldCharType="begin"/>
        </w:r>
        <w:r>
          <w:rPr>
            <w:noProof/>
            <w:webHidden/>
          </w:rPr>
          <w:instrText xml:space="preserve"> PAGEREF _Toc199757559 \h </w:instrText>
        </w:r>
        <w:r>
          <w:rPr>
            <w:noProof/>
            <w:webHidden/>
          </w:rPr>
        </w:r>
        <w:r>
          <w:rPr>
            <w:noProof/>
            <w:webHidden/>
          </w:rPr>
          <w:fldChar w:fldCharType="separate"/>
        </w:r>
        <w:r>
          <w:rPr>
            <w:noProof/>
            <w:webHidden/>
          </w:rPr>
          <w:t>30</w:t>
        </w:r>
        <w:r>
          <w:rPr>
            <w:noProof/>
            <w:webHidden/>
          </w:rPr>
          <w:fldChar w:fldCharType="end"/>
        </w:r>
      </w:hyperlink>
    </w:p>
    <w:p w14:paraId="63C3FA9A" w14:textId="00E927B1" w:rsidR="00EF050B" w:rsidRDefault="00EF050B">
      <w:pPr>
        <w:pStyle w:val="TJ3"/>
        <w:rPr>
          <w:rFonts w:asciiTheme="minorHAnsi" w:hAnsiTheme="minorHAnsi" w:cstheme="minorBidi"/>
          <w:noProof/>
          <w:sz w:val="24"/>
          <w:szCs w:val="21"/>
          <w:lang w:eastAsia="en-GB" w:bidi="sa-IN"/>
        </w:rPr>
      </w:pPr>
      <w:hyperlink w:anchor="_Toc199757560" w:history="1">
        <w:r w:rsidRPr="00EF1DEC">
          <w:rPr>
            <w:rStyle w:val="Hiperhivatkozs"/>
            <w:noProof/>
            <w:lang w:bidi="ar-SA"/>
          </w:rPr>
          <w:t>5.1.2. Characters for Dravidian languages</w:t>
        </w:r>
        <w:r>
          <w:rPr>
            <w:noProof/>
            <w:webHidden/>
          </w:rPr>
          <w:tab/>
        </w:r>
        <w:r>
          <w:rPr>
            <w:noProof/>
            <w:webHidden/>
          </w:rPr>
          <w:fldChar w:fldCharType="begin"/>
        </w:r>
        <w:r>
          <w:rPr>
            <w:noProof/>
            <w:webHidden/>
          </w:rPr>
          <w:instrText xml:space="preserve"> PAGEREF _Toc199757560 \h </w:instrText>
        </w:r>
        <w:r>
          <w:rPr>
            <w:noProof/>
            <w:webHidden/>
          </w:rPr>
        </w:r>
        <w:r>
          <w:rPr>
            <w:noProof/>
            <w:webHidden/>
          </w:rPr>
          <w:fldChar w:fldCharType="separate"/>
        </w:r>
        <w:r>
          <w:rPr>
            <w:noProof/>
            <w:webHidden/>
          </w:rPr>
          <w:t>30</w:t>
        </w:r>
        <w:r>
          <w:rPr>
            <w:noProof/>
            <w:webHidden/>
          </w:rPr>
          <w:fldChar w:fldCharType="end"/>
        </w:r>
      </w:hyperlink>
    </w:p>
    <w:p w14:paraId="7071C1BB" w14:textId="741DE284" w:rsidR="00EF050B" w:rsidRDefault="00EF050B">
      <w:pPr>
        <w:pStyle w:val="TJ3"/>
        <w:rPr>
          <w:rFonts w:asciiTheme="minorHAnsi" w:hAnsiTheme="minorHAnsi" w:cstheme="minorBidi"/>
          <w:noProof/>
          <w:sz w:val="24"/>
          <w:szCs w:val="21"/>
          <w:lang w:eastAsia="en-GB" w:bidi="sa-IN"/>
        </w:rPr>
      </w:pPr>
      <w:hyperlink w:anchor="_Toc199757561" w:history="1">
        <w:r w:rsidRPr="00EF1DEC">
          <w:rPr>
            <w:rStyle w:val="Hiperhivatkozs"/>
            <w:noProof/>
            <w:lang w:bidi="ar-SA"/>
          </w:rPr>
          <w:t>5.1.3. Characters for Southeast Asian languages</w:t>
        </w:r>
        <w:r>
          <w:rPr>
            <w:noProof/>
            <w:webHidden/>
          </w:rPr>
          <w:tab/>
        </w:r>
        <w:r>
          <w:rPr>
            <w:noProof/>
            <w:webHidden/>
          </w:rPr>
          <w:fldChar w:fldCharType="begin"/>
        </w:r>
        <w:r>
          <w:rPr>
            <w:noProof/>
            <w:webHidden/>
          </w:rPr>
          <w:instrText xml:space="preserve"> PAGEREF _Toc199757561 \h </w:instrText>
        </w:r>
        <w:r>
          <w:rPr>
            <w:noProof/>
            <w:webHidden/>
          </w:rPr>
        </w:r>
        <w:r>
          <w:rPr>
            <w:noProof/>
            <w:webHidden/>
          </w:rPr>
          <w:fldChar w:fldCharType="separate"/>
        </w:r>
        <w:r>
          <w:rPr>
            <w:noProof/>
            <w:webHidden/>
          </w:rPr>
          <w:t>30</w:t>
        </w:r>
        <w:r>
          <w:rPr>
            <w:noProof/>
            <w:webHidden/>
          </w:rPr>
          <w:fldChar w:fldCharType="end"/>
        </w:r>
      </w:hyperlink>
    </w:p>
    <w:p w14:paraId="57221054" w14:textId="43F82610" w:rsidR="00EF050B" w:rsidRDefault="00EF050B">
      <w:pPr>
        <w:pStyle w:val="TJ3"/>
        <w:rPr>
          <w:rFonts w:asciiTheme="minorHAnsi" w:hAnsiTheme="minorHAnsi" w:cstheme="minorBidi"/>
          <w:noProof/>
          <w:sz w:val="24"/>
          <w:szCs w:val="21"/>
          <w:lang w:eastAsia="en-GB" w:bidi="sa-IN"/>
        </w:rPr>
      </w:pPr>
      <w:hyperlink w:anchor="_Toc199757562" w:history="1">
        <w:r w:rsidRPr="00EF1DEC">
          <w:rPr>
            <w:rStyle w:val="Hiperhivatkozs"/>
            <w:noProof/>
            <w:lang w:bidi="ar-SA"/>
          </w:rPr>
          <w:t>5.3.1. Final consonants as special simplex characters</w:t>
        </w:r>
        <w:r>
          <w:rPr>
            <w:noProof/>
            <w:webHidden/>
          </w:rPr>
          <w:tab/>
        </w:r>
        <w:r>
          <w:rPr>
            <w:noProof/>
            <w:webHidden/>
          </w:rPr>
          <w:fldChar w:fldCharType="begin"/>
        </w:r>
        <w:r>
          <w:rPr>
            <w:noProof/>
            <w:webHidden/>
          </w:rPr>
          <w:instrText xml:space="preserve"> PAGEREF _Toc199757562 \h </w:instrText>
        </w:r>
        <w:r>
          <w:rPr>
            <w:noProof/>
            <w:webHidden/>
          </w:rPr>
        </w:r>
        <w:r>
          <w:rPr>
            <w:noProof/>
            <w:webHidden/>
          </w:rPr>
          <w:fldChar w:fldCharType="separate"/>
        </w:r>
        <w:r>
          <w:rPr>
            <w:noProof/>
            <w:webHidden/>
          </w:rPr>
          <w:t>32</w:t>
        </w:r>
        <w:r>
          <w:rPr>
            <w:noProof/>
            <w:webHidden/>
          </w:rPr>
          <w:fldChar w:fldCharType="end"/>
        </w:r>
      </w:hyperlink>
    </w:p>
    <w:p w14:paraId="50D947D9" w14:textId="2CC64336" w:rsidR="00EF050B" w:rsidRDefault="00EF050B">
      <w:pPr>
        <w:pStyle w:val="TJ3"/>
        <w:rPr>
          <w:rFonts w:asciiTheme="minorHAnsi" w:hAnsiTheme="minorHAnsi" w:cstheme="minorBidi"/>
          <w:noProof/>
          <w:sz w:val="24"/>
          <w:szCs w:val="21"/>
          <w:lang w:eastAsia="en-GB" w:bidi="sa-IN"/>
        </w:rPr>
      </w:pPr>
      <w:hyperlink w:anchor="_Toc199757563" w:history="1">
        <w:r w:rsidRPr="00EF1DEC">
          <w:rPr>
            <w:rStyle w:val="Hiperhivatkozs"/>
            <w:noProof/>
            <w:lang w:bidi="ar-SA"/>
          </w:rPr>
          <w:t>5.3.2. Final consonants as complex characters involving a zero vowel marker</w:t>
        </w:r>
        <w:r>
          <w:rPr>
            <w:noProof/>
            <w:webHidden/>
          </w:rPr>
          <w:tab/>
        </w:r>
        <w:r>
          <w:rPr>
            <w:noProof/>
            <w:webHidden/>
          </w:rPr>
          <w:fldChar w:fldCharType="begin"/>
        </w:r>
        <w:r>
          <w:rPr>
            <w:noProof/>
            <w:webHidden/>
          </w:rPr>
          <w:instrText xml:space="preserve"> PAGEREF _Toc199757563 \h </w:instrText>
        </w:r>
        <w:r>
          <w:rPr>
            <w:noProof/>
            <w:webHidden/>
          </w:rPr>
        </w:r>
        <w:r>
          <w:rPr>
            <w:noProof/>
            <w:webHidden/>
          </w:rPr>
          <w:fldChar w:fldCharType="separate"/>
        </w:r>
        <w:r>
          <w:rPr>
            <w:noProof/>
            <w:webHidden/>
          </w:rPr>
          <w:t>32</w:t>
        </w:r>
        <w:r>
          <w:rPr>
            <w:noProof/>
            <w:webHidden/>
          </w:rPr>
          <w:fldChar w:fldCharType="end"/>
        </w:r>
      </w:hyperlink>
    </w:p>
    <w:p w14:paraId="3AA627CC" w14:textId="1D78FCCA" w:rsidR="00EF050B" w:rsidRDefault="00EF050B">
      <w:pPr>
        <w:pStyle w:val="TJ3"/>
        <w:rPr>
          <w:rFonts w:asciiTheme="minorHAnsi" w:hAnsiTheme="minorHAnsi" w:cstheme="minorBidi"/>
          <w:noProof/>
          <w:sz w:val="24"/>
          <w:szCs w:val="21"/>
          <w:lang w:eastAsia="en-GB" w:bidi="sa-IN"/>
        </w:rPr>
      </w:pPr>
      <w:hyperlink w:anchor="_Toc199757564" w:history="1">
        <w:r w:rsidRPr="00EF1DEC">
          <w:rPr>
            <w:rStyle w:val="Hiperhivatkozs"/>
            <w:noProof/>
            <w:lang w:bidi="ar-SA"/>
          </w:rPr>
          <w:t>5.3.3. Independent vowels as special simplex characters</w:t>
        </w:r>
        <w:r>
          <w:rPr>
            <w:noProof/>
            <w:webHidden/>
          </w:rPr>
          <w:tab/>
        </w:r>
        <w:r>
          <w:rPr>
            <w:noProof/>
            <w:webHidden/>
          </w:rPr>
          <w:fldChar w:fldCharType="begin"/>
        </w:r>
        <w:r>
          <w:rPr>
            <w:noProof/>
            <w:webHidden/>
          </w:rPr>
          <w:instrText xml:space="preserve"> PAGEREF _Toc199757564 \h </w:instrText>
        </w:r>
        <w:r>
          <w:rPr>
            <w:noProof/>
            <w:webHidden/>
          </w:rPr>
        </w:r>
        <w:r>
          <w:rPr>
            <w:noProof/>
            <w:webHidden/>
          </w:rPr>
          <w:fldChar w:fldCharType="separate"/>
        </w:r>
        <w:r>
          <w:rPr>
            <w:noProof/>
            <w:webHidden/>
          </w:rPr>
          <w:t>33</w:t>
        </w:r>
        <w:r>
          <w:rPr>
            <w:noProof/>
            <w:webHidden/>
          </w:rPr>
          <w:fldChar w:fldCharType="end"/>
        </w:r>
      </w:hyperlink>
    </w:p>
    <w:p w14:paraId="1351A064" w14:textId="0B2D03CC" w:rsidR="00EF050B" w:rsidRDefault="00EF050B">
      <w:pPr>
        <w:pStyle w:val="TJ3"/>
        <w:rPr>
          <w:rFonts w:asciiTheme="minorHAnsi" w:hAnsiTheme="minorHAnsi" w:cstheme="minorBidi"/>
          <w:noProof/>
          <w:sz w:val="24"/>
          <w:szCs w:val="21"/>
          <w:lang w:eastAsia="en-GB" w:bidi="sa-IN"/>
        </w:rPr>
      </w:pPr>
      <w:hyperlink w:anchor="_Toc199757565" w:history="1">
        <w:r w:rsidRPr="00EF1DEC">
          <w:rPr>
            <w:rStyle w:val="Hiperhivatkozs"/>
            <w:noProof/>
            <w:lang w:bidi="ar-SA"/>
          </w:rPr>
          <w:t>5.3.4. Independent vowels as complex characters involving a “vowel support”</w:t>
        </w:r>
        <w:r>
          <w:rPr>
            <w:noProof/>
            <w:webHidden/>
          </w:rPr>
          <w:tab/>
        </w:r>
        <w:r>
          <w:rPr>
            <w:noProof/>
            <w:webHidden/>
          </w:rPr>
          <w:fldChar w:fldCharType="begin"/>
        </w:r>
        <w:r>
          <w:rPr>
            <w:noProof/>
            <w:webHidden/>
          </w:rPr>
          <w:instrText xml:space="preserve"> PAGEREF _Toc199757565 \h </w:instrText>
        </w:r>
        <w:r>
          <w:rPr>
            <w:noProof/>
            <w:webHidden/>
          </w:rPr>
        </w:r>
        <w:r>
          <w:rPr>
            <w:noProof/>
            <w:webHidden/>
          </w:rPr>
          <w:fldChar w:fldCharType="separate"/>
        </w:r>
        <w:r>
          <w:rPr>
            <w:noProof/>
            <w:webHidden/>
          </w:rPr>
          <w:t>33</w:t>
        </w:r>
        <w:r>
          <w:rPr>
            <w:noProof/>
            <w:webHidden/>
          </w:rPr>
          <w:fldChar w:fldCharType="end"/>
        </w:r>
      </w:hyperlink>
    </w:p>
    <w:p w14:paraId="3D82E9A8" w14:textId="06014A8D" w:rsidR="00EF050B" w:rsidRDefault="00EF050B">
      <w:pPr>
        <w:pStyle w:val="TJ3"/>
        <w:rPr>
          <w:rFonts w:asciiTheme="minorHAnsi" w:hAnsiTheme="minorHAnsi" w:cstheme="minorBidi"/>
          <w:noProof/>
          <w:sz w:val="24"/>
          <w:szCs w:val="21"/>
          <w:lang w:eastAsia="en-GB" w:bidi="sa-IN"/>
        </w:rPr>
      </w:pPr>
      <w:hyperlink w:anchor="_Toc199757566" w:history="1">
        <w:r w:rsidRPr="00EF1DEC">
          <w:rPr>
            <w:rStyle w:val="Hiperhivatkozs"/>
            <w:noProof/>
            <w:lang w:bidi="ar-SA"/>
          </w:rPr>
          <w:t>5.3.5. Repurposed vowel markers</w:t>
        </w:r>
        <w:r>
          <w:rPr>
            <w:noProof/>
            <w:webHidden/>
          </w:rPr>
          <w:tab/>
        </w:r>
        <w:r>
          <w:rPr>
            <w:noProof/>
            <w:webHidden/>
          </w:rPr>
          <w:fldChar w:fldCharType="begin"/>
        </w:r>
        <w:r>
          <w:rPr>
            <w:noProof/>
            <w:webHidden/>
          </w:rPr>
          <w:instrText xml:space="preserve"> PAGEREF _Toc199757566 \h </w:instrText>
        </w:r>
        <w:r>
          <w:rPr>
            <w:noProof/>
            <w:webHidden/>
          </w:rPr>
        </w:r>
        <w:r>
          <w:rPr>
            <w:noProof/>
            <w:webHidden/>
          </w:rPr>
          <w:fldChar w:fldCharType="separate"/>
        </w:r>
        <w:r>
          <w:rPr>
            <w:noProof/>
            <w:webHidden/>
          </w:rPr>
          <w:t>34</w:t>
        </w:r>
        <w:r>
          <w:rPr>
            <w:noProof/>
            <w:webHidden/>
          </w:rPr>
          <w:fldChar w:fldCharType="end"/>
        </w:r>
      </w:hyperlink>
    </w:p>
    <w:p w14:paraId="624A96E3" w14:textId="14F7FED4" w:rsidR="00EF050B" w:rsidRDefault="00EF050B">
      <w:pPr>
        <w:pStyle w:val="TJ3"/>
        <w:rPr>
          <w:rFonts w:asciiTheme="minorHAnsi" w:hAnsiTheme="minorHAnsi" w:cstheme="minorBidi"/>
          <w:noProof/>
          <w:sz w:val="24"/>
          <w:szCs w:val="21"/>
          <w:lang w:eastAsia="en-GB" w:bidi="sa-IN"/>
        </w:rPr>
      </w:pPr>
      <w:hyperlink w:anchor="_Toc199757567" w:history="1">
        <w:r w:rsidRPr="00EF1DEC">
          <w:rPr>
            <w:rStyle w:val="Hiperhivatkozs"/>
            <w:noProof/>
            <w:lang w:bidi="ar-SA"/>
          </w:rPr>
          <w:t>5.3.6. Short vowel written where a corresponding long vowel is expected</w:t>
        </w:r>
        <w:r>
          <w:rPr>
            <w:noProof/>
            <w:webHidden/>
          </w:rPr>
          <w:tab/>
        </w:r>
        <w:r>
          <w:rPr>
            <w:noProof/>
            <w:webHidden/>
          </w:rPr>
          <w:fldChar w:fldCharType="begin"/>
        </w:r>
        <w:r>
          <w:rPr>
            <w:noProof/>
            <w:webHidden/>
          </w:rPr>
          <w:instrText xml:space="preserve"> PAGEREF _Toc199757567 \h </w:instrText>
        </w:r>
        <w:r>
          <w:rPr>
            <w:noProof/>
            <w:webHidden/>
          </w:rPr>
        </w:r>
        <w:r>
          <w:rPr>
            <w:noProof/>
            <w:webHidden/>
          </w:rPr>
          <w:fldChar w:fldCharType="separate"/>
        </w:r>
        <w:r>
          <w:rPr>
            <w:noProof/>
            <w:webHidden/>
          </w:rPr>
          <w:t>35</w:t>
        </w:r>
        <w:r>
          <w:rPr>
            <w:noProof/>
            <w:webHidden/>
          </w:rPr>
          <w:fldChar w:fldCharType="end"/>
        </w:r>
      </w:hyperlink>
    </w:p>
    <w:p w14:paraId="628B7FE5" w14:textId="672340CD" w:rsidR="00EF050B" w:rsidRDefault="00EF050B">
      <w:pPr>
        <w:pStyle w:val="TJ3"/>
        <w:rPr>
          <w:rFonts w:asciiTheme="minorHAnsi" w:hAnsiTheme="minorHAnsi" w:cstheme="minorBidi"/>
          <w:noProof/>
          <w:sz w:val="24"/>
          <w:szCs w:val="21"/>
          <w:lang w:eastAsia="en-GB" w:bidi="sa-IN"/>
        </w:rPr>
      </w:pPr>
      <w:hyperlink w:anchor="_Toc199757568" w:history="1">
        <w:r w:rsidRPr="00EF1DEC">
          <w:rPr>
            <w:rStyle w:val="Hiperhivatkozs"/>
            <w:noProof/>
            <w:lang w:bidi="ar-SA"/>
          </w:rPr>
          <w:t>5.3.7. Characters with alternative or optional phonemic values</w:t>
        </w:r>
        <w:r>
          <w:rPr>
            <w:noProof/>
            <w:webHidden/>
          </w:rPr>
          <w:tab/>
        </w:r>
        <w:r>
          <w:rPr>
            <w:noProof/>
            <w:webHidden/>
          </w:rPr>
          <w:fldChar w:fldCharType="begin"/>
        </w:r>
        <w:r>
          <w:rPr>
            <w:noProof/>
            <w:webHidden/>
          </w:rPr>
          <w:instrText xml:space="preserve"> PAGEREF _Toc199757568 \h </w:instrText>
        </w:r>
        <w:r>
          <w:rPr>
            <w:noProof/>
            <w:webHidden/>
          </w:rPr>
        </w:r>
        <w:r>
          <w:rPr>
            <w:noProof/>
            <w:webHidden/>
          </w:rPr>
          <w:fldChar w:fldCharType="separate"/>
        </w:r>
        <w:r>
          <w:rPr>
            <w:noProof/>
            <w:webHidden/>
          </w:rPr>
          <w:t>35</w:t>
        </w:r>
        <w:r>
          <w:rPr>
            <w:noProof/>
            <w:webHidden/>
          </w:rPr>
          <w:fldChar w:fldCharType="end"/>
        </w:r>
      </w:hyperlink>
    </w:p>
    <w:p w14:paraId="1CB65095" w14:textId="200BD992" w:rsidR="00EF050B" w:rsidRDefault="00EF050B">
      <w:pPr>
        <w:pStyle w:val="TJ3"/>
        <w:rPr>
          <w:rFonts w:asciiTheme="minorHAnsi" w:hAnsiTheme="minorHAnsi" w:cstheme="minorBidi"/>
          <w:noProof/>
          <w:sz w:val="24"/>
          <w:szCs w:val="21"/>
          <w:lang w:eastAsia="en-GB" w:bidi="sa-IN"/>
        </w:rPr>
      </w:pPr>
      <w:hyperlink w:anchor="_Toc199757569" w:history="1">
        <w:r w:rsidRPr="00EF1DEC">
          <w:rPr>
            <w:rStyle w:val="Hiperhivatkozs"/>
            <w:noProof/>
            <w:lang w:bidi="ar-SA"/>
          </w:rPr>
          <w:t xml:space="preserve">5.3.8. Special forms of </w:t>
        </w:r>
        <w:r w:rsidRPr="00EF1DEC">
          <w:rPr>
            <w:rStyle w:val="Hiperhivatkozs"/>
            <w:i/>
            <w:iCs/>
            <w:noProof/>
            <w:lang w:bidi="ar-SA"/>
          </w:rPr>
          <w:t>anusvāra</w:t>
        </w:r>
        <w:r>
          <w:rPr>
            <w:noProof/>
            <w:webHidden/>
          </w:rPr>
          <w:tab/>
        </w:r>
        <w:r>
          <w:rPr>
            <w:noProof/>
            <w:webHidden/>
          </w:rPr>
          <w:fldChar w:fldCharType="begin"/>
        </w:r>
        <w:r>
          <w:rPr>
            <w:noProof/>
            <w:webHidden/>
          </w:rPr>
          <w:instrText xml:space="preserve"> PAGEREF _Toc199757569 \h </w:instrText>
        </w:r>
        <w:r>
          <w:rPr>
            <w:noProof/>
            <w:webHidden/>
          </w:rPr>
        </w:r>
        <w:r>
          <w:rPr>
            <w:noProof/>
            <w:webHidden/>
          </w:rPr>
          <w:fldChar w:fldCharType="separate"/>
        </w:r>
        <w:r>
          <w:rPr>
            <w:noProof/>
            <w:webHidden/>
          </w:rPr>
          <w:t>36</w:t>
        </w:r>
        <w:r>
          <w:rPr>
            <w:noProof/>
            <w:webHidden/>
          </w:rPr>
          <w:fldChar w:fldCharType="end"/>
        </w:r>
      </w:hyperlink>
    </w:p>
    <w:p w14:paraId="193E162F" w14:textId="46767FDA" w:rsidR="00EF050B" w:rsidRDefault="00EF050B">
      <w:pPr>
        <w:pStyle w:val="TJ3"/>
        <w:rPr>
          <w:rFonts w:asciiTheme="minorHAnsi" w:hAnsiTheme="minorHAnsi" w:cstheme="minorBidi"/>
          <w:noProof/>
          <w:sz w:val="24"/>
          <w:szCs w:val="21"/>
          <w:lang w:eastAsia="en-GB" w:bidi="sa-IN"/>
        </w:rPr>
      </w:pPr>
      <w:hyperlink w:anchor="_Toc199757570" w:history="1">
        <w:r w:rsidRPr="00EF1DEC">
          <w:rPr>
            <w:rStyle w:val="Hiperhivatkozs"/>
            <w:noProof/>
            <w:lang w:bidi="ar-SA"/>
          </w:rPr>
          <w:t xml:space="preserve">5.4.1. Multiple vowel markers within an </w:t>
        </w:r>
        <w:r w:rsidRPr="00EF1DEC">
          <w:rPr>
            <w:rStyle w:val="Hiperhivatkozs"/>
            <w:i/>
            <w:iCs/>
            <w:noProof/>
            <w:lang w:bidi="ar-SA"/>
          </w:rPr>
          <w:t>akṣara</w:t>
        </w:r>
        <w:r>
          <w:rPr>
            <w:noProof/>
            <w:webHidden/>
          </w:rPr>
          <w:tab/>
        </w:r>
        <w:r>
          <w:rPr>
            <w:noProof/>
            <w:webHidden/>
          </w:rPr>
          <w:fldChar w:fldCharType="begin"/>
        </w:r>
        <w:r>
          <w:rPr>
            <w:noProof/>
            <w:webHidden/>
          </w:rPr>
          <w:instrText xml:space="preserve"> PAGEREF _Toc199757570 \h </w:instrText>
        </w:r>
        <w:r>
          <w:rPr>
            <w:noProof/>
            <w:webHidden/>
          </w:rPr>
        </w:r>
        <w:r>
          <w:rPr>
            <w:noProof/>
            <w:webHidden/>
          </w:rPr>
          <w:fldChar w:fldCharType="separate"/>
        </w:r>
        <w:r>
          <w:rPr>
            <w:noProof/>
            <w:webHidden/>
          </w:rPr>
          <w:t>36</w:t>
        </w:r>
        <w:r>
          <w:rPr>
            <w:noProof/>
            <w:webHidden/>
          </w:rPr>
          <w:fldChar w:fldCharType="end"/>
        </w:r>
      </w:hyperlink>
    </w:p>
    <w:p w14:paraId="7DE5C96F" w14:textId="390C66B3" w:rsidR="00EF050B" w:rsidRDefault="00EF050B">
      <w:pPr>
        <w:pStyle w:val="TJ3"/>
        <w:rPr>
          <w:rFonts w:asciiTheme="minorHAnsi" w:hAnsiTheme="minorHAnsi" w:cstheme="minorBidi"/>
          <w:noProof/>
          <w:sz w:val="24"/>
          <w:szCs w:val="21"/>
          <w:lang w:eastAsia="en-GB" w:bidi="sa-IN"/>
        </w:rPr>
      </w:pPr>
      <w:hyperlink w:anchor="_Toc199757571" w:history="1">
        <w:r w:rsidRPr="00EF1DEC">
          <w:rPr>
            <w:rStyle w:val="Hiperhivatkozs"/>
            <w:noProof/>
            <w:lang w:bidi="ar-SA"/>
          </w:rPr>
          <w:t>5.4.2. Independent vowel signs behaving like consonant signs</w:t>
        </w:r>
        <w:r>
          <w:rPr>
            <w:noProof/>
            <w:webHidden/>
          </w:rPr>
          <w:tab/>
        </w:r>
        <w:r>
          <w:rPr>
            <w:noProof/>
            <w:webHidden/>
          </w:rPr>
          <w:fldChar w:fldCharType="begin"/>
        </w:r>
        <w:r>
          <w:rPr>
            <w:noProof/>
            <w:webHidden/>
          </w:rPr>
          <w:instrText xml:space="preserve"> PAGEREF _Toc199757571 \h </w:instrText>
        </w:r>
        <w:r>
          <w:rPr>
            <w:noProof/>
            <w:webHidden/>
          </w:rPr>
        </w:r>
        <w:r>
          <w:rPr>
            <w:noProof/>
            <w:webHidden/>
          </w:rPr>
          <w:fldChar w:fldCharType="separate"/>
        </w:r>
        <w:r>
          <w:rPr>
            <w:noProof/>
            <w:webHidden/>
          </w:rPr>
          <w:t>37</w:t>
        </w:r>
        <w:r>
          <w:rPr>
            <w:noProof/>
            <w:webHidden/>
          </w:rPr>
          <w:fldChar w:fldCharType="end"/>
        </w:r>
      </w:hyperlink>
    </w:p>
    <w:p w14:paraId="736DA8A6" w14:textId="2CF1DAE2" w:rsidR="00EF050B" w:rsidRDefault="00EF050B">
      <w:pPr>
        <w:pStyle w:val="TJ3"/>
        <w:rPr>
          <w:rFonts w:asciiTheme="minorHAnsi" w:hAnsiTheme="minorHAnsi" w:cstheme="minorBidi"/>
          <w:noProof/>
          <w:sz w:val="24"/>
          <w:szCs w:val="21"/>
          <w:lang w:eastAsia="en-GB" w:bidi="sa-IN"/>
        </w:rPr>
      </w:pPr>
      <w:hyperlink w:anchor="_Toc199757572" w:history="1">
        <w:r w:rsidRPr="00EF1DEC">
          <w:rPr>
            <w:rStyle w:val="Hiperhivatkozs"/>
            <w:noProof/>
            <w:lang w:bidi="ar-SA"/>
          </w:rPr>
          <w:t>5.4.3. Other unusually composed complex characters</w:t>
        </w:r>
        <w:r>
          <w:rPr>
            <w:noProof/>
            <w:webHidden/>
          </w:rPr>
          <w:tab/>
        </w:r>
        <w:r>
          <w:rPr>
            <w:noProof/>
            <w:webHidden/>
          </w:rPr>
          <w:fldChar w:fldCharType="begin"/>
        </w:r>
        <w:r>
          <w:rPr>
            <w:noProof/>
            <w:webHidden/>
          </w:rPr>
          <w:instrText xml:space="preserve"> PAGEREF _Toc199757572 \h </w:instrText>
        </w:r>
        <w:r>
          <w:rPr>
            <w:noProof/>
            <w:webHidden/>
          </w:rPr>
        </w:r>
        <w:r>
          <w:rPr>
            <w:noProof/>
            <w:webHidden/>
          </w:rPr>
          <w:fldChar w:fldCharType="separate"/>
        </w:r>
        <w:r>
          <w:rPr>
            <w:noProof/>
            <w:webHidden/>
          </w:rPr>
          <w:t>37</w:t>
        </w:r>
        <w:r>
          <w:rPr>
            <w:noProof/>
            <w:webHidden/>
          </w:rPr>
          <w:fldChar w:fldCharType="end"/>
        </w:r>
      </w:hyperlink>
    </w:p>
    <w:p w14:paraId="50EBD5ED" w14:textId="14677991" w:rsidR="00EF050B" w:rsidRDefault="00EF050B">
      <w:pPr>
        <w:pStyle w:val="TJ3"/>
        <w:rPr>
          <w:rFonts w:asciiTheme="minorHAnsi" w:hAnsiTheme="minorHAnsi" w:cstheme="minorBidi"/>
          <w:noProof/>
          <w:sz w:val="24"/>
          <w:szCs w:val="21"/>
          <w:lang w:eastAsia="en-GB" w:bidi="sa-IN"/>
        </w:rPr>
      </w:pPr>
      <w:hyperlink w:anchor="_Toc199757573" w:history="1">
        <w:r w:rsidRPr="00EF1DEC">
          <w:rPr>
            <w:rStyle w:val="Hiperhivatkozs"/>
            <w:noProof/>
            <w:lang w:bidi="ar-SA"/>
          </w:rPr>
          <w:t>6.1.1. Numbers denoted by bars</w:t>
        </w:r>
        <w:r>
          <w:rPr>
            <w:noProof/>
            <w:webHidden/>
          </w:rPr>
          <w:tab/>
        </w:r>
        <w:r>
          <w:rPr>
            <w:noProof/>
            <w:webHidden/>
          </w:rPr>
          <w:fldChar w:fldCharType="begin"/>
        </w:r>
        <w:r>
          <w:rPr>
            <w:noProof/>
            <w:webHidden/>
          </w:rPr>
          <w:instrText xml:space="preserve"> PAGEREF _Toc199757573 \h </w:instrText>
        </w:r>
        <w:r>
          <w:rPr>
            <w:noProof/>
            <w:webHidden/>
          </w:rPr>
        </w:r>
        <w:r>
          <w:rPr>
            <w:noProof/>
            <w:webHidden/>
          </w:rPr>
          <w:fldChar w:fldCharType="separate"/>
        </w:r>
        <w:r>
          <w:rPr>
            <w:noProof/>
            <w:webHidden/>
          </w:rPr>
          <w:t>40</w:t>
        </w:r>
        <w:r>
          <w:rPr>
            <w:noProof/>
            <w:webHidden/>
          </w:rPr>
          <w:fldChar w:fldCharType="end"/>
        </w:r>
      </w:hyperlink>
    </w:p>
    <w:p w14:paraId="027AB50D" w14:textId="104473CD" w:rsidR="00EF050B" w:rsidRDefault="00EF050B">
      <w:pPr>
        <w:pStyle w:val="TJ3"/>
        <w:rPr>
          <w:rFonts w:asciiTheme="minorHAnsi" w:hAnsiTheme="minorHAnsi" w:cstheme="minorBidi"/>
          <w:noProof/>
          <w:sz w:val="24"/>
          <w:szCs w:val="21"/>
          <w:lang w:eastAsia="en-GB" w:bidi="sa-IN"/>
        </w:rPr>
      </w:pPr>
      <w:hyperlink w:anchor="_Toc199757574" w:history="1">
        <w:r w:rsidRPr="00EF1DEC">
          <w:rPr>
            <w:rStyle w:val="Hiperhivatkozs"/>
            <w:noProof/>
            <w:lang w:bidi="ar-SA"/>
          </w:rPr>
          <w:t>6.1.2. Fractions</w:t>
        </w:r>
        <w:r>
          <w:rPr>
            <w:noProof/>
            <w:webHidden/>
          </w:rPr>
          <w:tab/>
        </w:r>
        <w:r>
          <w:rPr>
            <w:noProof/>
            <w:webHidden/>
          </w:rPr>
          <w:fldChar w:fldCharType="begin"/>
        </w:r>
        <w:r>
          <w:rPr>
            <w:noProof/>
            <w:webHidden/>
          </w:rPr>
          <w:instrText xml:space="preserve"> PAGEREF _Toc199757574 \h </w:instrText>
        </w:r>
        <w:r>
          <w:rPr>
            <w:noProof/>
            <w:webHidden/>
          </w:rPr>
        </w:r>
        <w:r>
          <w:rPr>
            <w:noProof/>
            <w:webHidden/>
          </w:rPr>
          <w:fldChar w:fldCharType="separate"/>
        </w:r>
        <w:r>
          <w:rPr>
            <w:noProof/>
            <w:webHidden/>
          </w:rPr>
          <w:t>41</w:t>
        </w:r>
        <w:r>
          <w:rPr>
            <w:noProof/>
            <w:webHidden/>
          </w:rPr>
          <w:fldChar w:fldCharType="end"/>
        </w:r>
      </w:hyperlink>
    </w:p>
    <w:p w14:paraId="38805FEE" w14:textId="3ACB5B1A" w:rsidR="00EF050B" w:rsidRDefault="00EF050B">
      <w:pPr>
        <w:pStyle w:val="TJ3"/>
        <w:rPr>
          <w:rFonts w:asciiTheme="minorHAnsi" w:hAnsiTheme="minorHAnsi" w:cstheme="minorBidi"/>
          <w:noProof/>
          <w:sz w:val="24"/>
          <w:szCs w:val="21"/>
          <w:lang w:eastAsia="en-GB" w:bidi="sa-IN"/>
        </w:rPr>
      </w:pPr>
      <w:hyperlink w:anchor="_Toc199757575" w:history="1">
        <w:r w:rsidRPr="00EF1DEC">
          <w:rPr>
            <w:rStyle w:val="Hiperhivatkozs"/>
            <w:noProof/>
            <w:lang w:bidi="ar-SA"/>
          </w:rPr>
          <w:t>6.2.1. Punctuation marks</w:t>
        </w:r>
        <w:r>
          <w:rPr>
            <w:noProof/>
            <w:webHidden/>
          </w:rPr>
          <w:tab/>
        </w:r>
        <w:r>
          <w:rPr>
            <w:noProof/>
            <w:webHidden/>
          </w:rPr>
          <w:fldChar w:fldCharType="begin"/>
        </w:r>
        <w:r>
          <w:rPr>
            <w:noProof/>
            <w:webHidden/>
          </w:rPr>
          <w:instrText xml:space="preserve"> PAGEREF _Toc199757575 \h </w:instrText>
        </w:r>
        <w:r>
          <w:rPr>
            <w:noProof/>
            <w:webHidden/>
          </w:rPr>
        </w:r>
        <w:r>
          <w:rPr>
            <w:noProof/>
            <w:webHidden/>
          </w:rPr>
          <w:fldChar w:fldCharType="separate"/>
        </w:r>
        <w:r>
          <w:rPr>
            <w:noProof/>
            <w:webHidden/>
          </w:rPr>
          <w:t>41</w:t>
        </w:r>
        <w:r>
          <w:rPr>
            <w:noProof/>
            <w:webHidden/>
          </w:rPr>
          <w:fldChar w:fldCharType="end"/>
        </w:r>
      </w:hyperlink>
    </w:p>
    <w:p w14:paraId="2FED0DBF" w14:textId="18641452" w:rsidR="00EF050B" w:rsidRDefault="00EF050B">
      <w:pPr>
        <w:pStyle w:val="TJ3"/>
        <w:rPr>
          <w:rFonts w:asciiTheme="minorHAnsi" w:hAnsiTheme="minorHAnsi" w:cstheme="minorBidi"/>
          <w:noProof/>
          <w:sz w:val="24"/>
          <w:szCs w:val="21"/>
          <w:lang w:eastAsia="en-GB" w:bidi="sa-IN"/>
        </w:rPr>
      </w:pPr>
      <w:hyperlink w:anchor="_Toc199757576" w:history="1">
        <w:r w:rsidRPr="00EF1DEC">
          <w:rPr>
            <w:rStyle w:val="Hiperhivatkozs"/>
            <w:noProof/>
            <w:lang w:bidi="ar-SA"/>
          </w:rPr>
          <w:t>6.2.2. Space filler signs</w:t>
        </w:r>
        <w:r>
          <w:rPr>
            <w:noProof/>
            <w:webHidden/>
          </w:rPr>
          <w:tab/>
        </w:r>
        <w:r>
          <w:rPr>
            <w:noProof/>
            <w:webHidden/>
          </w:rPr>
          <w:fldChar w:fldCharType="begin"/>
        </w:r>
        <w:r>
          <w:rPr>
            <w:noProof/>
            <w:webHidden/>
          </w:rPr>
          <w:instrText xml:space="preserve"> PAGEREF _Toc199757576 \h </w:instrText>
        </w:r>
        <w:r>
          <w:rPr>
            <w:noProof/>
            <w:webHidden/>
          </w:rPr>
        </w:r>
        <w:r>
          <w:rPr>
            <w:noProof/>
            <w:webHidden/>
          </w:rPr>
          <w:fldChar w:fldCharType="separate"/>
        </w:r>
        <w:r>
          <w:rPr>
            <w:noProof/>
            <w:webHidden/>
          </w:rPr>
          <w:t>42</w:t>
        </w:r>
        <w:r>
          <w:rPr>
            <w:noProof/>
            <w:webHidden/>
          </w:rPr>
          <w:fldChar w:fldCharType="end"/>
        </w:r>
      </w:hyperlink>
    </w:p>
    <w:p w14:paraId="34353287" w14:textId="52B759EF" w:rsidR="00EF050B" w:rsidRDefault="00EF050B">
      <w:pPr>
        <w:pStyle w:val="TJ3"/>
        <w:rPr>
          <w:rFonts w:asciiTheme="minorHAnsi" w:hAnsiTheme="minorHAnsi" w:cstheme="minorBidi"/>
          <w:noProof/>
          <w:sz w:val="24"/>
          <w:szCs w:val="21"/>
          <w:lang w:eastAsia="en-GB" w:bidi="sa-IN"/>
        </w:rPr>
      </w:pPr>
      <w:hyperlink w:anchor="_Toc199757577" w:history="1">
        <w:r w:rsidRPr="00EF1DEC">
          <w:rPr>
            <w:rStyle w:val="Hiperhivatkozs"/>
            <w:noProof/>
            <w:lang w:bidi="ar-SA"/>
          </w:rPr>
          <w:t>6.2.3. Generic symbols</w:t>
        </w:r>
        <w:r>
          <w:rPr>
            <w:noProof/>
            <w:webHidden/>
          </w:rPr>
          <w:tab/>
        </w:r>
        <w:r>
          <w:rPr>
            <w:noProof/>
            <w:webHidden/>
          </w:rPr>
          <w:fldChar w:fldCharType="begin"/>
        </w:r>
        <w:r>
          <w:rPr>
            <w:noProof/>
            <w:webHidden/>
          </w:rPr>
          <w:instrText xml:space="preserve"> PAGEREF _Toc199757577 \h </w:instrText>
        </w:r>
        <w:r>
          <w:rPr>
            <w:noProof/>
            <w:webHidden/>
          </w:rPr>
        </w:r>
        <w:r>
          <w:rPr>
            <w:noProof/>
            <w:webHidden/>
          </w:rPr>
          <w:fldChar w:fldCharType="separate"/>
        </w:r>
        <w:r>
          <w:rPr>
            <w:noProof/>
            <w:webHidden/>
          </w:rPr>
          <w:t>43</w:t>
        </w:r>
        <w:r>
          <w:rPr>
            <w:noProof/>
            <w:webHidden/>
          </w:rPr>
          <w:fldChar w:fldCharType="end"/>
        </w:r>
      </w:hyperlink>
    </w:p>
    <w:p w14:paraId="77E02C39" w14:textId="32B91B98" w:rsidR="00EF050B" w:rsidRDefault="00EF050B">
      <w:pPr>
        <w:pStyle w:val="TJ3"/>
        <w:rPr>
          <w:rFonts w:asciiTheme="minorHAnsi" w:hAnsiTheme="minorHAnsi" w:cstheme="minorBidi"/>
          <w:noProof/>
          <w:sz w:val="24"/>
          <w:szCs w:val="21"/>
          <w:lang w:eastAsia="en-GB" w:bidi="sa-IN"/>
        </w:rPr>
      </w:pPr>
      <w:hyperlink w:anchor="_Toc199757578" w:history="1">
        <w:r w:rsidRPr="00EF1DEC">
          <w:rPr>
            <w:rStyle w:val="Hiperhivatkozs"/>
            <w:noProof/>
            <w:lang w:bidi="ar-SA"/>
          </w:rPr>
          <w:t>6.2.4. Space</w:t>
        </w:r>
        <w:r>
          <w:rPr>
            <w:noProof/>
            <w:webHidden/>
          </w:rPr>
          <w:tab/>
        </w:r>
        <w:r>
          <w:rPr>
            <w:noProof/>
            <w:webHidden/>
          </w:rPr>
          <w:fldChar w:fldCharType="begin"/>
        </w:r>
        <w:r>
          <w:rPr>
            <w:noProof/>
            <w:webHidden/>
          </w:rPr>
          <w:instrText xml:space="preserve"> PAGEREF _Toc199757578 \h </w:instrText>
        </w:r>
        <w:r>
          <w:rPr>
            <w:noProof/>
            <w:webHidden/>
          </w:rPr>
        </w:r>
        <w:r>
          <w:rPr>
            <w:noProof/>
            <w:webHidden/>
          </w:rPr>
          <w:fldChar w:fldCharType="separate"/>
        </w:r>
        <w:r>
          <w:rPr>
            <w:noProof/>
            <w:webHidden/>
          </w:rPr>
          <w:t>43</w:t>
        </w:r>
        <w:r>
          <w:rPr>
            <w:noProof/>
            <w:webHidden/>
          </w:rPr>
          <w:fldChar w:fldCharType="end"/>
        </w:r>
      </w:hyperlink>
    </w:p>
    <w:p w14:paraId="00000006" w14:textId="6E0D75F9" w:rsidR="006F3A4A" w:rsidRPr="002E3853" w:rsidRDefault="00D41D26" w:rsidP="001301FB">
      <w:pPr>
        <w:pStyle w:val="Cmsor1"/>
      </w:pPr>
      <w:r>
        <w:rPr>
          <w:rFonts w:asciiTheme="majorHAnsi" w:hAnsiTheme="majorHAnsi"/>
          <w:kern w:val="0"/>
          <w:sz w:val="20"/>
        </w:rPr>
        <w:lastRenderedPageBreak/>
        <w:fldChar w:fldCharType="end"/>
      </w:r>
      <w:r w:rsidR="00395046" w:rsidRPr="002E3853">
        <w:t>Introduction</w:t>
      </w:r>
      <w:bookmarkEnd w:id="10"/>
      <w:bookmarkEnd w:id="11"/>
    </w:p>
    <w:p w14:paraId="00000013" w14:textId="3E142ACB" w:rsidR="006F3A4A" w:rsidRDefault="00395046" w:rsidP="00EF050B">
      <w:pPr>
        <w:pStyle w:val="Cmsor2"/>
      </w:pPr>
      <w:bookmarkStart w:id="12" w:name="_Toc17811407"/>
      <w:bookmarkStart w:id="13" w:name="_Toc17811462"/>
      <w:r>
        <w:t xml:space="preserve">Version </w:t>
      </w:r>
      <w:bookmarkEnd w:id="12"/>
      <w:bookmarkEnd w:id="13"/>
      <w:r w:rsidR="00D72715">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741A49" w:rsidRPr="00741A49" w14:paraId="635180B1" w14:textId="77777777" w:rsidTr="00D23131">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9D6FADB" w14:textId="77777777" w:rsidR="00741A49" w:rsidRPr="00741A49" w:rsidRDefault="00741A49" w:rsidP="00067654">
            <w:pPr>
              <w:pStyle w:val="Tabletext"/>
            </w:pPr>
            <w:r w:rsidRPr="00741A49">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76295D3" w14:textId="77777777" w:rsidR="00741A49" w:rsidRPr="00741A49" w:rsidRDefault="00741A49" w:rsidP="00067654">
            <w:pPr>
              <w:pStyle w:val="Tabletext"/>
            </w:pPr>
            <w:r w:rsidRPr="00741A49">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C1A9992" w14:textId="77777777" w:rsidR="00741A49" w:rsidRPr="00741A49" w:rsidRDefault="00741A49" w:rsidP="00067654">
            <w:pPr>
              <w:pStyle w:val="Tabletext"/>
            </w:pPr>
            <w:r w:rsidRPr="00741A49">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3822850" w14:textId="77777777" w:rsidR="00741A49" w:rsidRPr="00741A49" w:rsidRDefault="00741A49" w:rsidP="00067654">
            <w:pPr>
              <w:pStyle w:val="Tabletext"/>
            </w:pPr>
            <w:r w:rsidRPr="00741A49">
              <w:t>Date</w:t>
            </w:r>
          </w:p>
        </w:tc>
      </w:tr>
      <w:tr w:rsidR="00741A49" w:rsidRPr="00741A49" w14:paraId="52D0E246" w14:textId="77777777" w:rsidTr="00D23131">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2FB6A" w14:textId="718C3112" w:rsidR="00741A49" w:rsidRPr="00741A49" w:rsidRDefault="00741A49" w:rsidP="00067654">
            <w:pPr>
              <w:pStyle w:val="Tabletext"/>
            </w:pPr>
            <w:r w:rsidRPr="00741A49">
              <w:t>Balogh</w:t>
            </w:r>
            <w:r>
              <w:t>,</w:t>
            </w:r>
            <w:r w:rsidRPr="00741A49">
              <w:t xml:space="preserve">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3E7AC" w14:textId="77777777" w:rsidR="00741A49" w:rsidRPr="00741A49" w:rsidRDefault="00741A49" w:rsidP="00067654">
            <w:pPr>
              <w:pStyle w:val="Tabletext"/>
            </w:pPr>
            <w:r w:rsidRPr="00741A49">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BAD58" w14:textId="7585AC7C" w:rsidR="00741A49" w:rsidRPr="00741A49" w:rsidRDefault="00741A49" w:rsidP="00067654">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5C630" w14:textId="77777777" w:rsidR="00741A49" w:rsidRPr="00741A49" w:rsidRDefault="00741A49" w:rsidP="00067654">
            <w:pPr>
              <w:pStyle w:val="Tabletext"/>
            </w:pPr>
            <w:r w:rsidRPr="00741A49">
              <w:t>2019-07</w:t>
            </w:r>
          </w:p>
        </w:tc>
      </w:tr>
      <w:tr w:rsidR="00741A49" w:rsidRPr="00741A49" w14:paraId="20B529D7" w14:textId="77777777" w:rsidTr="00D23131">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263BE" w14:textId="3E424220" w:rsidR="00741A49" w:rsidRPr="00741A49" w:rsidRDefault="00741A49" w:rsidP="00067654">
            <w:pPr>
              <w:pStyle w:val="Tabletext"/>
            </w:pPr>
            <w:r w:rsidRPr="00741A49">
              <w:t>Balogh</w:t>
            </w:r>
            <w:r>
              <w:t xml:space="preserve">, </w:t>
            </w:r>
            <w:r w:rsidRPr="00741A49">
              <w:t>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91C61" w14:textId="1A8057D7" w:rsidR="00741A49" w:rsidRPr="00741A49" w:rsidRDefault="00741A49" w:rsidP="00067654">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82A376" w14:textId="497C8875" w:rsidR="00741A49" w:rsidRPr="00741A49" w:rsidRDefault="00741A49" w:rsidP="00067654">
            <w:pPr>
              <w:pStyle w:val="Tabletext"/>
            </w:pPr>
            <w:r w:rsidRPr="00741A49">
              <w:t xml:space="preserve">Expansion and revision for </w:t>
            </w:r>
            <w:r>
              <w:t xml:space="preserve">first </w:t>
            </w:r>
            <w:r w:rsidRPr="00741A49">
              <w:t>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C5A0C4" w14:textId="78FEBB49" w:rsidR="00741A49" w:rsidRPr="00741A49" w:rsidRDefault="00741A49" w:rsidP="00067654">
            <w:pPr>
              <w:pStyle w:val="Tabletext"/>
            </w:pPr>
            <w:r w:rsidRPr="00741A49">
              <w:t>2019-</w:t>
            </w:r>
            <w:r>
              <w:t>09</w:t>
            </w:r>
          </w:p>
        </w:tc>
      </w:tr>
      <w:tr w:rsidR="00741A49" w:rsidRPr="00741A49" w14:paraId="13881621" w14:textId="77777777" w:rsidTr="00D23131">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3486D3" w14:textId="47679A8A" w:rsidR="00741A49" w:rsidRPr="00741A49" w:rsidRDefault="00741A49" w:rsidP="00067654">
            <w:pPr>
              <w:pStyle w:val="Tabletext"/>
            </w:pPr>
            <w:r w:rsidRPr="00741A49">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251290" w14:textId="39EB7FC2" w:rsidR="00741A49" w:rsidRDefault="00445F4C" w:rsidP="00067654">
            <w:pPr>
              <w:pStyle w:val="Tabletext"/>
            </w:pPr>
            <w:r>
              <w:t>2 (1.1)</w:t>
            </w:r>
            <w:r w:rsidRPr="00BF7B0E">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45E3D9" w14:textId="29DD3D2D" w:rsidR="00741A49" w:rsidRPr="00741A49" w:rsidRDefault="00741A49" w:rsidP="00067654">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42C4E3" w14:textId="15B51B47" w:rsidR="00741A49" w:rsidRPr="00741A49" w:rsidRDefault="00741A49" w:rsidP="00067654">
            <w:pPr>
              <w:pStyle w:val="Tabletext"/>
            </w:pPr>
            <w:r>
              <w:t>2019-12</w:t>
            </w:r>
          </w:p>
        </w:tc>
      </w:tr>
      <w:tr w:rsidR="00445F4C" w:rsidRPr="00741A49" w14:paraId="3C7C7570" w14:textId="77777777" w:rsidTr="00D23131">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3A72E3" w14:textId="133723B5" w:rsidR="00445F4C" w:rsidRPr="00741A49" w:rsidRDefault="00445F4C" w:rsidP="00067654">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562ADB" w14:textId="45619B8A" w:rsidR="00445F4C" w:rsidRDefault="00445F4C" w:rsidP="00067654">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B6FCD5" w14:textId="0871D93A" w:rsidR="00445F4C" w:rsidRDefault="00445F4C" w:rsidP="00067654">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0E5916" w14:textId="5BE8EF29" w:rsidR="00445F4C" w:rsidRDefault="00445F4C" w:rsidP="00067654">
            <w:pPr>
              <w:pStyle w:val="Tabletext"/>
            </w:pPr>
            <w:r>
              <w:t>2020-</w:t>
            </w:r>
            <w:r w:rsidR="00023C8A">
              <w:t>07-05</w:t>
            </w:r>
          </w:p>
        </w:tc>
      </w:tr>
      <w:tr w:rsidR="00DE1CAB" w:rsidRPr="00741A49" w14:paraId="410CD6FC" w14:textId="77777777" w:rsidTr="00D23131">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6B2CDF" w14:textId="298A4CDE" w:rsidR="00DE1CAB" w:rsidRDefault="00DE1CAB" w:rsidP="00067654">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A5577B" w14:textId="66B32A4F" w:rsidR="00DE1CAB" w:rsidRDefault="00DE1CAB" w:rsidP="00067654">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19D5E3" w14:textId="0E0B00CB" w:rsidR="00DE1CAB" w:rsidRDefault="00DE1CAB" w:rsidP="00067654">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2F34E4" w14:textId="45EC2B3B" w:rsidR="00DE1CAB" w:rsidRDefault="00DE1CAB" w:rsidP="00067654">
            <w:pPr>
              <w:pStyle w:val="Tabletext"/>
            </w:pPr>
            <w:r w:rsidRPr="00DE1CAB">
              <w:rPr>
                <w:highlight w:val="yellow"/>
              </w:rPr>
              <w:t>####-##-##</w:t>
            </w:r>
          </w:p>
        </w:tc>
      </w:tr>
    </w:tbl>
    <w:p w14:paraId="45539FDB" w14:textId="6B2DE32C" w:rsidR="00562774" w:rsidRDefault="00DE1CAB" w:rsidP="00DE1CAB">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00000015" w14:textId="617F13DE" w:rsidR="006F3A4A" w:rsidRDefault="00395046" w:rsidP="00EF050B">
      <w:pPr>
        <w:pStyle w:val="Cmsor2"/>
      </w:pPr>
      <w:r>
        <w:t>Coverage</w:t>
      </w:r>
      <w:bookmarkEnd w:id="16"/>
      <w:bookmarkEnd w:id="17"/>
    </w:p>
    <w:p w14:paraId="00000016" w14:textId="670FC527" w:rsidR="006F3A4A" w:rsidRDefault="00395046" w:rsidP="00A563C6">
      <w:r>
        <w:t xml:space="preserve">This Guide is essentially intended to cover the scripts relevant to the languages with which the DHARMA project is concerned, i.e., in alphabetical order (omitting the adjective “Old” relevant in </w:t>
      </w:r>
      <w:r w:rsidR="003F52E0">
        <w:t>several</w:t>
      </w:r>
      <w:r>
        <w:t xml:space="preserve"> cases): Balinese, Cam, Javanese, Kannada, Khmer, Malay, Prakrit, Sanskrit, Sundanese, Tamil, Telugu. However, the recommendations we give here are certainly intended to be compatible with and extensible to other languages and scripts</w:t>
      </w:r>
      <w:r w:rsidR="00DE1CAB">
        <w:t xml:space="preserve"> as and when needed for future projects</w:t>
      </w:r>
      <w:r>
        <w:t>.</w:t>
      </w:r>
    </w:p>
    <w:p w14:paraId="29F1673B" w14:textId="601AD8EA" w:rsidR="006752DC" w:rsidRDefault="00FA3EA1" w:rsidP="00D27AA9">
      <w:pPr>
        <w:ind w:firstLine="567"/>
      </w:pPr>
      <w:r w:rsidRPr="00FA3EA1">
        <w:t>The contents of this Guide are primarily applicable to digital editions of epigraphic texts, which must follow these instructions rigorously</w:t>
      </w:r>
      <w:r w:rsidR="00D97777">
        <w:t xml:space="preserve"> </w:t>
      </w:r>
      <w:r w:rsidRPr="00FA3EA1">
        <w:t>We do however hope (and, to some degree, expect) that project members will use the same transliteration method, as far as applicable, in their print publications and other work</w:t>
      </w:r>
      <w:r w:rsidR="00890876">
        <w:t>, and that the solutions recommended here gain currency beyond the scope of the DHARMA project</w:t>
      </w:r>
      <w:r w:rsidRPr="00FA3EA1">
        <w:t>. Section</w:t>
      </w:r>
      <w:r w:rsidR="00EB0810">
        <w:t xml:space="preserve"> </w:t>
      </w:r>
      <w:r w:rsidR="00EB0810">
        <w:fldChar w:fldCharType="begin"/>
      </w:r>
      <w:r w:rsidR="00EB0810">
        <w:instrText xml:space="preserve"> REF _Ref17798779 \r \h </w:instrText>
      </w:r>
      <w:r w:rsidR="00EB0810">
        <w:fldChar w:fldCharType="separate"/>
      </w:r>
      <w:r w:rsidR="00EF050B">
        <w:t>4.2</w:t>
      </w:r>
      <w:r w:rsidR="00EB0810">
        <w:fldChar w:fldCharType="end"/>
      </w:r>
      <w:r w:rsidRPr="00FA3EA1">
        <w:t xml:space="preserve"> gives some further pointers on what features of the transliteration system can be ignored outside diplomatic editions.</w:t>
      </w:r>
      <w:r w:rsidR="006A0EF1">
        <w:t xml:space="preserve"> We further encourage all project participants </w:t>
      </w:r>
      <w:r w:rsidR="006A0EF1" w:rsidRPr="006A0EF1">
        <w:t xml:space="preserve">to include a reference to the current </w:t>
      </w:r>
      <w:r w:rsidR="006A0EF1">
        <w:t xml:space="preserve">release </w:t>
      </w:r>
      <w:r w:rsidR="006A0EF1" w:rsidRPr="006A0EF1">
        <w:t xml:space="preserve">version of the Guide </w:t>
      </w:r>
      <w:r w:rsidR="006A0EF1">
        <w:t xml:space="preserve">(on HAL-SHS) </w:t>
      </w:r>
      <w:r w:rsidR="006A0EF1" w:rsidRPr="006A0EF1">
        <w:t xml:space="preserve">in </w:t>
      </w:r>
      <w:r w:rsidR="006A0EF1">
        <w:t xml:space="preserve">their </w:t>
      </w:r>
      <w:r w:rsidR="006A0EF1" w:rsidRPr="006A0EF1">
        <w:t>publication</w:t>
      </w:r>
      <w:r w:rsidR="006A0EF1">
        <w:t>s</w:t>
      </w:r>
      <w:r w:rsidR="006A0EF1" w:rsidRPr="006A0EF1">
        <w:t>, in order to make clear that the conventions DHARMA proposes are a published standard</w:t>
      </w:r>
      <w:r w:rsidR="006A0EF1">
        <w:t>,</w:t>
      </w:r>
      <w:r w:rsidR="006A0EF1" w:rsidRPr="006A0EF1">
        <w:t xml:space="preserve"> and to disseminate awareness of this standard</w:t>
      </w:r>
      <w:r w:rsidR="006A0EF1">
        <w:t>.</w:t>
      </w:r>
    </w:p>
    <w:p w14:paraId="00000017" w14:textId="632A15D2" w:rsidR="006F3A4A" w:rsidRDefault="00395046" w:rsidP="00EF050B">
      <w:pPr>
        <w:pStyle w:val="Cmsor2"/>
      </w:pPr>
      <w:bookmarkStart w:id="18" w:name="_8zuhy999k8nd" w:colFirst="0" w:colLast="0"/>
      <w:bookmarkStart w:id="19" w:name="_Toc17811409"/>
      <w:bookmarkStart w:id="20" w:name="_Toc17811464"/>
      <w:bookmarkEnd w:id="18"/>
      <w:r>
        <w:t>Separation of Transliteration and Encoding</w:t>
      </w:r>
      <w:bookmarkEnd w:id="19"/>
      <w:bookmarkEnd w:id="20"/>
    </w:p>
    <w:p w14:paraId="00000018" w14:textId="4E5FE0C1" w:rsidR="006F3A4A" w:rsidRDefault="00395046">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sidRPr="00061C63">
        <w:rPr>
          <w:i/>
          <w:iCs/>
        </w:rPr>
        <w:t>describing</w:t>
      </w:r>
      <w:r w:rsidR="00890876">
        <w:rPr>
          <w:i/>
          <w:iCs/>
        </w:rPr>
        <w:t xml:space="preserve">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EpiDoc markup as detailed in the Encoding Guide</w:t>
      </w:r>
      <w:r w:rsidR="00890876">
        <w:t>s</w:t>
      </w:r>
      <w:r>
        <w:t>.</w:t>
      </w:r>
      <w:r w:rsidRPr="00BF7B0E">
        <w:rPr>
          <w:rStyle w:val="Lbjegyzet-hivatkozs"/>
        </w:rPr>
        <w:footnoteReference w:id="2"/>
      </w:r>
      <w:r>
        <w:t xml:space="preserve"> </w:t>
      </w:r>
      <w:r w:rsidR="00890876">
        <w:t xml:space="preserve">Markup </w:t>
      </w:r>
      <w:r>
        <w:t>also plays a role in determining how our text will be ultimately presented to users on screen and in print, but this is yet another separate concern and will not be addressed here.</w:t>
      </w:r>
    </w:p>
    <w:p w14:paraId="00000019" w14:textId="77777777" w:rsidR="006F3A4A" w:rsidRDefault="00395046" w:rsidP="00890876">
      <w:pPr>
        <w:ind w:firstLine="567"/>
      </w:pPr>
      <w:r>
        <w:t xml:space="preserve">Ideally, therefore, no issues that pertain to the description of the physical manifestation of a text should be recorded in the transliterated text itself; and likewise, no issues that pertain to the text content </w:t>
      </w:r>
      <w:r>
        <w:lastRenderedPageBreak/>
        <w:t>should be omitted from the transliterated text and recorded only in markup. In practice, there are a number of borderline cases that could arguably belong to either of these domains. Given that we are primarily concerned with the faithful documentation of epigraphic texts, some of these issues (such as the use of dedicated signs for independent vowels and final consonants) are addressed at the level of transliteration, while others (such as the possibility of interpreting an ambiguous glyph as either of two or more characters) are dealt with in markup. There is inevitably a certain degree of fuzziness and permeability at the boundary between these domains. Some of the phenomena we cover in transliteration (because we feel that this makes the encoders’ job easier) will be universally and automatically converted to markup, and some others may at a later time be likewise converted.</w:t>
      </w:r>
    </w:p>
    <w:p w14:paraId="0000001A" w14:textId="1F2D1220" w:rsidR="006F3A4A" w:rsidRDefault="00395046" w:rsidP="00890876">
      <w:pPr>
        <w:ind w:firstLine="567"/>
      </w:pPr>
      <w:r>
        <w:t xml:space="preserve">It should be apparent from this that transliteration and markup go hand in hand. We </w:t>
      </w:r>
      <w:r w:rsidR="00890876">
        <w:t xml:space="preserve">expect </w:t>
      </w:r>
      <w:r>
        <w:t xml:space="preserve">everyone involved in </w:t>
      </w:r>
      <w:r w:rsidR="00890876">
        <w:t xml:space="preserve">creating digital editions to </w:t>
      </w:r>
      <w:r>
        <w:t>acquire a working familiarity with both Guides, and that even those who will not be creating fully marked-up EpiDoc editions will be willing and able to add snippets of markup to their texts to cover phenomena that cannot be handled through transliteration alone. Cross-references between the Guides should help you find the correct way to deal with each case.</w:t>
      </w:r>
    </w:p>
    <w:p w14:paraId="38288C0D" w14:textId="77777777" w:rsidR="00411F1D" w:rsidRDefault="00411F1D" w:rsidP="00EF050B">
      <w:pPr>
        <w:pStyle w:val="Cmsor2"/>
      </w:pPr>
      <w:bookmarkStart w:id="21" w:name="_gl2dmgl6ludx" w:colFirst="0" w:colLast="0"/>
      <w:bookmarkStart w:id="22" w:name="_Ref15635331"/>
      <w:bookmarkStart w:id="23" w:name="_Ref15636593"/>
      <w:bookmarkStart w:id="24" w:name="_Toc17811411"/>
      <w:bookmarkStart w:id="25" w:name="_Toc17811466"/>
      <w:bookmarkEnd w:id="21"/>
      <w:r>
        <w:t>Abbreviations</w:t>
      </w:r>
    </w:p>
    <w:p w14:paraId="0691A711" w14:textId="77777777" w:rsidR="00411F1D" w:rsidRDefault="00411F1D" w:rsidP="00411F1D">
      <w:pPr>
        <w:rPr>
          <w:lang w:eastAsia="en-GB"/>
        </w:rPr>
      </w:pPr>
      <w:r>
        <w:rPr>
          <w:lang w:eastAsia="en-GB"/>
        </w:rPr>
        <w:t>In addition to common abbreviations, this Guide uses:</w:t>
      </w:r>
    </w:p>
    <w:p w14:paraId="1CC2F093" w14:textId="77777777" w:rsidR="00411F1D" w:rsidRDefault="00411F1D" w:rsidP="00411F1D">
      <w:pPr>
        <w:pStyle w:val="Legend"/>
      </w:pPr>
      <w:r>
        <w:tab/>
        <w:t>TG</w:t>
      </w:r>
      <w:r>
        <w:tab/>
        <w:t>the DHARMA Transliteration Guide (the present document)</w:t>
      </w:r>
    </w:p>
    <w:p w14:paraId="7D93F01F" w14:textId="77777777" w:rsidR="00411F1D" w:rsidRDefault="00411F1D" w:rsidP="00411F1D">
      <w:pPr>
        <w:pStyle w:val="Legend"/>
      </w:pPr>
      <w:r>
        <w:tab/>
        <w:t>EGD</w:t>
      </w:r>
      <w:r>
        <w:tab/>
        <w:t>the DHARMA Encoding Guide for Documentary Editions (version 1.0)</w:t>
      </w:r>
      <w:r w:rsidRPr="00BF7B0E">
        <w:rPr>
          <w:rStyle w:val="Lbjegyzet-hivatkozs"/>
        </w:rPr>
        <w:footnoteReference w:id="3"/>
      </w:r>
    </w:p>
    <w:p w14:paraId="6789BCD2" w14:textId="346A6DC8" w:rsidR="00EF050B" w:rsidRDefault="00EF050B" w:rsidP="00EF050B">
      <w:pPr>
        <w:pStyle w:val="Cmsor2"/>
      </w:pPr>
      <w:bookmarkStart w:id="26" w:name="_Ref199757286"/>
      <w:r>
        <w:t>Bracket-based notation</w:t>
      </w:r>
    </w:p>
    <w:p w14:paraId="2073A935" w14:textId="26E0A4EF" w:rsidR="00EF050B" w:rsidRDefault="00EF050B" w:rsidP="00EF050B">
      <w:r>
        <w:t>The concepts indicated by the diverse brackets listed here are introduced in §</w:t>
      </w:r>
      <w:r>
        <w:fldChar w:fldCharType="begin"/>
      </w:r>
      <w:r>
        <w:instrText xml:space="preserve"> REF _Ref199757675 \r \h </w:instrText>
      </w:r>
      <w:r>
        <w:fldChar w:fldCharType="separate"/>
      </w:r>
      <w:r>
        <w:t>2.3.1</w:t>
      </w:r>
      <w:r>
        <w:fldChar w:fldCharType="end"/>
      </w:r>
      <w:r>
        <w:t>.</w:t>
      </w:r>
    </w:p>
    <w:p w14:paraId="6B0450CC" w14:textId="77777777" w:rsidR="00EF050B" w:rsidRDefault="00EF050B" w:rsidP="00EF050B"/>
    <w:p w14:paraId="470C1185" w14:textId="65F8C72E" w:rsidR="00EF050B" w:rsidRDefault="00EF050B" w:rsidP="00EF050B">
      <w:pPr>
        <w:pStyle w:val="Legend"/>
      </w:pPr>
      <w:r>
        <w:tab/>
      </w:r>
      <w:r w:rsidRPr="00EF050B">
        <w:t>/a/, /</w:t>
      </w:r>
      <w:r w:rsidRPr="00EF050B">
        <w:rPr>
          <w:rFonts w:hint="eastAsia"/>
        </w:rPr>
        <w:t>ɑ</w:t>
      </w:r>
      <w:r w:rsidRPr="00EF050B">
        <w:rPr>
          <w:rFonts w:hint="cs"/>
        </w:rPr>
        <w:t>ː</w:t>
      </w:r>
      <w:r w:rsidRPr="00EF050B">
        <w:t>/</w:t>
      </w:r>
      <w:r>
        <w:tab/>
      </w:r>
      <w:r>
        <w:rPr>
          <w:b/>
          <w:bCs/>
        </w:rPr>
        <w:t>slashes</w:t>
      </w:r>
      <w:r>
        <w:t xml:space="preserve"> indicate phonemic entities</w:t>
      </w:r>
    </w:p>
    <w:p w14:paraId="04DFA267" w14:textId="1B214699" w:rsidR="00EF050B" w:rsidRDefault="00EF050B" w:rsidP="00EF050B">
      <w:pPr>
        <w:pStyle w:val="Legend"/>
      </w:pPr>
      <w:r>
        <w:tab/>
      </w:r>
      <w:r w:rsidRPr="00EF050B">
        <w:t>[</w:t>
      </w:r>
      <w:r w:rsidRPr="00EF050B">
        <w:rPr>
          <w:rFonts w:hint="eastAsia"/>
        </w:rPr>
        <w:t>ɑ</w:t>
      </w:r>
      <w:r w:rsidRPr="00EF050B">
        <w:rPr>
          <w:rFonts w:hint="cs"/>
        </w:rPr>
        <w:t>ː</w:t>
      </w:r>
      <w:r w:rsidRPr="00EF050B">
        <w:t>], [ɐ]</w:t>
      </w:r>
      <w:r>
        <w:tab/>
      </w:r>
      <w:r>
        <w:rPr>
          <w:b/>
          <w:bCs/>
        </w:rPr>
        <w:t>square brackets</w:t>
      </w:r>
      <w:r>
        <w:t xml:space="preserve"> indicate phonetic entities</w:t>
      </w:r>
    </w:p>
    <w:p w14:paraId="7FB74E24" w14:textId="6B9B071A" w:rsidR="00EF050B" w:rsidRPr="00EF050B" w:rsidRDefault="00EF050B" w:rsidP="00EF050B">
      <w:pPr>
        <w:pStyle w:val="Legend"/>
      </w:pPr>
      <w:r>
        <w:tab/>
      </w:r>
      <w:r w:rsidRPr="00EF050B">
        <w:t>&lt;a&gt;, &lt;k&gt;</w:t>
      </w:r>
      <w:r>
        <w:tab/>
      </w:r>
      <w:r>
        <w:rPr>
          <w:b/>
          <w:bCs/>
        </w:rPr>
        <w:t>angle brackets</w:t>
      </w:r>
      <w:r>
        <w:t xml:space="preserve"> indicate graphematic entities</w:t>
      </w:r>
    </w:p>
    <w:p w14:paraId="3090BC6D" w14:textId="097A7961" w:rsidR="00EF050B" w:rsidRPr="00EF050B" w:rsidRDefault="00EF050B" w:rsidP="00EF050B">
      <w:pPr>
        <w:pStyle w:val="Legend"/>
      </w:pPr>
      <w:r>
        <w:tab/>
      </w:r>
      <w:r w:rsidRPr="00EF050B">
        <w:t>|</w:t>
      </w:r>
      <w:r w:rsidRPr="00C961D8">
        <w:rPr>
          <w:rFonts w:hint="cs"/>
          <w:cs/>
        </w:rPr>
        <w:t>र</w:t>
      </w:r>
      <w:r w:rsidRPr="00EF050B">
        <w:t xml:space="preserve">|, </w:t>
      </w:r>
      <w:r>
        <w:t>|</w:t>
      </w:r>
      <w:r>
        <w:rPr>
          <w:rFonts w:ascii="Old English Text MT" w:hAnsi="Old English Text MT"/>
        </w:rPr>
        <w:t>a</w:t>
      </w:r>
      <w:r>
        <w:t>|</w:t>
      </w:r>
      <w:r>
        <w:tab/>
      </w:r>
      <w:r>
        <w:rPr>
          <w:b/>
          <w:bCs/>
        </w:rPr>
        <w:t>vertical bars</w:t>
      </w:r>
      <w:r>
        <w:t xml:space="preserve"> indicate graphetic entities</w:t>
      </w:r>
    </w:p>
    <w:p w14:paraId="7520B14E" w14:textId="6143225A" w:rsidR="00411F1D" w:rsidRDefault="00411F1D" w:rsidP="00EF050B">
      <w:pPr>
        <w:pStyle w:val="Cmsor2"/>
      </w:pPr>
      <w:r>
        <w:t>Terms and definitions</w:t>
      </w:r>
      <w:bookmarkEnd w:id="26"/>
    </w:p>
    <w:p w14:paraId="7E6592CF" w14:textId="02EB5ECC" w:rsidR="00411F1D" w:rsidRDefault="00411F1D" w:rsidP="00411F1D">
      <w:pPr>
        <w:rPr>
          <w:lang w:eastAsia="en-US" w:bidi="ar-SA"/>
        </w:rPr>
      </w:pPr>
      <w:r>
        <w:rPr>
          <w:lang w:eastAsia="en-US" w:bidi="ar-SA"/>
        </w:rPr>
        <w:t>The following is a list of cursory definitions of script-related terminology, located here for easy reference.</w:t>
      </w:r>
      <w:r w:rsidR="00EF050B">
        <w:rPr>
          <w:lang w:eastAsia="en-US" w:bidi="ar-SA"/>
        </w:rPr>
        <w:t xml:space="preserve"> Concepts which are vital for working with this guide are underlined in the list.</w:t>
      </w:r>
      <w:r>
        <w:rPr>
          <w:lang w:eastAsia="en-US" w:bidi="ar-SA"/>
        </w:rPr>
        <w:t xml:space="preserve">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EF050B">
        <w:rPr>
          <w:lang w:eastAsia="en-US" w:bidi="ar-SA"/>
        </w:rPr>
        <w:t>2</w:t>
      </w:r>
      <w:r>
        <w:rPr>
          <w:lang w:eastAsia="en-US" w:bidi="ar-SA"/>
        </w:rPr>
        <w:fldChar w:fldCharType="end"/>
      </w:r>
      <w:r>
        <w:rPr>
          <w:lang w:eastAsia="en-US" w:bidi="ar-SA"/>
        </w:rPr>
        <w:t xml:space="preserve"> before reading the contents of this section.</w:t>
      </w:r>
    </w:p>
    <w:p w14:paraId="2E200E36" w14:textId="399FA131" w:rsidR="00EF050B" w:rsidRDefault="00EF050B" w:rsidP="00411F1D">
      <w:pPr>
        <w:rPr>
          <w:lang w:eastAsia="en-US" w:bidi="ar-SA"/>
        </w:rPr>
      </w:pPr>
    </w:p>
    <w:p w14:paraId="2F92CACA" w14:textId="76EF1A9B" w:rsidR="00EF050B" w:rsidRDefault="00EF050B" w:rsidP="00EF050B">
      <w:pPr>
        <w:pStyle w:val="Lista"/>
      </w:pPr>
      <w:r>
        <w:rPr>
          <w:b/>
          <w:bCs/>
        </w:rPr>
        <w:t>writing</w:t>
      </w:r>
      <w:r>
        <w:t xml:space="preserve"> is the graphic representation of </w:t>
      </w:r>
      <w:r w:rsidR="00E0440D">
        <w:t>language</w:t>
      </w:r>
    </w:p>
    <w:p w14:paraId="23AAEC13" w14:textId="5AC4E8CF" w:rsidR="00E0440D" w:rsidRDefault="00E0440D" w:rsidP="00EF050B">
      <w:pPr>
        <w:pStyle w:val="Lista"/>
      </w:pPr>
      <w:r>
        <w:t xml:space="preserve">a </w:t>
      </w:r>
      <w:r>
        <w:rPr>
          <w:b/>
          <w:bCs/>
        </w:rPr>
        <w:t>script</w:t>
      </w:r>
      <w:r>
        <w:t xml:space="preserve"> </w:t>
      </w:r>
      <w:r>
        <w:t xml:space="preserve">is an inventory of graphic signs which can be used conventionally for </w:t>
      </w:r>
      <w:r>
        <w:t>writing</w:t>
      </w:r>
    </w:p>
    <w:p w14:paraId="2D7A84BF" w14:textId="39E1BA0A" w:rsidR="00EF050B" w:rsidRDefault="00EF050B" w:rsidP="00EF050B">
      <w:pPr>
        <w:pStyle w:val="Lista"/>
      </w:pPr>
      <w:r>
        <w:t xml:space="preserve">a </w:t>
      </w:r>
      <w:r>
        <w:rPr>
          <w:b/>
          <w:bCs/>
        </w:rPr>
        <w:t>writing system</w:t>
      </w:r>
      <w:r>
        <w:t xml:space="preserve"> is a system of rules governing how </w:t>
      </w:r>
      <w:r w:rsidR="00E0440D">
        <w:t xml:space="preserve">certain aspects of </w:t>
      </w:r>
      <w:r>
        <w:t xml:space="preserve">a </w:t>
      </w:r>
      <w:r w:rsidR="00E0440D">
        <w:t xml:space="preserve">particular </w:t>
      </w:r>
      <w:r>
        <w:t>language</w:t>
      </w:r>
      <w:r w:rsidR="00E0440D">
        <w:t xml:space="preserve"> can </w:t>
      </w:r>
      <w:r>
        <w:t xml:space="preserve">be recorded by means of </w:t>
      </w:r>
      <w:r w:rsidR="00E0440D">
        <w:t>a particular script</w:t>
      </w:r>
    </w:p>
    <w:p w14:paraId="39CF32BC" w14:textId="46E55B8F" w:rsidR="00E0440D" w:rsidRDefault="00E0440D" w:rsidP="00EF050B">
      <w:pPr>
        <w:pStyle w:val="Lista2"/>
      </w:pPr>
      <w:r>
        <w:t xml:space="preserve">a </w:t>
      </w:r>
      <w:r>
        <w:rPr>
          <w:b/>
          <w:bCs/>
        </w:rPr>
        <w:t>phonographic</w:t>
      </w:r>
      <w:r>
        <w:t xml:space="preserve"> writing system is one which predominantly records language by representing (an abstraction of) speech sound</w:t>
      </w:r>
    </w:p>
    <w:p w14:paraId="43503EE6" w14:textId="42EB36FD" w:rsidR="00E0440D" w:rsidRDefault="00E0440D" w:rsidP="00E0440D">
      <w:pPr>
        <w:pStyle w:val="Lista3"/>
      </w:pPr>
      <w:r>
        <w:t xml:space="preserve">an </w:t>
      </w:r>
      <w:r>
        <w:rPr>
          <w:b/>
          <w:bCs/>
        </w:rPr>
        <w:t>alphabetic</w:t>
      </w:r>
      <w:r>
        <w:t xml:space="preserve"> writing system is one which represents every abstract phoneme by a visually independent graphic sign</w:t>
      </w:r>
    </w:p>
    <w:p w14:paraId="4A9EC946" w14:textId="2B3249D7" w:rsidR="00E0440D" w:rsidRDefault="00E0440D" w:rsidP="00E0440D">
      <w:pPr>
        <w:pStyle w:val="Lista3"/>
      </w:pPr>
      <w:r>
        <w:t xml:space="preserve">an </w:t>
      </w:r>
      <w:r>
        <w:rPr>
          <w:b/>
          <w:bCs/>
        </w:rPr>
        <w:t>aksharic</w:t>
      </w:r>
      <w:r>
        <w:t xml:space="preserve"> writing system is one where the graphic signs representing abstract phonemes </w:t>
      </w:r>
      <w:r w:rsidR="009A77F1">
        <w:t>are often visually dependent on primary signs, so that only their combinations are visually independent; moreover, primary consonant signs by default also indicate an ‘inherent’ vowel</w:t>
      </w:r>
    </w:p>
    <w:p w14:paraId="6D4800CC" w14:textId="1ACFBD1E" w:rsidR="008909BB" w:rsidRDefault="008909BB" w:rsidP="00EF050B">
      <w:pPr>
        <w:pStyle w:val="Lista"/>
      </w:pPr>
      <w:r>
        <w:lastRenderedPageBreak/>
        <w:t>in conversion between writing systems,</w:t>
      </w:r>
    </w:p>
    <w:p w14:paraId="6E8CEAF9" w14:textId="35D32C43" w:rsidR="008909BB" w:rsidRDefault="008909BB" w:rsidP="008909BB">
      <w:pPr>
        <w:pStyle w:val="Lista2"/>
      </w:pPr>
      <w:r w:rsidRPr="00EF33A4">
        <w:rPr>
          <w:b/>
          <w:bCs/>
          <w:u w:val="single"/>
        </w:rPr>
        <w:t>transliteration</w:t>
      </w:r>
      <w:r>
        <w:t xml:space="preserve"> is the use of a target writing system to represent how something is written in a source writing system, so that target graphemes correspond to source graphemes</w:t>
      </w:r>
    </w:p>
    <w:p w14:paraId="25603F4E" w14:textId="3E38E0DA" w:rsidR="008909BB" w:rsidRDefault="008909BB" w:rsidP="008909BB">
      <w:pPr>
        <w:pStyle w:val="Lista2"/>
      </w:pPr>
      <w:r w:rsidRPr="00EF33A4">
        <w:rPr>
          <w:b/>
          <w:bCs/>
          <w:u w:val="single"/>
        </w:rPr>
        <w:t>transcription</w:t>
      </w:r>
      <w:r>
        <w:t xml:space="preserve"> is the use of a target writing system to represent how something sounds in a source language, so that target graphemes correspond to source phonemes or phones</w:t>
      </w:r>
    </w:p>
    <w:p w14:paraId="46FEB36B" w14:textId="41FA814D" w:rsidR="008909BB" w:rsidRDefault="008909BB" w:rsidP="008909BB">
      <w:pPr>
        <w:pStyle w:val="Lista2"/>
      </w:pPr>
      <w:r>
        <w:rPr>
          <w:b/>
          <w:bCs/>
        </w:rPr>
        <w:t>Romanisation</w:t>
      </w:r>
      <w:r>
        <w:t xml:space="preserve"> is transliteration or transcription with Roman as a target writing system</w:t>
      </w:r>
    </w:p>
    <w:p w14:paraId="008D6911" w14:textId="07CAE145" w:rsidR="00EF33A4" w:rsidRDefault="00EF33A4" w:rsidP="00EF050B">
      <w:pPr>
        <w:pStyle w:val="Lista"/>
      </w:pPr>
      <w:r w:rsidRPr="00EF33A4">
        <w:rPr>
          <w:b/>
          <w:bCs/>
          <w:u w:val="single"/>
        </w:rPr>
        <w:t>graphemes</w:t>
      </w:r>
      <w:r>
        <w:t xml:space="preserve"> are </w:t>
      </w:r>
      <w:r w:rsidR="00032B26">
        <w:t xml:space="preserve">a </w:t>
      </w:r>
      <w:r>
        <w:t xml:space="preserve">finite set of </w:t>
      </w:r>
      <w:r w:rsidR="00032B26">
        <w:t>the minimal functional units of a writing system, conceived of as signs with a graphic feature as their signifier and an abstract linguistic unit as their signified</w:t>
      </w:r>
    </w:p>
    <w:p w14:paraId="0D64ACAC" w14:textId="1767D745" w:rsidR="00D401C1" w:rsidRDefault="00D401C1" w:rsidP="00D401C1">
      <w:pPr>
        <w:pStyle w:val="Lista2"/>
      </w:pPr>
      <w:r>
        <w:rPr>
          <w:b/>
          <w:bCs/>
        </w:rPr>
        <w:t>graphematics</w:t>
      </w:r>
      <w:r>
        <w:t xml:space="preserve"> is the study of graphemes</w:t>
      </w:r>
    </w:p>
    <w:p w14:paraId="5F3A2C30" w14:textId="5F4C60B3" w:rsidR="00D401C1" w:rsidRDefault="00D401C1" w:rsidP="00D401C1">
      <w:pPr>
        <w:pStyle w:val="Lista"/>
      </w:pPr>
      <w:r w:rsidRPr="00EF33A4">
        <w:rPr>
          <w:b/>
          <w:bCs/>
          <w:u w:val="single"/>
        </w:rPr>
        <w:t>graphs</w:t>
      </w:r>
      <w:r>
        <w:t xml:space="preserve"> are </w:t>
      </w:r>
      <w:r>
        <w:t xml:space="preserve">an </w:t>
      </w:r>
      <w:r>
        <w:t xml:space="preserve">infinite </w:t>
      </w:r>
      <w:r>
        <w:t xml:space="preserve">set of the </w:t>
      </w:r>
      <w:r>
        <w:t xml:space="preserve">concrete </w:t>
      </w:r>
      <w:r>
        <w:t xml:space="preserve">graphic instantiations of </w:t>
      </w:r>
      <w:r w:rsidR="00A27D95">
        <w:t xml:space="preserve">individual </w:t>
      </w:r>
      <w:r>
        <w:t>graphemes</w:t>
      </w:r>
      <w:r>
        <w:t>,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5283E88E" w14:textId="30534C04" w:rsidR="00D401C1" w:rsidRDefault="00D401C1" w:rsidP="00D401C1">
      <w:pPr>
        <w:pStyle w:val="Lista2"/>
      </w:pPr>
      <w:r>
        <w:rPr>
          <w:b/>
          <w:bCs/>
        </w:rPr>
        <w:t>graphetics</w:t>
      </w:r>
      <w:r>
        <w:t xml:space="preserve"> is the study of graphs</w:t>
      </w:r>
    </w:p>
    <w:p w14:paraId="7F513DB4" w14:textId="553D8EC4" w:rsidR="00D401C1" w:rsidRDefault="00D401C1" w:rsidP="00D401C1">
      <w:pPr>
        <w:pStyle w:val="Lista"/>
      </w:pPr>
      <w:r w:rsidRPr="00D401C1">
        <w:rPr>
          <w:b/>
          <w:bCs/>
          <w:u w:val="single"/>
        </w:rPr>
        <w:t>allographs</w:t>
      </w:r>
      <w:r>
        <w:t xml:space="preserve"> are graphs which instantiate the same grapheme</w:t>
      </w:r>
      <w:r w:rsidR="00951DA9">
        <w:t xml:space="preserve"> (§</w:t>
      </w:r>
      <w:r w:rsidR="00951DA9">
        <w:fldChar w:fldCharType="begin"/>
      </w:r>
      <w:r w:rsidR="00951DA9">
        <w:instrText xml:space="preserve"> REF _Ref199778013 \r \h </w:instrText>
      </w:r>
      <w:r w:rsidR="00951DA9">
        <w:fldChar w:fldCharType="separate"/>
      </w:r>
      <w:r w:rsidR="00951DA9">
        <w:t>2.6</w:t>
      </w:r>
      <w:r w:rsidR="00951DA9">
        <w:fldChar w:fldCharType="end"/>
      </w:r>
      <w:r w:rsidR="00951DA9">
        <w:t>)</w:t>
      </w:r>
    </w:p>
    <w:p w14:paraId="45DE59AB" w14:textId="3BA353D2" w:rsidR="00951DA9" w:rsidRDefault="00951DA9" w:rsidP="00951DA9">
      <w:pPr>
        <w:pStyle w:val="Lista2"/>
      </w:pPr>
      <w:r w:rsidRPr="00D401C1">
        <w:rPr>
          <w:b/>
          <w:bCs/>
          <w:u w:val="single"/>
        </w:rPr>
        <w:t>graphetic allographs</w:t>
      </w:r>
      <w:r>
        <w:t xml:space="preserve"> are </w:t>
      </w:r>
      <w:r>
        <w:t xml:space="preserve">allographs </w:t>
      </w:r>
      <w:r>
        <w:t>which do not signify any linguistic information other than that contained in the grapheme</w:t>
      </w:r>
      <w:r>
        <w:t xml:space="preserve">, such as Devanagari </w:t>
      </w:r>
      <w:r>
        <w:t>|</w:t>
      </w:r>
      <w:r w:rsidRPr="00D26AEB">
        <w:rPr>
          <w:rStyle w:val="ForeignDevanagariScript"/>
          <w:cs/>
        </w:rPr>
        <w:t>अ</w:t>
      </w:r>
      <w:r>
        <w:t>|, |</w:t>
      </w:r>
      <w:r w:rsidRPr="00D26AEB">
        <w:rPr>
          <w:rStyle w:val="ForeignDevanagariAlt"/>
          <w:rFonts w:asciiTheme="majorBidi" w:hAnsiTheme="majorBidi" w:cstheme="majorBidi"/>
          <w:cs/>
        </w:rPr>
        <w:t>अ</w:t>
      </w:r>
      <w:r>
        <w:t>| and |</w:t>
      </w:r>
      <w:r>
        <w:rPr>
          <w:rFonts w:ascii="Uttara" w:hAnsi="Uttara" w:cs="Uttara"/>
          <w:cs/>
          <w14:ligatures w14:val="all"/>
        </w:rPr>
        <w:t>अ</w:t>
      </w:r>
      <w:r>
        <w:t>|</w:t>
      </w:r>
    </w:p>
    <w:p w14:paraId="63D7AD47" w14:textId="3AF5AF8C" w:rsidR="00951DA9" w:rsidRDefault="00951DA9" w:rsidP="00951DA9">
      <w:pPr>
        <w:pStyle w:val="Lista2"/>
      </w:pPr>
      <w:r>
        <w:rPr>
          <w:b/>
          <w:bCs/>
          <w:u w:val="single"/>
        </w:rPr>
        <w:t>graphotactic allographs</w:t>
      </w:r>
      <w:r>
        <w:t xml:space="preserve"> are allographs of which only one is permitted in a given graphematic context, such as the graphs corresponding to &lt;r&gt; in Devanagari </w:t>
      </w:r>
      <w:r>
        <w:rPr>
          <w:lang w:bidi="sa-IN"/>
        </w:rPr>
        <w:t>|</w:t>
      </w:r>
      <w:r w:rsidRPr="00D26AEB">
        <w:rPr>
          <w:rStyle w:val="ForeignDevanagariScript"/>
          <w:rFonts w:hint="cs"/>
          <w:cs/>
        </w:rPr>
        <w:t>र्क</w:t>
      </w:r>
      <w:r>
        <w:rPr>
          <w:lang w:bidi="sa-IN"/>
        </w:rPr>
        <w:t>| and |</w:t>
      </w:r>
      <w:r w:rsidRPr="00D26AEB">
        <w:rPr>
          <w:rStyle w:val="ForeignDevanagariScript"/>
          <w:rFonts w:hint="cs"/>
          <w:cs/>
        </w:rPr>
        <w:t>क्र</w:t>
      </w:r>
      <w:r>
        <w:rPr>
          <w:lang w:bidi="sa-IN"/>
        </w:rPr>
        <w:t>|</w:t>
      </w:r>
    </w:p>
    <w:p w14:paraId="36FF7102" w14:textId="367344FE" w:rsidR="00D401C1" w:rsidRDefault="00D401C1" w:rsidP="00D401C1">
      <w:pPr>
        <w:pStyle w:val="Lista2"/>
      </w:pPr>
      <w:r w:rsidRPr="00D401C1">
        <w:rPr>
          <w:b/>
          <w:bCs/>
          <w:u w:val="single"/>
        </w:rPr>
        <w:t>graphematic allographs</w:t>
      </w:r>
      <w:r>
        <w:t xml:space="preserve"> are</w:t>
      </w:r>
      <w:r w:rsidR="00D26AEB">
        <w:t xml:space="preserve"> </w:t>
      </w:r>
      <w:r w:rsidR="00951DA9">
        <w:t xml:space="preserve">allographs </w:t>
      </w:r>
      <w:r w:rsidR="00951DA9">
        <w:t xml:space="preserve">which potentially signify linguistic information in addition to, and at a different level than, that inherent in the grapheme, </w:t>
      </w:r>
      <w:r w:rsidR="00951DA9">
        <w:t>such as</w:t>
      </w:r>
      <w:r w:rsidR="00951DA9">
        <w:t xml:space="preserve"> Devanagari |</w:t>
      </w:r>
      <w:r w:rsidR="00951DA9" w:rsidRPr="00D26AEB">
        <w:rPr>
          <w:rStyle w:val="ForeignDevanagariScript"/>
          <w:rFonts w:hint="cs"/>
          <w:cs/>
        </w:rPr>
        <w:t>र</w:t>
      </w:r>
      <w:r w:rsidR="00951DA9">
        <w:rPr>
          <w:lang w:bidi="sa-IN"/>
        </w:rPr>
        <w:t>| versus (|</w:t>
      </w:r>
      <w:r w:rsidR="00951DA9" w:rsidRPr="00D26AEB">
        <w:rPr>
          <w:rStyle w:val="ForeignDevanagariScript"/>
          <w:rFonts w:hint="cs"/>
          <w:cs/>
        </w:rPr>
        <w:t>र्क</w:t>
      </w:r>
      <w:r w:rsidR="00951DA9">
        <w:rPr>
          <w:lang w:bidi="sa-IN"/>
        </w:rPr>
        <w:t>| and |</w:t>
      </w:r>
      <w:r w:rsidR="00951DA9" w:rsidRPr="00D26AEB">
        <w:rPr>
          <w:rStyle w:val="ForeignDevanagariScript"/>
          <w:rFonts w:hint="cs"/>
          <w:cs/>
        </w:rPr>
        <w:t>क्र</w:t>
      </w:r>
      <w:r w:rsidR="00951DA9">
        <w:rPr>
          <w:lang w:bidi="sa-IN"/>
        </w:rPr>
        <w:t>|)</w:t>
      </w:r>
    </w:p>
    <w:p w14:paraId="344DCEF1" w14:textId="604CECC4" w:rsidR="00D401C1" w:rsidRDefault="00D401C1" w:rsidP="00D401C1">
      <w:pPr>
        <w:pStyle w:val="Lista"/>
      </w:pPr>
      <w:r>
        <w:t xml:space="preserve">a </w:t>
      </w:r>
      <w:r>
        <w:rPr>
          <w:b/>
          <w:bCs/>
          <w:u w:val="single"/>
        </w:rPr>
        <w:t>character</w:t>
      </w:r>
      <w:r>
        <w:t xml:space="preserve"> is the minimal graphetically autonomous unit of a writing system comprised of one or more graphemes</w:t>
      </w:r>
    </w:p>
    <w:p w14:paraId="38D594A9" w14:textId="5292E451" w:rsidR="00D401C1" w:rsidRDefault="00D401C1" w:rsidP="00D401C1">
      <w:pPr>
        <w:pStyle w:val="Lista2"/>
      </w:pPr>
      <w:r>
        <w:t xml:space="preserve">for example, &lt;A&gt;, </w:t>
      </w:r>
      <w:r w:rsidR="00160915">
        <w:t xml:space="preserve">&lt;T&gt;, </w:t>
      </w:r>
      <w:r>
        <w:t>&lt;t</w:t>
      </w:r>
      <w:r w:rsidRPr="00D1471D">
        <w:rPr>
          <w:rStyle w:val="Foreign"/>
        </w:rPr>
        <w:t>·</w:t>
      </w:r>
      <w:r>
        <w:t>&gt;</w:t>
      </w:r>
      <w:r w:rsidR="00160915">
        <w:t>, &lt;ka&gt;, &lt;kha&gt; and &lt;</w:t>
      </w:r>
      <w:proofErr w:type="spellStart"/>
      <w:r w:rsidR="00160915">
        <w:t>rtsnyai</w:t>
      </w:r>
      <w:proofErr w:type="spellEnd"/>
      <w:r w:rsidR="00160915">
        <w:t>&gt; are characters of the Indic writing system</w:t>
      </w:r>
    </w:p>
    <w:p w14:paraId="38875E79" w14:textId="463AD4BF" w:rsidR="00C961D8" w:rsidRDefault="00C961D8" w:rsidP="00F41302">
      <w:pPr>
        <w:pStyle w:val="Lista"/>
      </w:pPr>
      <w:r>
        <w:t xml:space="preserve">a </w:t>
      </w:r>
      <w:r w:rsidRPr="00A27D95">
        <w:rPr>
          <w:b/>
          <w:bCs/>
          <w:u w:val="single"/>
        </w:rPr>
        <w:t>glyph</w:t>
      </w:r>
      <w:r>
        <w:t xml:space="preserve"> is the concrete manifestation of a character, comprised of one or more graphs</w:t>
      </w:r>
      <w:r w:rsidR="00A27D95">
        <w:t xml:space="preserve">; </w:t>
      </w:r>
      <w:r>
        <w:t>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108E9CE" w14:textId="0C272513" w:rsidR="00A27D95" w:rsidRDefault="00A27D95" w:rsidP="00A27D95">
      <w:pPr>
        <w:pStyle w:val="Lista2"/>
      </w:pPr>
      <w:r>
        <w:t xml:space="preserve">a </w:t>
      </w:r>
      <w:r w:rsidRPr="00A27D95">
        <w:rPr>
          <w:b/>
          <w:bCs/>
          <w:u w:val="single"/>
        </w:rPr>
        <w:t>simplex glyph</w:t>
      </w:r>
      <w:r>
        <w:t xml:space="preserve"> is a glyph </w:t>
      </w:r>
      <w:r w:rsidR="007D5B5F">
        <w:t xml:space="preserve">comprised </w:t>
      </w:r>
      <w:r>
        <w:t xml:space="preserve">of a single graph, such as </w:t>
      </w:r>
      <w:r>
        <w:t>such as Devanagari |</w:t>
      </w:r>
      <w:r>
        <w:rPr>
          <w:rFonts w:ascii="Tiro Devanagari Sanskrit" w:hAnsi="Tiro Devanagari Sanskrit"/>
          <w:cs/>
        </w:rPr>
        <w:t>अ</w:t>
      </w:r>
      <w:r>
        <w:t>| and Bengali |</w:t>
      </w:r>
      <w:r>
        <w:rPr>
          <w:rFonts w:cs="Vrinda"/>
          <w:cs/>
          <w:lang w:bidi="bn-IN"/>
        </w:rPr>
        <w:t>ৎ</w:t>
      </w:r>
      <w:r>
        <w:t>|</w:t>
      </w:r>
      <w:r>
        <w:t xml:space="preserve"> as well as Devanagari </w:t>
      </w:r>
      <w:r>
        <w:t>|</w:t>
      </w:r>
      <w:r>
        <w:rPr>
          <w:rFonts w:hint="cs"/>
          <w:cs/>
        </w:rPr>
        <w:t>त</w:t>
      </w:r>
      <w:r>
        <w:t>|</w:t>
      </w:r>
    </w:p>
    <w:p w14:paraId="16721A1C" w14:textId="089CF111" w:rsidR="00A27D95" w:rsidRDefault="00A27D95" w:rsidP="00A27D95">
      <w:pPr>
        <w:pStyle w:val="Lista2"/>
      </w:pPr>
      <w:r>
        <w:t xml:space="preserve">a </w:t>
      </w:r>
      <w:r w:rsidRPr="007D5B5F">
        <w:rPr>
          <w:b/>
          <w:bCs/>
          <w:u w:val="single"/>
        </w:rPr>
        <w:t>complex glyph</w:t>
      </w:r>
      <w:r>
        <w:t xml:space="preserve"> is </w:t>
      </w:r>
      <w:r w:rsidR="007D5B5F">
        <w:t xml:space="preserve">a glyph comprised of two or more graphs, </w:t>
      </w:r>
      <w:r w:rsidR="007D5B5F">
        <w:t>such as Devanagari |</w:t>
      </w:r>
      <w:r w:rsidR="007D5B5F" w:rsidRPr="000D0902">
        <w:rPr>
          <w:rStyle w:val="ForeignDevanagariScript"/>
          <w:rFonts w:hint="cs"/>
          <w:cs/>
        </w:rPr>
        <w:t>ते</w:t>
      </w:r>
      <w:r w:rsidR="007D5B5F">
        <w:t>| and |</w:t>
      </w:r>
      <w:r w:rsidR="007D5B5F" w:rsidRPr="000D0902">
        <w:rPr>
          <w:rStyle w:val="ForeignDevanagariScript"/>
          <w:rFonts w:hint="cs"/>
          <w:cs/>
        </w:rPr>
        <w:t>क्ल</w:t>
      </w:r>
      <w:r w:rsidR="007D5B5F">
        <w:t>|</w:t>
      </w:r>
    </w:p>
    <w:p w14:paraId="0FAFFD53" w14:textId="0DD6B1FF" w:rsidR="00254111" w:rsidRDefault="00254111" w:rsidP="00A27D95">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14:paraId="09B478FD" w14:textId="169D918D" w:rsidR="00254111" w:rsidRDefault="00254111" w:rsidP="00254111">
      <w:pPr>
        <w:pStyle w:val="Lista"/>
      </w:pPr>
      <w:r>
        <w:t>terminology for the constituent parts of glyphs (also applicable to characters)</w:t>
      </w:r>
    </w:p>
    <w:p w14:paraId="41993718" w14:textId="2FDF9714" w:rsidR="00254111" w:rsidRDefault="00254111" w:rsidP="00254111">
      <w:pPr>
        <w:pStyle w:val="Lista2"/>
      </w:pPr>
      <w:r>
        <w:t xml:space="preserve">a </w:t>
      </w:r>
      <w:r w:rsidRPr="00254111">
        <w:rPr>
          <w:b/>
          <w:bCs/>
          <w:u w:val="single"/>
        </w:rPr>
        <w:t>component</w:t>
      </w:r>
      <w:r>
        <w:t xml:space="preserve"> is a visually discernible graph within a complex glyph, such as the graphs corresponding to &lt;t&gt; and &lt;e&gt; in </w:t>
      </w:r>
      <w:r>
        <w:t>|</w:t>
      </w:r>
      <w:r w:rsidRPr="000D0902">
        <w:rPr>
          <w:rStyle w:val="ForeignDevanagariScript"/>
          <w:rFonts w:hint="cs"/>
          <w:cs/>
        </w:rPr>
        <w:t>ते</w:t>
      </w:r>
      <w:r>
        <w:t>|</w:t>
      </w:r>
    </w:p>
    <w:p w14:paraId="7456AFF5" w14:textId="0A6A2A98" w:rsidR="00254111" w:rsidRDefault="00254111" w:rsidP="00254111">
      <w:pPr>
        <w:pStyle w:val="Lista2"/>
      </w:pPr>
      <w:r>
        <w:t xml:space="preserve">a </w:t>
      </w:r>
      <w:r w:rsidRPr="00254111">
        <w:rPr>
          <w:b/>
          <w:bCs/>
          <w:u w:val="single"/>
        </w:rPr>
        <w:t>marker</w:t>
      </w:r>
      <w:r>
        <w:t xml:space="preserve"> is a graph which can only manifest as a component, and never as an independent glyph, such as that corresponding to </w:t>
      </w:r>
      <w:r>
        <w:t>&lt;e&gt; in |</w:t>
      </w:r>
      <w:r w:rsidRPr="000D0902">
        <w:rPr>
          <w:rStyle w:val="ForeignDevanagariScript"/>
          <w:rFonts w:hint="cs"/>
          <w:cs/>
        </w:rPr>
        <w:t>ते</w:t>
      </w:r>
      <w:r>
        <w:t>|</w:t>
      </w:r>
    </w:p>
    <w:p w14:paraId="38FEDA9E" w14:textId="48516A32" w:rsidR="00B96647" w:rsidRDefault="00B96647" w:rsidP="00B96647">
      <w:pPr>
        <w:pStyle w:val="Lista3"/>
      </w:pPr>
      <w:r>
        <w:t xml:space="preserve">we primarily use this term for the Indic writing system’s vowel markers and </w:t>
      </w:r>
      <w:r>
        <w:rPr>
          <w:rStyle w:val="Foreign"/>
        </w:rPr>
        <w:t>virāma</w:t>
      </w:r>
      <w:r>
        <w:t>, but it also includes the dependent graphs for consonants</w:t>
      </w:r>
    </w:p>
    <w:p w14:paraId="65E49DE7" w14:textId="540F7AC5" w:rsidR="00B96647" w:rsidRDefault="00B96647" w:rsidP="00B96647">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w:t>
      </w:r>
      <w:r>
        <w:t>the horizontal stroke that distinguish</w:t>
      </w:r>
      <w:r>
        <w:t>es</w:t>
      </w:r>
      <w:r>
        <w:t xml:space="preserve">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14:paraId="3CF36263" w14:textId="42DF473F" w:rsidR="00B96647" w:rsidRDefault="00B96647" w:rsidP="009E156A">
      <w:pPr>
        <w:pStyle w:val="Lista3"/>
      </w:pPr>
      <w:r>
        <w:t xml:space="preserve">a </w:t>
      </w:r>
      <w:r>
        <w:rPr>
          <w:b/>
          <w:bCs/>
          <w:u w:val="single"/>
        </w:rPr>
        <w:t>stroke</w:t>
      </w:r>
      <w:r>
        <w:t xml:space="preserve"> is a graphic element which may be conceived of as a single stroke of the writing instrument</w:t>
      </w:r>
    </w:p>
    <w:p w14:paraId="0FE9756C" w14:textId="35C4A2B5" w:rsidR="00B96647" w:rsidRDefault="00B96647" w:rsidP="009E156A">
      <w:pPr>
        <w:pStyle w:val="Lista3"/>
      </w:pPr>
      <w:r>
        <w:t xml:space="preserve">a </w:t>
      </w:r>
      <w:r>
        <w:rPr>
          <w:b/>
          <w:bCs/>
          <w:u w:val="single"/>
        </w:rPr>
        <w:t>diacritical mark</w:t>
      </w:r>
      <w:r>
        <w:t xml:space="preserve"> is for our purposes nothing </w:t>
      </w:r>
      <w:r w:rsidR="009E156A">
        <w:t xml:space="preserve">more than </w:t>
      </w:r>
      <w:r>
        <w:t xml:space="preserve">a kind of element which </w:t>
      </w:r>
      <w:r w:rsidR="009E156A">
        <w:t>can be added a graph and thereby change the grapheme associated with that graph</w:t>
      </w:r>
    </w:p>
    <w:p w14:paraId="1CD3E1BF" w14:textId="337A3575" w:rsidR="00695CA0" w:rsidRDefault="00695CA0" w:rsidP="00695CA0">
      <w:pPr>
        <w:pStyle w:val="Lista"/>
      </w:pPr>
      <w:r>
        <w:t>terminology for graphic signs signifying various kinds of information</w:t>
      </w:r>
      <w:r w:rsidR="00951DA9">
        <w:t xml:space="preserve"> (§</w:t>
      </w:r>
      <w:r w:rsidR="00951DA9">
        <w:fldChar w:fldCharType="begin"/>
      </w:r>
      <w:r w:rsidR="00951DA9">
        <w:instrText xml:space="preserve"> REF _Ref199757158 \r \h </w:instrText>
      </w:r>
      <w:r w:rsidR="00951DA9">
        <w:fldChar w:fldCharType="separate"/>
      </w:r>
      <w:r w:rsidR="00951DA9">
        <w:t>2.5.5</w:t>
      </w:r>
      <w:r w:rsidR="00951DA9">
        <w:fldChar w:fldCharType="end"/>
      </w:r>
      <w:r w:rsidR="00951DA9">
        <w:t>)</w:t>
      </w:r>
    </w:p>
    <w:p w14:paraId="28DD852C" w14:textId="58D92452" w:rsidR="00695CA0" w:rsidRDefault="00695CA0" w:rsidP="00695CA0">
      <w:pPr>
        <w:pStyle w:val="Lista2"/>
      </w:pPr>
      <w:r w:rsidRPr="00447CB0">
        <w:t xml:space="preserve">an </w:t>
      </w:r>
      <w:r w:rsidRPr="00695CA0">
        <w:rPr>
          <w:b/>
          <w:bCs/>
          <w:u w:val="single"/>
        </w:rPr>
        <w:t>alphabetic sign</w:t>
      </w:r>
      <w:r w:rsidRPr="00447CB0">
        <w:t xml:space="preserve"> is one that represents speech sounds </w:t>
      </w:r>
      <w:r>
        <w:t>in any phonographic writing system</w:t>
      </w:r>
    </w:p>
    <w:p w14:paraId="616BF7B4" w14:textId="299725D4" w:rsidR="00951DA9" w:rsidRDefault="00951DA9" w:rsidP="00695CA0">
      <w:pPr>
        <w:pStyle w:val="Lista2"/>
      </w:pPr>
      <w:r>
        <w:t xml:space="preserve">a </w:t>
      </w:r>
      <w:r>
        <w:rPr>
          <w:b/>
          <w:bCs/>
          <w:u w:val="single"/>
        </w:rPr>
        <w:t>numeric sign</w:t>
      </w:r>
      <w:r>
        <w:t xml:space="preserve"> or cipher is one that denotes a number</w:t>
      </w:r>
    </w:p>
    <w:p w14:paraId="240C97F1" w14:textId="56FCB95E" w:rsidR="00951DA9" w:rsidRDefault="00951DA9" w:rsidP="00695CA0">
      <w:pPr>
        <w:pStyle w:val="Lista2"/>
      </w:pPr>
      <w:r>
        <w:t xml:space="preserve">a </w:t>
      </w:r>
      <w:r>
        <w:rPr>
          <w:b/>
          <w:bCs/>
          <w:u w:val="single"/>
        </w:rPr>
        <w:t>non-alphanumeric sign</w:t>
      </w:r>
      <w:r>
        <w:t xml:space="preserve"> is a graphic sign that is neither alphabetic nor numeric</w:t>
      </w:r>
    </w:p>
    <w:p w14:paraId="5C96AEDF" w14:textId="11A25049" w:rsidR="00EF33A4" w:rsidRDefault="008B21D5" w:rsidP="00EF33A4">
      <w:r>
        <w:rPr>
          <w:lang w:eastAsia="en-US" w:bidi="ar-SA"/>
        </w:rPr>
        <w:t>@@@</w:t>
      </w:r>
      <w:r>
        <w:rPr>
          <w:lang w:eastAsia="en-US" w:bidi="ar-SA"/>
        </w:rPr>
        <w:t xml:space="preserve">tidy up below and </w:t>
      </w:r>
      <w:r>
        <w:rPr>
          <w:lang w:eastAsia="en-US" w:bidi="ar-SA"/>
        </w:rPr>
        <w:t>add section references above</w:t>
      </w:r>
    </w:p>
    <w:p w14:paraId="072FBB61" w14:textId="4C0450A5" w:rsidR="00EF050B" w:rsidRDefault="00EF050B" w:rsidP="00EF050B">
      <w:pPr>
        <w:pStyle w:val="Lista"/>
      </w:pPr>
      <w:r>
        <w:t>in the study of a writing system,</w:t>
      </w:r>
    </w:p>
    <w:p w14:paraId="4D343E12" w14:textId="77AEBD20" w:rsidR="00EF050B" w:rsidRDefault="00EF050B" w:rsidP="00EF050B">
      <w:pPr>
        <w:pStyle w:val="Lista2"/>
      </w:pPr>
      <w:r>
        <w:rPr>
          <w:b/>
          <w:bCs/>
        </w:rPr>
        <w:t>graphemics</w:t>
      </w:r>
      <w:r>
        <w:t xml:space="preserve"> </w:t>
      </w:r>
      <w:r w:rsidR="00EF33A4">
        <w:t xml:space="preserve">is </w:t>
      </w:r>
      <w:r>
        <w:t>concern</w:t>
      </w:r>
      <w:r w:rsidR="00EF33A4">
        <w:t xml:space="preserve">ed with the emic (abstract) units of script-to-language correspondence, i.e. </w:t>
      </w:r>
      <w:r w:rsidR="00EF33A4">
        <w:t>graphemes</w:t>
      </w:r>
    </w:p>
    <w:p w14:paraId="683E1D77" w14:textId="2AF33FBF" w:rsidR="00EF050B" w:rsidRDefault="00EF050B" w:rsidP="00EF050B">
      <w:pPr>
        <w:pStyle w:val="Lista2"/>
      </w:pPr>
      <w:r>
        <w:rPr>
          <w:b/>
          <w:bCs/>
        </w:rPr>
        <w:t>graphetics</w:t>
      </w:r>
      <w:r>
        <w:t xml:space="preserve"> </w:t>
      </w:r>
      <w:r w:rsidR="00EF33A4">
        <w:t>is</w:t>
      </w:r>
      <w:r>
        <w:t xml:space="preserve"> concern</w:t>
      </w:r>
      <w:r w:rsidR="00EF33A4">
        <w:t xml:space="preserve">ed with the etic (concrete) units of writing, i.e. </w:t>
      </w:r>
      <w:r w:rsidR="00EF33A4">
        <w:t>graphs</w:t>
      </w:r>
    </w:p>
    <w:p w14:paraId="31FD51C5" w14:textId="77777777" w:rsidR="00EF050B" w:rsidRDefault="00EF050B" w:rsidP="00EF050B">
      <w:pPr>
        <w:pStyle w:val="Lista"/>
      </w:pPr>
      <w:r>
        <w:rPr>
          <w:b/>
          <w:bCs/>
          <w:u w:val="single"/>
        </w:rPr>
        <w:lastRenderedPageBreak/>
        <w:t>graphemes</w:t>
      </w:r>
      <w:r>
        <w:t xml:space="preserve"> are the minimal functional units of a given writing system which carry potentially distinctive linguistic meaning </w:t>
      </w:r>
    </w:p>
    <w:p w14:paraId="5E36CFDA" w14:textId="77777777" w:rsidR="00EF050B" w:rsidRDefault="00EF050B" w:rsidP="00EF050B">
      <w:pPr>
        <w:pStyle w:val="Lista3"/>
      </w:pPr>
      <w:r>
        <w:t>in our discussion, graphemes are represented in transliterated form (and regular Latin script for English) and enclosed in angle brackets, e.g. &lt;a&gt;</w:t>
      </w:r>
    </w:p>
    <w:p w14:paraId="77D0BD80" w14:textId="77777777" w:rsidR="00EF050B" w:rsidRDefault="00EF050B" w:rsidP="00EF050B">
      <w:pPr>
        <w:pStyle w:val="Lista2"/>
      </w:pPr>
      <w:r>
        <w:t>graphemes of the Indic writing system include for example &lt;a&gt;, &lt;k&gt;, &lt;</w:t>
      </w:r>
      <w:proofErr w:type="spellStart"/>
      <w:r>
        <w:t>th</w:t>
      </w:r>
      <w:proofErr w:type="spellEnd"/>
      <w:r>
        <w:t>&gt;, &lt;.&gt; and &lt;2&gt;</w:t>
      </w:r>
    </w:p>
    <w:p w14:paraId="1E02D981" w14:textId="77777777" w:rsidR="00EF050B" w:rsidRDefault="00EF050B" w:rsidP="00EF050B">
      <w:pPr>
        <w:pStyle w:val="Lista"/>
      </w:pPr>
      <w:r>
        <w:rPr>
          <w:b/>
          <w:bCs/>
        </w:rPr>
        <w:t>basic shapes</w:t>
      </w:r>
      <w:r>
        <w:t xml:space="preserve"> are abstract templates for the graphic representation of a grapheme</w:t>
      </w:r>
    </w:p>
    <w:p w14:paraId="6E5EE308" w14:textId="77777777" w:rsidR="00EF050B" w:rsidRDefault="00EF050B" w:rsidP="00EF050B">
      <w:pPr>
        <w:pStyle w:val="Lista2"/>
      </w:pPr>
      <w:r>
        <w:rPr>
          <w:b/>
          <w:bCs/>
        </w:rPr>
        <w:t>graphemic allographs</w:t>
      </w:r>
      <w:r>
        <w:t xml:space="preserve"> are conceptually distinct alternative basic shapes that can render a particular grapheme, such as the renditions of the grapheme &lt;r&gt; in the Devanagari glyphs |</w:t>
      </w:r>
      <w:r w:rsidRPr="000D0902">
        <w:rPr>
          <w:rStyle w:val="ForeignDevanagariScript"/>
          <w:rFonts w:hint="cs"/>
          <w:cs/>
        </w:rPr>
        <w:t>र</w:t>
      </w:r>
      <w:r>
        <w:t>|,</w:t>
      </w:r>
      <w:r>
        <w:rPr>
          <w:rFonts w:hint="cs"/>
          <w:cs/>
          <w:lang w:bidi="sa-IN"/>
        </w:rPr>
        <w:t xml:space="preserve"> </w:t>
      </w:r>
      <w:r>
        <w:t>|</w:t>
      </w:r>
      <w:r w:rsidRPr="000D0902">
        <w:rPr>
          <w:rStyle w:val="ForeignDevanagariScript"/>
          <w:rFonts w:hint="cs"/>
          <w:cs/>
        </w:rPr>
        <w:t>र्क</w:t>
      </w:r>
      <w:r>
        <w:t>|,</w:t>
      </w:r>
      <w:r>
        <w:rPr>
          <w:rFonts w:hint="cs"/>
          <w:cs/>
          <w:lang w:bidi="sa-IN"/>
        </w:rPr>
        <w:t xml:space="preserve"> </w:t>
      </w:r>
      <w:r>
        <w:rPr>
          <w:lang w:bidi="sa-IN"/>
        </w:rPr>
        <w:t xml:space="preserve">and </w:t>
      </w:r>
      <w:r>
        <w:t>|</w:t>
      </w:r>
      <w:r w:rsidRPr="000D0902">
        <w:rPr>
          <w:rStyle w:val="ForeignDevanagariScript"/>
          <w:rFonts w:hint="cs"/>
          <w:cs/>
        </w:rPr>
        <w:t>क्र</w:t>
      </w:r>
      <w:r>
        <w:t xml:space="preserve">|, the renditions of the grapheme &lt;u&gt; in Devanagari </w:t>
      </w:r>
      <w:bookmarkStart w:id="27" w:name="_Hlk198540526"/>
      <w:r>
        <w:t>|</w:t>
      </w:r>
      <w:r w:rsidRPr="000D0902">
        <w:rPr>
          <w:rStyle w:val="ForeignDevanagariScript"/>
          <w:cs/>
        </w:rPr>
        <w:t>उ</w:t>
      </w:r>
      <w:r>
        <w:t>| and |</w:t>
      </w:r>
      <w:r w:rsidRPr="000D0902">
        <w:rPr>
          <w:rStyle w:val="ForeignDevanagariScript"/>
          <w:rFonts w:hint="cs"/>
          <w:cs/>
        </w:rPr>
        <w:t>ु</w:t>
      </w:r>
      <w:r>
        <w:t>|</w:t>
      </w:r>
      <w:bookmarkEnd w:id="27"/>
      <w:r>
        <w:t>, and in Latin script the uppercase and lowercase forms of alphabetic letters</w:t>
      </w:r>
    </w:p>
    <w:p w14:paraId="49389A73" w14:textId="77777777" w:rsidR="00EF050B" w:rsidRDefault="00EF050B" w:rsidP="00EF050B">
      <w:pPr>
        <w:pStyle w:val="Lista3"/>
      </w:pPr>
      <w:r>
        <w:t>graphemic allographs may be, but are not required to be, visually similar</w:t>
      </w:r>
    </w:p>
    <w:p w14:paraId="1B8A0106" w14:textId="77777777" w:rsidR="00EF050B" w:rsidRDefault="00EF050B" w:rsidP="00EF050B">
      <w:pPr>
        <w:pStyle w:val="Lista2"/>
      </w:pPr>
      <w:r>
        <w:t>the choice between alternative basic shapes may be determined by a variety of rules and considerations which are part of the writing system but outside the scope of graphemics</w:t>
      </w:r>
    </w:p>
    <w:p w14:paraId="18561574" w14:textId="77777777" w:rsidR="00EF050B" w:rsidRDefault="00EF050B" w:rsidP="00EF050B">
      <w:pPr>
        <w:pStyle w:val="Lista"/>
      </w:pPr>
      <w:r>
        <w:rPr>
          <w:b/>
          <w:bCs/>
        </w:rPr>
        <w:t>graphs</w:t>
      </w:r>
      <w:r>
        <w:t xml:space="preserve"> are concrete graphic signs that instantiate a basic shape</w:t>
      </w:r>
    </w:p>
    <w:p w14:paraId="3981C78D" w14:textId="77777777" w:rsidR="00EF050B" w:rsidRDefault="00EF050B" w:rsidP="00EF050B">
      <w:pPr>
        <w:pStyle w:val="Lista2"/>
      </w:pPr>
      <w:r>
        <w:t>in discussion, graphetic units (graphs as well as glyphs, q.v. below) are represented by their best approximations and enclosed in vertical bars, e.g. |</w:t>
      </w:r>
      <w:r>
        <w:rPr>
          <w:rFonts w:ascii="Old English Text MT" w:hAnsi="Old English Text MT"/>
        </w:rPr>
        <w:t>A</w:t>
      </w:r>
      <w:r>
        <w:t>|, |</w:t>
      </w:r>
      <w:r>
        <w:rPr>
          <w:rFonts w:ascii="Uttara" w:hAnsi="Uttara" w:cs="Uttara"/>
          <w:cs/>
          <w14:ligatures w14:val="all"/>
        </w:rPr>
        <w:t>अ</w:t>
      </w:r>
      <w:r>
        <w:t>|</w:t>
      </w:r>
    </w:p>
    <w:p w14:paraId="42D13FD8" w14:textId="77777777" w:rsidR="00EF050B" w:rsidRDefault="00EF050B" w:rsidP="00EF050B">
      <w:pPr>
        <w:pStyle w:val="Lista2"/>
      </w:pPr>
      <w:r>
        <w:rPr>
          <w:b/>
          <w:bCs/>
        </w:rPr>
        <w:t>graphetic allographs</w:t>
      </w:r>
      <w:r>
        <w:t xml:space="preserve"> are alternative concrete graphs that can instantiate a particular basic shape, such as Devanagari |</w:t>
      </w:r>
      <w:r>
        <w:rPr>
          <w:cs/>
        </w:rPr>
        <w:t>अ</w:t>
      </w:r>
      <w:r>
        <w:t>|, |</w:t>
      </w:r>
      <w:r>
        <w:rPr>
          <w:rFonts w:ascii="Mangal" w:hAnsi="Mangal" w:cs="Mangal" w:hint="cs"/>
          <w:cs/>
          <w14:ligatures w14:val="all"/>
        </w:rPr>
        <w:t>अ</w:t>
      </w:r>
      <w:r>
        <w:t>| and |</w:t>
      </w:r>
      <w:r>
        <w:rPr>
          <w:rFonts w:ascii="Uttara" w:hAnsi="Uttara" w:cs="Uttara"/>
          <w:cs/>
          <w14:ligatures w14:val="all"/>
        </w:rPr>
        <w:t>अ</w:t>
      </w:r>
      <w:r>
        <w:t>| or Latin |A|, |</w:t>
      </w:r>
      <w:r>
        <w:rPr>
          <w:rFonts w:asciiTheme="minorHAnsi" w:hAnsiTheme="minorHAnsi" w:cstheme="minorHAnsi"/>
        </w:rPr>
        <w:t>A</w:t>
      </w:r>
      <w:r>
        <w:t>| and</w:t>
      </w:r>
      <w:r>
        <w:rPr>
          <w:rFonts w:asciiTheme="minorHAnsi" w:hAnsiTheme="minorHAnsi" w:cstheme="minorHAnsi"/>
        </w:rPr>
        <w:t xml:space="preserve"> </w:t>
      </w:r>
      <w:r>
        <w:t>|</w:t>
      </w:r>
      <w:r>
        <w:rPr>
          <w:rFonts w:ascii="Old English Text MT" w:hAnsi="Old English Text MT"/>
        </w:rPr>
        <w:t>A</w:t>
      </w:r>
      <w:r>
        <w:t>|</w:t>
      </w:r>
    </w:p>
    <w:p w14:paraId="708B1037" w14:textId="77777777" w:rsidR="00EF050B" w:rsidRDefault="00EF050B" w:rsidP="00EF050B">
      <w:pPr>
        <w:pStyle w:val="Lista3"/>
      </w:pPr>
      <w:r>
        <w:t>graphetic allographs are always visually similar</w:t>
      </w:r>
    </w:p>
    <w:p w14:paraId="21FA0A83" w14:textId="77777777" w:rsidR="00EF050B" w:rsidRDefault="00EF050B" w:rsidP="00EF050B">
      <w:pPr>
        <w:pStyle w:val="Lista2"/>
      </w:pPr>
      <w:r>
        <w:rPr>
          <w:b/>
          <w:bCs/>
        </w:rPr>
        <w:t>homographs</w:t>
      </w:r>
      <w:r>
        <w:t xml:space="preserve"> are identical (or very similar) graphs which instantiate different basic shapes, such as Latin uppercase &lt;</w:t>
      </w:r>
      <w:proofErr w:type="spellStart"/>
      <w:r>
        <w:t>i</w:t>
      </w:r>
      <w:proofErr w:type="spellEnd"/>
      <w:r>
        <w:t>&gt; |</w:t>
      </w:r>
      <w:r>
        <w:rPr>
          <w:rFonts w:asciiTheme="minorHAnsi" w:hAnsiTheme="minorHAnsi" w:cstheme="minorHAnsi"/>
        </w:rPr>
        <w:t>I</w:t>
      </w:r>
      <w:r>
        <w:t>| and lowercase &lt;l&gt; |</w:t>
      </w:r>
      <w:r>
        <w:rPr>
          <w:rFonts w:asciiTheme="minorHAnsi" w:hAnsiTheme="minorHAnsi" w:cstheme="minorHAnsi"/>
        </w:rPr>
        <w:t>l</w:t>
      </w:r>
      <w:r>
        <w:t>|</w:t>
      </w:r>
    </w:p>
    <w:p w14:paraId="1072193C" w14:textId="77777777" w:rsidR="00EF050B" w:rsidRDefault="00EF050B" w:rsidP="00EF050B">
      <w:pPr>
        <w:pStyle w:val="Lista"/>
      </w:pPr>
      <w:r>
        <w:t xml:space="preserve">a </w:t>
      </w:r>
      <w:r>
        <w:rPr>
          <w:b/>
          <w:bCs/>
          <w:u w:val="single"/>
        </w:rPr>
        <w:t>script</w:t>
      </w:r>
      <w:r>
        <w:t xml:space="preserve"> is a set of conventional graphic signs (basic shapes) which can be used to give visual representation to the elements of a writing system</w:t>
      </w:r>
    </w:p>
    <w:p w14:paraId="043EDDE1" w14:textId="77777777" w:rsidR="00EF050B" w:rsidRDefault="00EF050B" w:rsidP="00EF050B">
      <w:pPr>
        <w:pStyle w:val="Lista2"/>
      </w:pPr>
      <w:r>
        <w:rPr>
          <w:b/>
          <w:bCs/>
        </w:rPr>
        <w:t>Latin script</w:t>
      </w:r>
      <w:r>
        <w:t xml:space="preserve"> is the family of alphabetic scripts used for writing most European and many other languages</w:t>
      </w:r>
    </w:p>
    <w:p w14:paraId="7AD2B45C" w14:textId="77777777" w:rsidR="00EF050B" w:rsidRDefault="00EF050B" w:rsidP="00EF050B">
      <w:pPr>
        <w:pStyle w:val="Lista2"/>
        <w:rPr>
          <w:b/>
          <w:bCs/>
        </w:rPr>
      </w:pPr>
      <w:r>
        <w:rPr>
          <w:b/>
          <w:bCs/>
        </w:rPr>
        <w:t>Indic script</w:t>
      </w:r>
      <w:r>
        <w:t xml:space="preserve"> is the family of </w:t>
      </w:r>
      <w:proofErr w:type="spellStart"/>
      <w:r>
        <w:t>abugidic</w:t>
      </w:r>
      <w:proofErr w:type="spellEnd"/>
      <w:r>
        <w:t xml:space="preserve"> scripts derived from the Brāhmī script and used for writing most historic South and Southeast Asian languages</w:t>
      </w:r>
    </w:p>
    <w:p w14:paraId="005E3366" w14:textId="77777777" w:rsidR="00EF050B" w:rsidRDefault="00EF050B" w:rsidP="00EF050B">
      <w:pPr>
        <w:pStyle w:val="Lista"/>
      </w:pPr>
      <w:r>
        <w:rPr>
          <w:b/>
          <w:bCs/>
          <w:u w:val="single"/>
        </w:rPr>
        <w:t>characters</w:t>
      </w:r>
      <w:r>
        <w:t xml:space="preserve"> are the minimal (indivisible) formal units of a writing system</w:t>
      </w:r>
    </w:p>
    <w:p w14:paraId="38E67AD7" w14:textId="77777777" w:rsidR="00EF050B" w:rsidRDefault="00EF050B" w:rsidP="00EF050B">
      <w:pPr>
        <w:pStyle w:val="Lista2"/>
      </w:pPr>
      <w:r>
        <w:t xml:space="preserve">in discussion, characters are not enclosed by any kind of bracket and may be represented in any script depending on the needs of the context, including (italicised) transliteration for Indic characters, e.g. A, </w:t>
      </w:r>
      <w:r>
        <w:rPr>
          <w:rFonts w:hint="cs"/>
          <w:cs/>
          <w:lang w:val="de-DE"/>
        </w:rPr>
        <w:t>क</w:t>
      </w:r>
      <w:r>
        <w:t xml:space="preserve">, </w:t>
      </w:r>
      <w:r>
        <w:rPr>
          <w:i/>
          <w:iCs/>
        </w:rPr>
        <w:t>ka</w:t>
      </w:r>
    </w:p>
    <w:p w14:paraId="7D035914" w14:textId="77777777" w:rsidR="00EF050B" w:rsidRDefault="00EF050B" w:rsidP="00EF050B">
      <w:pPr>
        <w:pStyle w:val="Lista2"/>
      </w:pPr>
      <w:r>
        <w:t xml:space="preserve">a </w:t>
      </w:r>
      <w:r>
        <w:rPr>
          <w:b/>
          <w:bCs/>
        </w:rPr>
        <w:t>simplex character</w:t>
      </w:r>
      <w:r>
        <w:t xml:space="preserve"> is the script equivalent of a single grapheme, such as Latin A and Devanagari </w:t>
      </w:r>
      <w:r>
        <w:rPr>
          <w:rFonts w:hint="cs"/>
          <w:cs/>
          <w:lang w:bidi="sa-IN"/>
        </w:rPr>
        <w:t>अ</w:t>
      </w:r>
    </w:p>
    <w:p w14:paraId="047D4DBA" w14:textId="77777777" w:rsidR="00EF050B" w:rsidRDefault="00EF050B" w:rsidP="00EF050B">
      <w:pPr>
        <w:pStyle w:val="Lista2"/>
      </w:pPr>
      <w:r>
        <w:t xml:space="preserve">a </w:t>
      </w:r>
      <w:r>
        <w:rPr>
          <w:b/>
          <w:bCs/>
          <w:u w:val="single"/>
        </w:rPr>
        <w:t>complex character</w:t>
      </w:r>
      <w:r>
        <w:t xml:space="preserve"> is a character which corresponds to several graphemes but cannot be separated into its constituent parts, such as Devanagari </w:t>
      </w:r>
      <w:r w:rsidRPr="000D0902">
        <w:rPr>
          <w:rStyle w:val="ForeignDevanagariScript"/>
          <w:rFonts w:hint="cs"/>
          <w:cs/>
        </w:rPr>
        <w:t>क</w:t>
      </w:r>
      <w:r>
        <w:t xml:space="preserve"> or </w:t>
      </w:r>
      <w:r w:rsidRPr="000D0902">
        <w:rPr>
          <w:rStyle w:val="ForeignDevanagariScript"/>
          <w:rFonts w:hint="cs"/>
          <w:cs/>
        </w:rPr>
        <w:t>र्द्धे</w:t>
      </w:r>
    </w:p>
    <w:p w14:paraId="561B9CFB" w14:textId="77777777" w:rsidR="00EF050B" w:rsidRDefault="00EF050B" w:rsidP="00EF050B">
      <w:pPr>
        <w:pStyle w:val="Lista2"/>
      </w:pPr>
      <w:r>
        <w:t xml:space="preserve">a </w:t>
      </w:r>
      <w:r>
        <w:rPr>
          <w:b/>
          <w:bCs/>
          <w:u w:val="single"/>
        </w:rPr>
        <w:t>conjunct</w:t>
      </w:r>
      <w:r>
        <w:t xml:space="preserve"> or </w:t>
      </w:r>
      <w:r>
        <w:rPr>
          <w:b/>
          <w:bCs/>
        </w:rPr>
        <w:t>ligature</w:t>
      </w:r>
      <w:r>
        <w:t xml:space="preserve"> is a particular kind of complex character in the Indic writing system, which involves more than one consonant</w:t>
      </w:r>
    </w:p>
    <w:p w14:paraId="7C621CCD" w14:textId="77777777" w:rsidR="00EF050B" w:rsidRDefault="00EF050B" w:rsidP="00EF050B">
      <w:pPr>
        <w:pStyle w:val="Lista3"/>
      </w:pPr>
      <w:r>
        <w:t>note that ‘ligature’ has a different meaning in Latin typography</w:t>
      </w:r>
    </w:p>
    <w:p w14:paraId="5AF7D996" w14:textId="77777777" w:rsidR="00EF050B" w:rsidRDefault="00EF050B" w:rsidP="00EF050B">
      <w:pPr>
        <w:pStyle w:val="Lista2"/>
      </w:pPr>
      <w:r>
        <w:t xml:space="preserve">a </w:t>
      </w:r>
      <w:r>
        <w:rPr>
          <w:b/>
          <w:bCs/>
          <w:u w:val="single"/>
        </w:rPr>
        <w:t>character component</w:t>
      </w:r>
      <w:r>
        <w:t xml:space="preserve"> is a grapheme which manifests as part of a complex character; thus, the components of </w:t>
      </w:r>
      <w:r w:rsidRPr="000D0902">
        <w:rPr>
          <w:rStyle w:val="ForeignDevanagariScript"/>
          <w:rFonts w:hint="cs"/>
          <w:cs/>
        </w:rPr>
        <w:t>र्द्धे</w:t>
      </w:r>
      <w:r>
        <w:t xml:space="preserve"> are &lt;r&gt;, &lt;d&gt;, &lt;dh&gt; and &lt;e&gt;</w:t>
      </w:r>
    </w:p>
    <w:p w14:paraId="716325BB" w14:textId="77777777" w:rsidR="00EF050B" w:rsidRDefault="00EF050B" w:rsidP="00EF050B">
      <w:pPr>
        <w:pStyle w:val="Lista2"/>
      </w:pPr>
      <w:r>
        <w:t xml:space="preserve">an </w:t>
      </w:r>
      <w:r>
        <w:rPr>
          <w:b/>
          <w:bCs/>
          <w:u w:val="single"/>
        </w:rPr>
        <w:t>alphabetic character</w:t>
      </w:r>
      <w:r>
        <w:t xml:space="preserve"> is a character (in any phonographic writing system) that corresponds to a grapheme representing a phoneme</w:t>
      </w:r>
    </w:p>
    <w:p w14:paraId="03AB79C3" w14:textId="77777777" w:rsidR="00EF050B" w:rsidRDefault="00EF050B" w:rsidP="00EF050B">
      <w:pPr>
        <w:pStyle w:val="Lista2"/>
      </w:pPr>
      <w:r>
        <w:t xml:space="preserve">a </w:t>
      </w:r>
      <w:r>
        <w:rPr>
          <w:b/>
          <w:bCs/>
        </w:rPr>
        <w:t>non-alphabetic character</w:t>
      </w:r>
      <w:r>
        <w:t xml:space="preserve"> is any other kind of character, including in particular numeral signs (also known as ciphers) and punctuation marks</w:t>
      </w:r>
    </w:p>
    <w:p w14:paraId="646AE702" w14:textId="77777777" w:rsidR="00EF050B" w:rsidRDefault="00EF050B" w:rsidP="00EF050B">
      <w:pPr>
        <w:pStyle w:val="Lista2"/>
      </w:pPr>
      <w:r>
        <w:t xml:space="preserve">a </w:t>
      </w:r>
      <w:r>
        <w:rPr>
          <w:b/>
          <w:bCs/>
        </w:rPr>
        <w:t>letter</w:t>
      </w:r>
      <w:r>
        <w:t xml:space="preserve"> is an alphabetic character of an alphabetic writing system</w:t>
      </w:r>
    </w:p>
    <w:p w14:paraId="742D2844" w14:textId="77777777" w:rsidR="00EF050B" w:rsidRDefault="00EF050B" w:rsidP="00EF050B">
      <w:pPr>
        <w:pStyle w:val="Lista"/>
        <w:rPr>
          <w:b/>
          <w:bCs/>
        </w:rPr>
      </w:pPr>
      <w:r>
        <w:rPr>
          <w:b/>
          <w:bCs/>
          <w:u w:val="single"/>
        </w:rPr>
        <w:t>glyphs</w:t>
      </w:r>
      <w:r>
        <w:t xml:space="preserve"> are the graphic instantiations of characters</w:t>
      </w:r>
    </w:p>
    <w:p w14:paraId="036EB22A" w14:textId="77777777" w:rsidR="00EF050B" w:rsidRDefault="00EF050B" w:rsidP="00EF050B">
      <w:pPr>
        <w:pStyle w:val="Lista2"/>
      </w:pPr>
      <w:r>
        <w:t>glyphs that instantiate simplex characters are graphs, e.g. |</w:t>
      </w:r>
      <w:r>
        <w:rPr>
          <w:cs/>
        </w:rPr>
        <w:t>अ</w:t>
      </w:r>
      <w:r>
        <w:t>|, |A|</w:t>
      </w:r>
    </w:p>
    <w:p w14:paraId="48B5B9AB" w14:textId="77777777" w:rsidR="00EF050B" w:rsidRDefault="00EF050B" w:rsidP="00EF050B">
      <w:pPr>
        <w:pStyle w:val="Lista2"/>
      </w:pPr>
      <w:r>
        <w:t xml:space="preserve">glyphs that instantiate complex characters are combinations of graphs, e.g. </w:t>
      </w:r>
      <w:r w:rsidRPr="000D0902">
        <w:rPr>
          <w:rStyle w:val="ForeignDevanagariScript"/>
          <w:rFonts w:hint="cs"/>
          <w:cs/>
        </w:rPr>
        <w:t>र्द्धे</w:t>
      </w:r>
    </w:p>
    <w:p w14:paraId="7EA0A8BD" w14:textId="77777777" w:rsidR="00EF050B" w:rsidRDefault="00EF050B" w:rsidP="00EF050B">
      <w:pPr>
        <w:pStyle w:val="Lista2"/>
      </w:pPr>
      <w:r>
        <w:t xml:space="preserve">a </w:t>
      </w:r>
      <w:r>
        <w:rPr>
          <w:b/>
          <w:bCs/>
        </w:rPr>
        <w:t>glyph component</w:t>
      </w:r>
      <w:r>
        <w:t xml:space="preserve"> is the graphic instantiation of a character component, e.g. the graphs corresponding to &lt;r&gt;, &lt;d&gt;, &lt;dh&gt; and &lt;e&gt; in </w:t>
      </w:r>
      <w:r w:rsidRPr="000D0902">
        <w:rPr>
          <w:rStyle w:val="ForeignDevanagariScript"/>
          <w:rFonts w:hint="cs"/>
          <w:cs/>
        </w:rPr>
        <w:t>र्द्धे</w:t>
      </w:r>
    </w:p>
    <w:p w14:paraId="74764FC5" w14:textId="77777777" w:rsidR="00EF050B" w:rsidRDefault="00EF050B" w:rsidP="00EF050B">
      <w:pPr>
        <w:pStyle w:val="Lista2"/>
      </w:pPr>
      <w:r>
        <w:t xml:space="preserve">a </w:t>
      </w:r>
      <w:r>
        <w:rPr>
          <w:b/>
          <w:bCs/>
          <w:u w:val="single"/>
        </w:rPr>
        <w:t>marker</w:t>
      </w:r>
      <w:r>
        <w:t xml:space="preserve"> is a glyph component that cannot be used independently but can be combined with an independently usable glyph to modify the phonemic information denoted by it</w:t>
      </w:r>
    </w:p>
    <w:p w14:paraId="79DF352B" w14:textId="77777777" w:rsidR="00EF050B" w:rsidRDefault="00EF050B" w:rsidP="00EF050B">
      <w:pPr>
        <w:pStyle w:val="Lista3"/>
      </w:pPr>
      <w:r>
        <w:t>this covers the graphic manifestations of dependent vowels and the explicit vowel killer (</w:t>
      </w:r>
      <w:proofErr w:type="spellStart"/>
      <w:r>
        <w:rPr>
          <w:rStyle w:val="ForeignIndic"/>
        </w:rPr>
        <w:t>virāma</w:t>
      </w:r>
      <w:proofErr w:type="spellEnd"/>
      <w:r>
        <w:t>)</w:t>
      </w:r>
    </w:p>
    <w:p w14:paraId="606B6BE6" w14:textId="35441E1C" w:rsidR="00EF050B" w:rsidRPr="00411F1D" w:rsidRDefault="00EF050B" w:rsidP="00BE021C">
      <w:pPr>
        <w:pStyle w:val="Lista2"/>
        <w:rPr>
          <w:lang w:eastAsia="en-US" w:bidi="ar-SA"/>
        </w:rPr>
      </w:pPr>
      <w:r>
        <w:lastRenderedPageBreak/>
        <w:t xml:space="preserve">a </w:t>
      </w:r>
      <w:r w:rsidRPr="00EF050B">
        <w:rPr>
          <w:b/>
          <w:bCs/>
          <w:u w:val="single"/>
        </w:rPr>
        <w:t>stroke</w:t>
      </w:r>
      <w:r>
        <w:t xml:space="preserve"> is any identifiable graphic element that may be referred to in a palaeographic discussion, but is not itself associated with a grapheme</w:t>
      </w:r>
    </w:p>
    <w:p w14:paraId="44B9AE1D" w14:textId="77777777" w:rsidR="00890876" w:rsidRDefault="00890876" w:rsidP="001301FB">
      <w:pPr>
        <w:pStyle w:val="Cmsor1"/>
      </w:pPr>
      <w:bookmarkStart w:id="28" w:name="_Ref199757349"/>
      <w:r>
        <w:lastRenderedPageBreak/>
        <w:t>Theoretical background and terminology</w:t>
      </w:r>
      <w:bookmarkEnd w:id="28"/>
    </w:p>
    <w:p w14:paraId="22597497" w14:textId="04C5A80C" w:rsidR="00890876" w:rsidRDefault="00890876" w:rsidP="00890876">
      <w:bookmarkStart w:id="29" w:name="_Ref199150822"/>
      <w:r>
        <w:t xml:space="preserve">The study of written language, like many </w:t>
      </w:r>
      <w:r w:rsidR="00411F1D">
        <w:t>areas</w:t>
      </w:r>
      <w:r>
        <w:t xml:space="preserve">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sidR="001301FB" w:rsidRPr="001301FB">
        <w:rPr>
          <w:rFonts w:cs="Gentium Plus"/>
        </w:rPr>
        <w:t>(</w:t>
      </w:r>
      <w:proofErr w:type="spellStart"/>
      <w:r w:rsidR="001301FB" w:rsidRPr="001301FB">
        <w:rPr>
          <w:rFonts w:cs="Gentium Plus"/>
        </w:rPr>
        <w:t>Meletis</w:t>
      </w:r>
      <w:proofErr w:type="spellEnd"/>
      <w:r w:rsidR="001301FB" w:rsidRPr="001301FB">
        <w:rPr>
          <w:rFonts w:cs="Gentium Plus"/>
        </w:rPr>
        <w:t xml:space="preserve"> 2020a, 3)</w:t>
      </w:r>
      <w:r>
        <w:fldChar w:fldCharType="end"/>
      </w:r>
      <w:r>
        <w:t xml:space="preserve">. Many scholars of writing have worked exclusively or primarily with alphabetic </w:t>
      </w:r>
      <w:r w:rsidR="00411F1D">
        <w:t>writing</w:t>
      </w:r>
      <w:r>
        <w:t xml:space="preserve">, enabling them to ignore features of other writing systems that cannot be readily explained in their terms. We in turn are concerned specifically with the transliteration of Indic </w:t>
      </w:r>
      <w:r w:rsidR="00411F1D">
        <w:t>writing systems</w:t>
      </w:r>
      <w:r>
        <w:t xml:space="preserve"> to </w:t>
      </w:r>
      <w:r w:rsidR="00411F1D">
        <w:t xml:space="preserve">a </w:t>
      </w:r>
      <w:r>
        <w:t xml:space="preserve">Roman </w:t>
      </w:r>
      <w:r w:rsidR="00411F1D">
        <w:t>one</w:t>
      </w:r>
      <w:r>
        <w:t xml:space="preserv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w:t>
      </w:r>
      <w:r w:rsidR="00411F1D">
        <w:t>F</w:t>
      </w:r>
      <w:r>
        <w:t>or future reference</w:t>
      </w:r>
      <w:r w:rsidR="00411F1D">
        <w:t xml:space="preserve">, the </w:t>
      </w:r>
      <w:r w:rsidR="00411F1D">
        <w:t>list of quick-and-dirty definitions</w:t>
      </w:r>
      <w:r w:rsidR="00411F1D">
        <w:t xml:space="preserve"> §</w:t>
      </w:r>
      <w:r w:rsidR="00411F1D">
        <w:fldChar w:fldCharType="begin"/>
      </w:r>
      <w:r w:rsidR="00411F1D">
        <w:instrText xml:space="preserve"> REF _Ref199757286 \r \h </w:instrText>
      </w:r>
      <w:r w:rsidR="00411F1D">
        <w:fldChar w:fldCharType="separate"/>
      </w:r>
      <w:r w:rsidR="00EF050B">
        <w:t>1.5</w:t>
      </w:r>
      <w:r w:rsidR="00411F1D">
        <w:fldChar w:fldCharType="end"/>
      </w:r>
      <w:r w:rsidR="00411F1D">
        <w:t xml:space="preserve"> shall suffice</w:t>
      </w:r>
      <w:r>
        <w:t>.</w:t>
      </w:r>
    </w:p>
    <w:p w14:paraId="5CDA8777" w14:textId="77777777" w:rsidR="00890876" w:rsidRDefault="00890876" w:rsidP="00890876">
      <w:pPr>
        <w:pStyle w:val="Cmsor2"/>
      </w:pPr>
      <w:r>
        <w:t>Scripts and writing systems</w:t>
      </w:r>
    </w:p>
    <w:p w14:paraId="468BCC6D" w14:textId="4651AE0C" w:rsidR="00890876" w:rsidRDefault="00890876" w:rsidP="00890876">
      <w:r>
        <w:t xml:space="preserve">We start from the premise that </w:t>
      </w:r>
      <w:r>
        <w:rPr>
          <w:b/>
          <w:bCs/>
        </w:rPr>
        <w:t>writing</w:t>
      </w:r>
      <w:r>
        <w:t xml:space="preserve"> is essentially </w:t>
      </w:r>
      <w:r>
        <w:rPr>
          <w:i/>
          <w:iCs/>
        </w:rPr>
        <w:t>glottography</w:t>
      </w:r>
      <w:r>
        <w:t>, meaning the graphic representation of language.</w:t>
      </w:r>
      <w:r w:rsidRPr="00BF7B0E">
        <w:rPr>
          <w:rStyle w:val="Lbjegyzet-hivatkozs"/>
        </w:rPr>
        <w:footnoteReference w:id="4"/>
      </w:r>
      <w:r>
        <w:t xml:space="preserve"> A </w:t>
      </w:r>
      <w:r>
        <w:rPr>
          <w:b/>
          <w:bCs/>
        </w:rPr>
        <w:t>script</w:t>
      </w:r>
      <w:r>
        <w:t xml:space="preserve"> is an inventory of graphic signs which can be used </w:t>
      </w:r>
      <w:r w:rsidR="00E0440D">
        <w:t>conventional</w:t>
      </w:r>
      <w:r w:rsidR="00E0440D">
        <w:t>ly</w:t>
      </w:r>
      <w:r w:rsidR="00E0440D">
        <w:t xml:space="preserve"> </w:t>
      </w:r>
      <w:r>
        <w:t xml:space="preserve">for the </w:t>
      </w:r>
      <w:r w:rsidR="00E0440D">
        <w:t>graphic</w:t>
      </w:r>
      <w:r>
        <w:t xml:space="preserve"> representation of linguistic information. A </w:t>
      </w:r>
      <w:r>
        <w:rPr>
          <w:b/>
          <w:bCs/>
        </w:rPr>
        <w:t>writing system</w:t>
      </w:r>
      <w:r>
        <w:t xml:space="preserve"> is a system of rules governing how certain aspects of a particular language can be recorded by means of a particular script.</w:t>
      </w:r>
      <w:r w:rsidRPr="00BF7B0E">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sidRPr="00BF7B0E">
        <w:rPr>
          <w:rStyle w:val="Lbjegyzet-hivatkozs"/>
        </w:rPr>
        <w:footnoteReference w:id="6"/>
      </w:r>
      <w:r>
        <w:t xml:space="preserve"> </w:t>
      </w:r>
    </w:p>
    <w:p w14:paraId="7C2E5686" w14:textId="76AAB30E" w:rsidR="00890876" w:rsidRDefault="00890876" w:rsidP="00E0440D">
      <w:pPr>
        <w:ind w:firstLine="567"/>
      </w:pPr>
      <w:r>
        <w:t xml:space="preserve">We hasten to add that the word “particular” in this statement may be understood at different points on a scale of concreteness. Indeed, </w:t>
      </w:r>
      <w:r w:rsidR="00E0440D">
        <w:t>to speak</w:t>
      </w:r>
      <w:r>
        <w:t xml:space="preserve"> in terms like “the system for writing English in the Roman script,” as current grapholinguistic theorists do, is already a generalisation relative to more specific systems.</w:t>
      </w:r>
      <w:r w:rsidR="00E0440D">
        <w:rPr>
          <w:rStyle w:val="Lbjegyzet-hivatkozs"/>
        </w:rPr>
        <w:footnoteReference w:id="7"/>
      </w:r>
      <w:r>
        <w:t xml:space="preserve"> Accordingly, we also endorse sweeping generalisations such as </w:t>
      </w:r>
      <w:r w:rsidRPr="00E0440D">
        <w:rPr>
          <w:b/>
          <w:bCs/>
        </w:rPr>
        <w:t>Indic script</w:t>
      </w:r>
      <w:r>
        <w:t xml:space="preserve"> for all of the Brāhmī-derived scripts and </w:t>
      </w:r>
      <w:r w:rsidRPr="00E0440D">
        <w:rPr>
          <w:b/>
          <w:bCs/>
        </w:rPr>
        <w:t>Roman script</w:t>
      </w:r>
      <w:r>
        <w:t xml:space="preserve"> for all of the Latin-derived scripts,</w:t>
      </w:r>
      <w:r w:rsidRPr="00BF7B0E">
        <w:rPr>
          <w:rStyle w:val="Lbjegyzet-hivatkozs"/>
        </w:rPr>
        <w:footnoteReference w:id="8"/>
      </w:r>
      <w:r>
        <w:t xml:space="preserve"> and likewise </w:t>
      </w:r>
      <w:r w:rsidRPr="00E0440D">
        <w:rPr>
          <w:b/>
          <w:bCs/>
        </w:rPr>
        <w:t>Indic writing system</w:t>
      </w:r>
      <w:r>
        <w:t xml:space="preserve"> and </w:t>
      </w:r>
      <w:r w:rsidRPr="00E0440D">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18BA4639" w14:textId="77777777" w:rsidR="00890876" w:rsidRDefault="00890876" w:rsidP="00890876">
      <w:pPr>
        <w:pStyle w:val="Cmsor3"/>
      </w:pPr>
      <w:bookmarkStart w:id="30" w:name="_Toc199757533"/>
      <w:r>
        <w:t>Writing system typology</w:t>
      </w:r>
      <w:bookmarkEnd w:id="30"/>
    </w:p>
    <w:p w14:paraId="3D24AFC8" w14:textId="1E7EA0BF" w:rsidR="00890876" w:rsidRDefault="00890876" w:rsidP="00890876">
      <w:r>
        <w:t xml:space="preserve">Writing systems typically establish correspondences between graphic signs and linguistic units of a particular kind. We shall refer to this as the </w:t>
      </w:r>
      <w:r w:rsidRPr="00E0440D">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sidR="001301FB" w:rsidRPr="001301FB">
        <w:rPr>
          <w:rFonts w:cs="Gentium Plus"/>
          <w:kern w:val="0"/>
          <w:szCs w:val="24"/>
        </w:rPr>
        <w:t>(</w:t>
      </w:r>
      <w:proofErr w:type="spellStart"/>
      <w:r w:rsidR="001301FB" w:rsidRPr="001301FB">
        <w:rPr>
          <w:rFonts w:cs="Gentium Plus"/>
          <w:kern w:val="0"/>
          <w:szCs w:val="24"/>
        </w:rPr>
        <w:t>Meletis</w:t>
      </w:r>
      <w:proofErr w:type="spellEnd"/>
      <w:r w:rsidR="001301FB" w:rsidRPr="001301FB">
        <w:rPr>
          <w:rFonts w:cs="Gentium Plus"/>
          <w:kern w:val="0"/>
          <w:szCs w:val="24"/>
        </w:rPr>
        <w:t xml:space="preserve"> and </w:t>
      </w:r>
      <w:proofErr w:type="spellStart"/>
      <w:r w:rsidR="001301FB" w:rsidRPr="001301FB">
        <w:rPr>
          <w:rFonts w:cs="Gentium Plus"/>
          <w:kern w:val="0"/>
          <w:szCs w:val="24"/>
        </w:rPr>
        <w:t>Dürscheid</w:t>
      </w:r>
      <w:proofErr w:type="spellEnd"/>
      <w:r w:rsidR="001301FB" w:rsidRPr="001301FB">
        <w:rPr>
          <w:rFonts w:cs="Gentium Plus"/>
          <w:kern w:val="0"/>
          <w:szCs w:val="24"/>
        </w:rPr>
        <w:t xml:space="preserve"> 2022, 212, 216)</w:t>
      </w:r>
      <w:r>
        <w:fldChar w:fldCharType="end"/>
      </w:r>
      <w:r>
        <w:t xml:space="preserve">. The writing systems we are concerned with are </w:t>
      </w:r>
      <w:r w:rsidRPr="007D1596">
        <w:rPr>
          <w:b/>
          <w:bCs/>
        </w:rPr>
        <w:t>phonographic</w:t>
      </w:r>
      <w:r>
        <w:t xml:space="preserve">, meaning that they </w:t>
      </w:r>
      <w:r>
        <w:lastRenderedPageBreak/>
        <w:t>predominantly record speech sounds.</w:t>
      </w:r>
      <w:r w:rsidRPr="00BF7B0E">
        <w:rPr>
          <w:rStyle w:val="Lbjegyzet-hivatkozs"/>
        </w:rPr>
        <w:footnoteReference w:id="9"/>
      </w:r>
      <w:r>
        <w:t xml:space="preserve"> Phonographic writing systems may be further classified as alphabetic, aksharic, abjadic or syllabic. An </w:t>
      </w:r>
      <w:r w:rsidRPr="007D1596">
        <w:rPr>
          <w:b/>
          <w:bCs/>
          <w:lang w:bidi="sa-IN"/>
        </w:rPr>
        <w:t>alphabetic</w:t>
      </w:r>
      <w:r>
        <w:rPr>
          <w:lang w:bidi="sa-IN"/>
        </w:rPr>
        <w:t xml:space="preserve"> writing system — such as the Roman one — ideally matches each and every phoneme of the language to exactly one freely combinable graphic sign of the script. An </w:t>
      </w:r>
      <w:r w:rsidRPr="007D1596">
        <w:rPr>
          <w:b/>
          <w:bCs/>
          <w:lang w:bidi="sa-IN"/>
        </w:rPr>
        <w:t>aksharic</w:t>
      </w:r>
      <w:r w:rsidRPr="00BF7B0E">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rsidR="009A77F1">
        <w:t>§</w:t>
      </w:r>
      <w:r w:rsidR="009A77F1">
        <w:fldChar w:fldCharType="begin"/>
      </w:r>
      <w:r w:rsidR="009A77F1">
        <w:instrText xml:space="preserve"> REF _Ref199758726 \r \h </w:instrText>
      </w:r>
      <w:r w:rsidR="009A77F1">
        <w:fldChar w:fldCharType="separate"/>
      </w:r>
      <w:r w:rsidR="009A77F1">
        <w:t>2.4.1</w:t>
      </w:r>
      <w:r w:rsidR="009A77F1">
        <w:fldChar w:fldCharType="end"/>
      </w:r>
      <w:r>
        <w:t xml:space="preserve">), each of which consists of a primary sign and zero or more dependent signs. The latter prominently include signs for postconsonantal vowels and secondary forms of consonant signs for use in consonant clusters. Regular characters </w:t>
      </w:r>
      <w:r w:rsidR="009A77F1">
        <w:t>based on</w:t>
      </w:r>
      <w:r>
        <w:t xml:space="preserve"> a primary consonantal sign imply an inherent vowel which has no overt graphic representation.</w:t>
      </w:r>
      <w:r w:rsidRPr="00BF7B0E">
        <w:rPr>
          <w:rStyle w:val="Lbjegyzet-hivatkozs"/>
        </w:rPr>
        <w:footnoteReference w:id="11"/>
      </w:r>
    </w:p>
    <w:p w14:paraId="4378528A" w14:textId="00F72A64" w:rsidR="00890876" w:rsidRDefault="00890876" w:rsidP="002777EF">
      <w:pPr>
        <w:ind w:firstLine="567"/>
      </w:pPr>
      <w:r>
        <w:t xml:space="preserve">Our primary concern here is with alphabetic and aksharic writing systems, but cursory references to other systems will be made in the discussion that follows. In a nutshell, the key feature of </w:t>
      </w:r>
      <w:r w:rsidRPr="00EA777C">
        <w:rPr>
          <w:b/>
          <w:bCs/>
        </w:rPr>
        <w:t>abjadic</w:t>
      </w:r>
      <w:r>
        <w:t xml:space="preserve"> systems — as the Arabic one — is that not all of the relevant language’s phonemes are represented in writing: typically only the consonants are written. Unlike all of these, </w:t>
      </w:r>
      <w:r w:rsidRPr="00EA777C">
        <w:rPr>
          <w:b/>
          <w:bCs/>
        </w:rPr>
        <w:t>syllabic</w:t>
      </w:r>
      <w:r>
        <w:t xml:space="preserve"> (or </w:t>
      </w:r>
      <w:proofErr w:type="spellStart"/>
      <w:r>
        <w:t>syllabographic</w:t>
      </w:r>
      <w:proofErr w:type="spellEnd"/>
      <w:r>
        <w:t>) systems — like the Japanese kana systems — employ signs that represent clusters of speech sounds (syllables),</w:t>
      </w:r>
      <w:r w:rsidRPr="00BF7B0E">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sidR="001301FB" w:rsidRPr="001301FB">
        <w:rPr>
          <w:rFonts w:cs="Gentium Plus"/>
          <w:kern w:val="0"/>
          <w:szCs w:val="24"/>
        </w:rPr>
        <w:t>(</w:t>
      </w:r>
      <w:proofErr w:type="spellStart"/>
      <w:r w:rsidR="001301FB" w:rsidRPr="001301FB">
        <w:rPr>
          <w:rFonts w:cs="Gentium Plus"/>
          <w:kern w:val="0"/>
          <w:szCs w:val="24"/>
        </w:rPr>
        <w:t>Coulmas</w:t>
      </w:r>
      <w:proofErr w:type="spellEnd"/>
      <w:r w:rsidR="001301FB" w:rsidRPr="001301FB">
        <w:rPr>
          <w:rFonts w:cs="Gentium Plus"/>
          <w:kern w:val="0"/>
          <w:szCs w:val="24"/>
        </w:rPr>
        <w:t xml:space="preserve"> 2003, 40–41)</w:t>
      </w:r>
      <w:r>
        <w:fldChar w:fldCharType="end"/>
      </w:r>
      <w:r>
        <w:t xml:space="preserve">, while more recently the term </w:t>
      </w:r>
      <w:proofErr w:type="spellStart"/>
      <w:r>
        <w:rPr>
          <w:i/>
          <w:iCs/>
        </w:rPr>
        <w:t>morphographic</w:t>
      </w:r>
      <w:proofErr w:type="spellEnd"/>
      <w:r>
        <w:t>, ‘morpheme-writing’ has gained ground.</w:t>
      </w:r>
      <w:r w:rsidRPr="00BF7B0E">
        <w:rPr>
          <w:rStyle w:val="Lbjegyzet-hivatkozs"/>
        </w:rPr>
        <w:footnoteReference w:id="13"/>
      </w:r>
    </w:p>
    <w:p w14:paraId="7A034B86" w14:textId="77777777" w:rsidR="00890876" w:rsidRDefault="00890876" w:rsidP="00890876">
      <w:pPr>
        <w:pStyle w:val="Cmsor2"/>
      </w:pPr>
      <w:r>
        <w:t>Conversion between writing systems</w:t>
      </w:r>
    </w:p>
    <w:p w14:paraId="6B755A40" w14:textId="77777777" w:rsidR="00890876" w:rsidRDefault="00890876" w:rsidP="00890876">
      <w:pPr>
        <w:pStyle w:val="Cmsor3"/>
      </w:pPr>
      <w:bookmarkStart w:id="31" w:name="_Toc199757534"/>
      <w:r>
        <w:t>Transliteration and transcription</w:t>
      </w:r>
      <w:bookmarkEnd w:id="29"/>
      <w:bookmarkEnd w:id="31"/>
    </w:p>
    <w:p w14:paraId="10142BC9" w14:textId="011999F3" w:rsidR="00890876" w:rsidRDefault="00890876" w:rsidP="00890876">
      <w:r>
        <w:t>For the conversion of one writing system to another,</w:t>
      </w:r>
      <w:r w:rsidRPr="00BF7B0E">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sidRPr="00BF7B0E">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sidRPr="00E66428">
        <w:rPr>
          <w:rStyle w:val="Foreign"/>
        </w:rPr>
        <w:t>baladeva</w:t>
      </w:r>
      <w:r>
        <w:t xml:space="preserve">. The term </w:t>
      </w:r>
      <w:r w:rsidRPr="00531E96">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sidR="001301FB" w:rsidRPr="001301FB">
        <w:rPr>
          <w:rFonts w:cs="Gentium Plus"/>
        </w:rPr>
        <w:t>(Wellisch 1978, 18)</w:t>
      </w:r>
      <w:r>
        <w:fldChar w:fldCharType="end"/>
      </w:r>
      <w:r>
        <w:t>.</w:t>
      </w:r>
    </w:p>
    <w:p w14:paraId="70E06C19" w14:textId="77777777" w:rsidR="00890876" w:rsidRPr="00F54FF1" w:rsidRDefault="00890876" w:rsidP="00890876">
      <w:pPr>
        <w:pStyle w:val="Cmsor3"/>
      </w:pPr>
      <w:bookmarkStart w:id="32" w:name="_Toc199757535"/>
      <w:bookmarkStart w:id="33" w:name="_Ref199778666"/>
      <w:r>
        <w:t>The accuracy of transliteration</w:t>
      </w:r>
      <w:bookmarkEnd w:id="32"/>
      <w:bookmarkEnd w:id="33"/>
    </w:p>
    <w:p w14:paraId="6C9FF01E" w14:textId="437E9349" w:rsidR="00890876" w:rsidRDefault="00890876" w:rsidP="00890876">
      <w:r>
        <w:t>Transliteration systems in actual practice include a number of transcription-like features, at least for the sake of pronounceability and ease of acquisition.</w:t>
      </w:r>
      <w:r w:rsidRPr="00BF7B0E">
        <w:rPr>
          <w:rStyle w:val="Lbjegyzet-hivatkozs"/>
        </w:rPr>
        <w:footnoteReference w:id="1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sidR="001301FB" w:rsidRPr="001301FB">
        <w:rPr>
          <w:rFonts w:cs="Gentium Plus"/>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sidRPr="00061C63">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sidR="001301FB" w:rsidRPr="001301FB">
        <w:rPr>
          <w:rFonts w:cs="Gentium Plus"/>
        </w:rPr>
        <w:t>(Wellisch 1978, 322)</w:t>
      </w:r>
      <w:r>
        <w:fldChar w:fldCharType="end"/>
      </w:r>
      <w:r>
        <w:t xml:space="preserve"> in order to be fully reversible. </w:t>
      </w: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4ECBA49C" w14:textId="77777777" w:rsidR="00890876" w:rsidRDefault="00890876" w:rsidP="00890876">
      <w:pPr>
        <w:pStyle w:val="Cmsor2"/>
      </w:pPr>
      <w:r>
        <w:t>The elusive grapheme</w:t>
      </w:r>
    </w:p>
    <w:p w14:paraId="7576DC4B" w14:textId="31948A45" w:rsidR="00890876" w:rsidRDefault="00890876" w:rsidP="00890876">
      <w:r>
        <w:rPr>
          <w:lang w:bidi="sa-IN"/>
        </w:rPr>
        <w:t xml:space="preserve">With this, we come to muddier waters. What actually is a grapheme? Wellisch </w:t>
      </w:r>
      <w:r>
        <w:rPr>
          <w:lang w:bidi="sa-IN"/>
        </w:rPr>
        <w:fldChar w:fldCharType="begin"/>
      </w:r>
      <w:r>
        <w:rPr>
          <w:lang w:bidi="sa-IN"/>
        </w:rPr>
        <w:instrText xml:space="preserve"> ADDIN ZOTERO_ITEM CSL_CITATION {"citationID":"1Qk3urXh","properties":{"formattedCitation":"(1978)","plainCitation":"(197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suppress-author":true}],"schema":"https://github.com/citation-style-language/schema/raw/master/csl-citation.json"} </w:instrText>
      </w:r>
      <w:r>
        <w:rPr>
          <w:lang w:bidi="sa-IN"/>
        </w:rPr>
        <w:fldChar w:fldCharType="separate"/>
      </w:r>
      <w:r w:rsidR="001301FB" w:rsidRPr="001301FB">
        <w:rPr>
          <w:rFonts w:cs="Gentium Plus"/>
        </w:rPr>
        <w:t>(1978)</w:t>
      </w:r>
      <w:r>
        <w:rPr>
          <w:lang w:bidi="sa-IN"/>
        </w:rPr>
        <w:fldChar w:fldCharType="end"/>
      </w:r>
      <w:r>
        <w:rPr>
          <w:lang w:bidi="sa-IN"/>
        </w:rPr>
        <w:t>, cited above,</w:t>
      </w:r>
      <w:r>
        <w:t xml:space="preserve"> describes transliteration in terms of graphemes but conveniently neglects to define that concept anywhere in his book. The grapholinguistic literature is replete with mutually incompatible, indeed often contradictory, definitions,</w:t>
      </w:r>
      <w:r w:rsidRPr="00BF7B0E">
        <w:rPr>
          <w:rStyle w:val="Lbjegyzet-hivatkozs"/>
        </w:rPr>
        <w:footnoteReference w:id="17"/>
      </w:r>
      <w:r>
        <w:t xml:space="preserve"> to the extent that some leading theorists question the usefulness of this concept altogether.</w:t>
      </w:r>
      <w:r w:rsidRPr="00BF7B0E">
        <w:rPr>
          <w:rStyle w:val="Lbjegyzet-hivatkozs"/>
        </w:rPr>
        <w:footnoteReference w:id="18"/>
      </w:r>
      <w:r>
        <w:t xml:space="preserve"> In our opinion the concept of the grapheme, if suitably defined, can be productive for grapholinguistics</w:t>
      </w:r>
      <w:r w:rsidR="008909BB">
        <w:t xml:space="preserve"> as an abstract object of scientific inquiry</w:t>
      </w:r>
      <w:r>
        <w:t>, and is certainly relevant for us as the basic unit of transliteration. B</w:t>
      </w:r>
      <w:r w:rsidR="008909BB">
        <w:t>ut b</w:t>
      </w:r>
      <w:r>
        <w:t>efore we can proceed to the grapheme itself, we need to situate it in the conceptual framework of grapholinguistics.</w:t>
      </w:r>
    </w:p>
    <w:p w14:paraId="6BEE3177" w14:textId="77777777" w:rsidR="00890876" w:rsidRDefault="00890876" w:rsidP="00890876">
      <w:pPr>
        <w:pStyle w:val="Cmsor3"/>
      </w:pPr>
      <w:bookmarkStart w:id="34" w:name="_Toc199757536"/>
      <w:bookmarkStart w:id="35" w:name="_Ref199757675"/>
      <w:r>
        <w:t>A sketch of grapholinguistic concepts</w:t>
      </w:r>
      <w:bookmarkEnd w:id="34"/>
      <w:bookmarkEnd w:id="35"/>
    </w:p>
    <w:p w14:paraId="2BEC84C3" w14:textId="5DECAF83" w:rsidR="00890876" w:rsidRDefault="00890876" w:rsidP="00890876">
      <w:r>
        <w:t>A language — as an abstract object of scientific study — may be conceptualised as a system comprised of multiple modules,</w:t>
      </w:r>
      <w:r w:rsidRPr="00BF7B0E">
        <w:rPr>
          <w:rStyle w:val="Lbjegyzet-hivatkozs"/>
        </w:rPr>
        <w:footnoteReference w:id="19"/>
      </w:r>
      <w:r>
        <w:t xml:space="preserve"> primarily of a grammar and a lexicon. The grammatical module includes phonology (the study of speech sounds as contributing to </w:t>
      </w:r>
      <w:r w:rsidR="008909BB">
        <w:t xml:space="preserve">the distinction of </w:t>
      </w:r>
      <w:r>
        <w:t xml:space="preserve">linguistic meaning) and morphology (the study of words and other minimal units which </w:t>
      </w:r>
      <w:r w:rsidR="008909BB">
        <w:t xml:space="preserve">themselves </w:t>
      </w:r>
      <w:r>
        <w:t xml:space="preserve">carry meaning), as well as syntax (the functional behaviour of meaning-bearing units) and semantics (meaning and its expression in general). In the study of several such modules, a fruitful distinction may be made between an </w:t>
      </w:r>
      <w:r w:rsidRPr="00A12F1C">
        <w:rPr>
          <w:b/>
          <w:bCs/>
        </w:rPr>
        <w:t>etic</w:t>
      </w:r>
      <w:r>
        <w:t xml:space="preserve"> and </w:t>
      </w:r>
      <w:r w:rsidRPr="00A12F1C">
        <w:rPr>
          <w:b/>
          <w:bCs/>
        </w:rPr>
        <w:t>emic</w:t>
      </w:r>
      <w:r>
        <w:t xml:space="preserve"> approach. The former concerns variable concrete realisations, while the latter pertains to invariant abstractions on the basis of shared function.</w:t>
      </w:r>
      <w:r w:rsidRPr="00BF7B0E">
        <w:rPr>
          <w:rStyle w:val="Lbjegyzet-hivatkozs"/>
        </w:rPr>
        <w:footnoteReference w:id="20"/>
      </w:r>
    </w:p>
    <w:p w14:paraId="2BAE0149" w14:textId="6BBC1B26" w:rsidR="00890876" w:rsidRDefault="00890876" w:rsidP="00EF33A4">
      <w:pPr>
        <w:ind w:firstLine="567"/>
        <w:rPr>
          <w:color w:val="000000" w:themeColor="text1"/>
        </w:rPr>
      </w:pPr>
      <w:r>
        <w:t xml:space="preserve">We assume that our readers are familiar with the basic concepts of phonology, so we begin </w:t>
      </w:r>
      <w:r w:rsidR="00EF33A4">
        <w:t>by</w:t>
      </w:r>
      <w:r>
        <w:t xml:space="preserve">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xml:space="preserve">. According to </w:t>
      </w:r>
      <w:r>
        <w:lastRenderedPageBreak/>
        <w:t>widespread convention, we use square brackets to represent phones in written discussion, e.g. [ɐ].</w:t>
      </w:r>
      <w:r w:rsidRPr="00BF7B0E">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sidRPr="00BF7B0E">
        <w:rPr>
          <w:rStyle w:val="Lbjegyzet-hivatkozs"/>
        </w:rPr>
        <w:footnoteReference w:id="22"/>
      </w:r>
      <w:r>
        <w:t xml:space="preserve"> To represent phonemes in written discussion, we enclose them in slashes, e.g. /a/.</w:t>
      </w:r>
      <w:r w:rsidRPr="00BF7B0E">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rsidRPr="00DF5484">
        <w:t>əʊ</w:t>
      </w:r>
      <w:proofErr w:type="spellEnd"/>
      <w:r>
        <w:t>] by a Brit, as [</w:t>
      </w:r>
      <w:proofErr w:type="spellStart"/>
      <w:r w:rsidRPr="00DF5484">
        <w:t>oʊ</w:t>
      </w:r>
      <w:proofErr w:type="spellEnd"/>
      <w:r>
        <w:t>] by an American, and as [</w:t>
      </w:r>
      <w:r w:rsidRPr="00DF5484">
        <w:t>ɔ</w:t>
      </w:r>
      <w:r w:rsidRPr="00DF5484">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p>
    <w:p w14:paraId="4D741C32" w14:textId="77777777" w:rsidR="00890876" w:rsidRDefault="00890876" w:rsidP="00890876">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sidRPr="00BF7B0E">
        <w:rPr>
          <w:rStyle w:val="Lbjegyzet-hivatkozs"/>
        </w:rPr>
        <w:footnoteReference w:id="24"/>
      </w:r>
      <w:r>
        <w:t xml:space="preserve"> In the emic aspect, the field of </w:t>
      </w:r>
      <w:r>
        <w:rPr>
          <w:b/>
          <w:bCs/>
        </w:rPr>
        <w:t>graphematics</w:t>
      </w:r>
      <w:r w:rsidRPr="00BF7B0E">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sidRPr="00BF7B0E">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are allographs of the grapheme &lt;a&gt;, since they all are conventionally associated with the same linguistic information.</w:t>
      </w:r>
    </w:p>
    <w:p w14:paraId="7A6A795C" w14:textId="77777777" w:rsidR="00890876" w:rsidRDefault="00890876" w:rsidP="00890876">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sidRPr="00BF7B0E">
        <w:rPr>
          <w:rStyle w:val="Lbjegyzet-hivatkozs"/>
        </w:rPr>
        <w:footnoteReference w:id="27"/>
      </w:r>
      <w:r>
        <w:t xml:space="preserve"> The graphematic module links the writing system to a module of the language system corresponding to the writing system’s </w:t>
      </w:r>
      <w:r w:rsidRPr="00742DF1">
        <w:t>dominant level of representational mapping</w:t>
      </w:r>
      <w:r>
        <w:t>, i.e. in the case of phonographic writing systems, to the phonological module. The graphetic module, conversely, is a component of the writing system that is independent of the language system.</w:t>
      </w:r>
    </w:p>
    <w:p w14:paraId="61BEBE66" w14:textId="77777777" w:rsidR="00890876" w:rsidRDefault="00890876" w:rsidP="00890876">
      <w:r>
        <w:t xml:space="preserve">Thus, the Sanskrit phoneme /a/ — which </w:t>
      </w:r>
      <w:r w:rsidRPr="007A223C">
        <w:t xml:space="preserve">may be </w:t>
      </w:r>
      <w:r>
        <w:t xml:space="preserve">phonologically </w:t>
      </w:r>
      <w:r w:rsidRPr="007A223C">
        <w:t>instantiated by several allophones such as [ɐ], [ɔ] or [ə]</w:t>
      </w:r>
      <w:r>
        <w:t xml:space="preserve"> — is the linguistic information signified by the grapheme &lt;a&gt;. In the writing system that associates modern Devanagari with Sanskrit, this grapheme can be instantiated by several allographs such as |</w:t>
      </w:r>
      <w:r w:rsidRPr="000D0902">
        <w:rPr>
          <w:rStyle w:val="ForeignDevanagariScript"/>
          <w:cs/>
        </w:rPr>
        <w:t>अ</w:t>
      </w:r>
      <w:r>
        <w:t>| or |</w:t>
      </w:r>
      <w:r w:rsidRPr="000D0902">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6D9B322F" w14:textId="77777777" w:rsidR="00890876" w:rsidRDefault="00890876" w:rsidP="00890876">
      <w:pPr>
        <w:pStyle w:val="Cmsor3"/>
      </w:pPr>
      <w:bookmarkStart w:id="36" w:name="_Hlk197440259"/>
      <w:bookmarkStart w:id="37" w:name="_Toc199757537"/>
      <w:r>
        <w:t>Refining the concept of the grapheme</w:t>
      </w:r>
      <w:bookmarkEnd w:id="37"/>
    </w:p>
    <w:p w14:paraId="75E11AD3" w14:textId="0BB50F2D" w:rsidR="00890876" w:rsidRDefault="00890876" w:rsidP="00890876">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w:t>
      </w:r>
      <w:r>
        <w:lastRenderedPageBreak/>
        <w:t xml:space="preserve">applied in the context of the Romanisation of Indic script. Our approach has much in common with </w:t>
      </w:r>
      <w:r w:rsidR="00032B26">
        <w:t>that</w:t>
      </w:r>
      <w:r>
        <w:t xml:space="preserve">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sidR="001301FB" w:rsidRPr="001301FB">
        <w:rPr>
          <w:rFonts w:cs="Gentium Plus"/>
        </w:rPr>
        <w:t>(e.g. 2019)</w:t>
      </w:r>
      <w:r>
        <w:fldChar w:fldCharType="end"/>
      </w:r>
      <w:r>
        <w:t>, but we have adapted some of his notions in altered form, and flatly disagree with others.</w:t>
      </w:r>
      <w:bookmarkStart w:id="38" w:name="_Ref198645199"/>
      <w:r w:rsidRPr="00BF7B0E">
        <w:rPr>
          <w:rStyle w:val="Lbjegyzet-hivatkozs"/>
        </w:rPr>
        <w:footnoteReference w:id="28"/>
      </w:r>
      <w:bookmarkEnd w:id="38"/>
      <w:r>
        <w:t xml:space="preserve"> Discussion of where</w:t>
      </w:r>
      <w:r w:rsidR="00032B26">
        <w:t>,</w:t>
      </w:r>
      <w:r>
        <w:t xml:space="preserve"> how </w:t>
      </w:r>
      <w:r w:rsidR="00032B26">
        <w:t xml:space="preserve">and why </w:t>
      </w:r>
      <w:r>
        <w:t xml:space="preserve">we agree or disagree with him and other </w:t>
      </w:r>
      <w:proofErr w:type="spellStart"/>
      <w:r>
        <w:t>grapholinguists</w:t>
      </w:r>
      <w:proofErr w:type="spellEnd"/>
      <w:r>
        <w:t xml:space="preserve"> will be kept to a minimum here in order to be able to proceed as quickly as possible to our actual subject matter.</w:t>
      </w:r>
    </w:p>
    <w:p w14:paraId="57CF0444" w14:textId="77777777" w:rsidR="00890876" w:rsidRDefault="00890876" w:rsidP="00032B26">
      <w:pPr>
        <w:ind w:firstLine="567"/>
      </w:pPr>
      <w:r>
        <w:t xml:space="preserve">For our purposes, a </w:t>
      </w:r>
      <w:r>
        <w:rPr>
          <w:b/>
          <w:bCs/>
        </w:rPr>
        <w:t>grapheme</w:t>
      </w:r>
      <w:r>
        <w:t xml:space="preserve"> is a minimal functional unit of a writing system,</w:t>
      </w:r>
      <w:r w:rsidRPr="00BF7B0E">
        <w:rPr>
          <w:rStyle w:val="Lbjegyzet-hivatkozs"/>
        </w:rPr>
        <w:footnoteReference w:id="29"/>
      </w:r>
      <w:r>
        <w:t xml:space="preserve"> meaning that a grapheme cannot be subdivided into smaller units which themselves satisfy the definition of a grapheme. The grapheme may be conceptualised as a dyadic sign</w:t>
      </w:r>
      <w:r w:rsidRPr="00BF7B0E">
        <w:rPr>
          <w:rStyle w:val="Lbjegyzet-hivatkozs"/>
        </w:rPr>
        <w:footnoteReference w:id="30"/>
      </w:r>
      <w:r>
        <w:t xml:space="preserve"> comprised of a linguistic aspect as its signified and a graphic aspect as its signifier.</w:t>
      </w:r>
      <w:r w:rsidRPr="00BF7B0E">
        <w:rPr>
          <w:rStyle w:val="Lbjegyzet-hivatkozs"/>
        </w:rPr>
        <w:footnoteReference w:id="31"/>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3BE38908" w14:textId="77777777" w:rsidR="00890876" w:rsidRDefault="00890876" w:rsidP="00890876">
      <w:pPr>
        <w:pStyle w:val="Cmsor4"/>
      </w:pPr>
      <w:r>
        <w:t>The linguistic aspect of the grapheme</w:t>
      </w:r>
    </w:p>
    <w:p w14:paraId="230CDA10" w14:textId="64ACBCFE" w:rsidR="00890876" w:rsidRDefault="00890876" w:rsidP="00890876">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sidRPr="00BF7B0E">
        <w:rPr>
          <w:rStyle w:val="Lbjegyzet-hivatkozs"/>
        </w:rPr>
        <w:footnoteReference w:id="32"/>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sidRPr="00BF7B0E">
        <w:rPr>
          <w:rStyle w:val="Lbjegyzet-hivatkozs"/>
        </w:rPr>
        <w:footnoteReference w:id="33"/>
      </w:r>
      <w:r>
        <w:t xml:space="preserve"> These other graphematic units can be relegated to a separate stage of analysis,</w:t>
      </w:r>
      <w:bookmarkStart w:id="39" w:name="_Ref198908542"/>
      <w:r w:rsidRPr="00BF7B0E">
        <w:rPr>
          <w:rStyle w:val="Lbjegyzet-hivatkozs"/>
        </w:rPr>
        <w:footnoteReference w:id="34"/>
      </w:r>
      <w:bookmarkEnd w:id="39"/>
      <w:r>
        <w:t xml:space="preserve"> and are generally not relevant to our topic.</w:t>
      </w:r>
      <w:r w:rsidRPr="00BF7B0E">
        <w:rPr>
          <w:rStyle w:val="Lbjegyzet-hivatkozs"/>
        </w:rPr>
        <w:footnoteReference w:id="35"/>
      </w:r>
    </w:p>
    <w:p w14:paraId="3F166FB4" w14:textId="77777777" w:rsidR="00890876" w:rsidRDefault="00890876" w:rsidP="00D401C1">
      <w:pPr>
        <w:ind w:firstLine="567"/>
      </w:pPr>
      <w:r>
        <w:t xml:space="preserve">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w:t>
      </w:r>
      <w:r>
        <w:lastRenderedPageBreak/>
        <w:t>correspondence is a subfield separate from the study of graphemes themselves.</w:t>
      </w:r>
      <w:r w:rsidRPr="00BF7B0E">
        <w:rPr>
          <w:rStyle w:val="Lbjegyzet-hivatkozs"/>
        </w:rPr>
        <w:footnoteReference w:id="36"/>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40" w:name="_Ref198645319"/>
      <w:r w:rsidRPr="00BF7B0E">
        <w:rPr>
          <w:rStyle w:val="Lbjegyzet-hivatkozs"/>
        </w:rPr>
        <w:footnoteReference w:id="37"/>
      </w:r>
      <w:bookmarkEnd w:id="40"/>
    </w:p>
    <w:p w14:paraId="5AC828B3" w14:textId="77777777" w:rsidR="00890876" w:rsidRDefault="00890876" w:rsidP="00890876">
      <w:pPr>
        <w:pStyle w:val="Cmsor4"/>
      </w:pPr>
      <w:bookmarkStart w:id="41" w:name="_Hlk197676370"/>
      <w:bookmarkStart w:id="42" w:name="_Ref199774168"/>
      <w:r>
        <w:t>The graphic aspect of the grapheme</w:t>
      </w:r>
      <w:bookmarkEnd w:id="42"/>
    </w:p>
    <w:p w14:paraId="4BCE52D6" w14:textId="24145EBF" w:rsidR="00890876" w:rsidRDefault="00890876" w:rsidP="00890876">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sidRPr="00BF7B0E">
        <w:rPr>
          <w:rStyle w:val="Lbjegyzet-hivatkozs"/>
        </w:rPr>
        <w:footnoteReference w:id="38"/>
      </w:r>
      <w:r>
        <w:t xml:space="preserve"> Thus, the components of a complex Indic </w:t>
      </w:r>
      <w:r w:rsidRPr="00E66428">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sidR="001301FB" w:rsidRPr="001301FB">
        <w:rPr>
          <w:rFonts w:cs="Gentium Plus"/>
          <w:kern w:val="0"/>
          <w:szCs w:val="24"/>
        </w:rPr>
        <w:t>(</w:t>
      </w:r>
      <w:proofErr w:type="spellStart"/>
      <w:r w:rsidR="001301FB" w:rsidRPr="001301FB">
        <w:rPr>
          <w:rFonts w:cs="Gentium Plus"/>
          <w:kern w:val="0"/>
          <w:szCs w:val="24"/>
        </w:rPr>
        <w:t>Meletis</w:t>
      </w:r>
      <w:proofErr w:type="spellEnd"/>
      <w:r w:rsidR="001301FB" w:rsidRPr="001301FB">
        <w:rPr>
          <w:rFonts w:cs="Gentium Plus"/>
          <w:kern w:val="0"/>
          <w:szCs w:val="24"/>
        </w:rPr>
        <w:t xml:space="preserve"> and </w:t>
      </w:r>
      <w:proofErr w:type="spellStart"/>
      <w:r w:rsidR="001301FB" w:rsidRPr="001301FB">
        <w:rPr>
          <w:rFonts w:cs="Gentium Plus"/>
          <w:kern w:val="0"/>
          <w:szCs w:val="24"/>
        </w:rPr>
        <w:t>Dürscheid</w:t>
      </w:r>
      <w:proofErr w:type="spellEnd"/>
      <w:r w:rsidR="001301FB" w:rsidRPr="001301FB">
        <w:rPr>
          <w:rFonts w:cs="Gentium Plus"/>
          <w:kern w:val="0"/>
          <w:szCs w:val="24"/>
        </w:rPr>
        <w:t xml:space="preserve">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43" w:name="_Ref198646201"/>
      <w:r w:rsidRPr="00BF7B0E">
        <w:rPr>
          <w:rStyle w:val="Lbjegyzet-hivatkozs"/>
        </w:rPr>
        <w:footnoteReference w:id="39"/>
      </w:r>
      <w:bookmarkEnd w:id="43"/>
      <w:r>
        <w:t xml:space="preserve"> Graphemes are functional units of writing which do not necessarily coincide with the segmental and autonomous formal units of a writing system. We shall refer to the latter as characters, to be discussed in </w:t>
      </w:r>
      <w:r w:rsidR="00703381">
        <w:t>§</w:t>
      </w:r>
      <w:r w:rsidR="00703381">
        <w:fldChar w:fldCharType="begin"/>
      </w:r>
      <w:r w:rsidR="00703381">
        <w:instrText xml:space="preserve"> REF _Ref199770899 \r \h </w:instrText>
      </w:r>
      <w:r w:rsidR="00703381">
        <w:fldChar w:fldCharType="separate"/>
      </w:r>
      <w:r w:rsidR="00703381">
        <w:t>2.4.1</w:t>
      </w:r>
      <w:r w:rsidR="00703381">
        <w:fldChar w:fldCharType="end"/>
      </w:r>
      <w:r>
        <w:t>.</w:t>
      </w:r>
    </w:p>
    <w:p w14:paraId="454CC697" w14:textId="7A69068B" w:rsidR="00890876" w:rsidRDefault="00890876" w:rsidP="00D401C1">
      <w:pPr>
        <w:ind w:firstLine="567"/>
        <w:rPr>
          <w:b/>
          <w:bCs/>
        </w:rPr>
      </w:pPr>
      <w:r>
        <w:t>Additionally, we do not limit the graphic aspect of a grapheme to an overt, visually isolable unit of script,</w:t>
      </w:r>
      <w:r w:rsidRPr="00BF7B0E">
        <w:rPr>
          <w:rStyle w:val="Lbjegyzet-hivatkozs"/>
        </w:rPr>
        <w:footnoteReference w:id="40"/>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sidRPr="000D0902">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44" w:name="_Ref198651090"/>
      <w:r w:rsidRPr="00BF7B0E">
        <w:rPr>
          <w:rStyle w:val="Lbjegyzet-hivatkozs"/>
        </w:rPr>
        <w:footnoteReference w:id="41"/>
      </w:r>
      <w:bookmarkEnd w:id="44"/>
      <w:r>
        <w:t xml:space="preserve"> that the relevant graphemes are individually present in spite of their lack of graphic distinctness, i.e. that we are not dealing with a</w:t>
      </w:r>
      <w:r w:rsidR="00703381">
        <w:t xml:space="preserve"> single</w:t>
      </w:r>
      <w:r>
        <w:t xml:space="preserv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2D6B6972" w14:textId="14A394C0" w:rsidR="00890876" w:rsidRDefault="00890876" w:rsidP="00D401C1">
      <w:pPr>
        <w:ind w:firstLine="567"/>
      </w:pPr>
      <w:r>
        <w:t xml:space="preserve">The above discussion anticipates a further problematic detail: what is the status of the inherent vowel (typically, /a/) of Indic </w:t>
      </w:r>
      <w:r w:rsidRPr="00E66428">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sidRPr="00E66428">
        <w:rPr>
          <w:rStyle w:val="Foreign"/>
        </w:rPr>
        <w:t>akṣara</w:t>
      </w:r>
      <w:r>
        <w:t xml:space="preserve"> </w:t>
      </w:r>
      <w:r w:rsidR="00703381">
        <w:t>without any additional</w:t>
      </w:r>
      <w:r>
        <w:t xml:space="preserve"> components that would negate that vowel or replace it with a different one.</w:t>
      </w:r>
      <w:r w:rsidRPr="00BF7B0E">
        <w:rPr>
          <w:rStyle w:val="Lbjegyzet-hivatkozs"/>
        </w:rPr>
        <w:footnoteReference w:id="42"/>
      </w:r>
      <w:r>
        <w:t xml:space="preserve"> For the purpose of analysis, </w:t>
      </w:r>
      <w:r>
        <w:lastRenderedPageBreak/>
        <w:t xml:space="preserve">we consider it best to recognise the inherent vowel as a grapheme, notwithstanding the fact that the covert graphic manifestation of the inherent vowel is not palaeographically derived from an earlier overt graphic sign, and that the shape of an </w:t>
      </w:r>
      <w:r w:rsidRPr="00E66428">
        <w:rPr>
          <w:rStyle w:val="Foreign"/>
        </w:rPr>
        <w:t>akṣara</w:t>
      </w:r>
      <w:r>
        <w:t xml:space="preserve"> consisting of a consonant and its inherent vowel is (as a rule) identical to the shape of that consonant graph when combined with a different vowel.</w:t>
      </w:r>
      <w:r w:rsidRPr="00BF7B0E">
        <w:rPr>
          <w:rStyle w:val="Lbjegyzet-hivatkozs"/>
        </w:rPr>
        <w:footnoteReference w:id="43"/>
      </w:r>
    </w:p>
    <w:p w14:paraId="0CB9050C" w14:textId="77777777" w:rsidR="00890876" w:rsidRDefault="00890876" w:rsidP="00D401C1">
      <w:pPr>
        <w:ind w:firstLine="567"/>
      </w:pPr>
      <w:r>
        <w:t xml:space="preserve">In summary, Devanagari </w:t>
      </w:r>
      <w:r>
        <w:rPr>
          <w:lang w:bidi="sa-IN"/>
        </w:rPr>
        <w:t>|</w:t>
      </w:r>
      <w:r w:rsidRPr="000D0902">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31034D8A" w14:textId="77777777" w:rsidR="00890876" w:rsidRDefault="00890876" w:rsidP="00890876">
      <w:pPr>
        <w:pStyle w:val="Cmsor2"/>
        <w:rPr>
          <w:lang w:bidi="sa-IN"/>
        </w:rPr>
      </w:pPr>
      <w:r>
        <w:rPr>
          <w:lang w:bidi="sa-IN"/>
        </w:rPr>
        <w:t>Graphic structures and their elements</w:t>
      </w:r>
    </w:p>
    <w:p w14:paraId="66C2791A" w14:textId="666AFBCC" w:rsidR="00890876" w:rsidRDefault="00890876" w:rsidP="00890876">
      <w:r>
        <w:rPr>
          <w:lang w:bidi="sa-IN"/>
        </w:rPr>
        <w:t xml:space="preserve">Having arrived at a concept of the grapheme that appears to be feasible in general and practicable for our purposes, we now need to investigate the status of salient graphic </w:t>
      </w:r>
      <w:r w:rsidR="00D401C1">
        <w:rPr>
          <w:lang w:bidi="sa-IN"/>
        </w:rPr>
        <w:t>entities</w:t>
      </w:r>
      <w:r>
        <w:rPr>
          <w:lang w:bidi="sa-IN"/>
        </w:rPr>
        <w:t xml:space="preserve">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4DACCFB5" w14:textId="77777777" w:rsidR="00890876" w:rsidRDefault="00890876" w:rsidP="00890876">
      <w:pPr>
        <w:pStyle w:val="Cmsor3"/>
        <w:rPr>
          <w:lang w:bidi="sa-IN"/>
        </w:rPr>
      </w:pPr>
      <w:bookmarkStart w:id="45" w:name="_Toc199757538"/>
      <w:bookmarkStart w:id="46" w:name="_Ref199758726"/>
      <w:bookmarkStart w:id="47" w:name="_Ref199770899"/>
      <w:r>
        <w:rPr>
          <w:lang w:bidi="sa-IN"/>
        </w:rPr>
        <w:t>Characters and glyphs</w:t>
      </w:r>
      <w:bookmarkEnd w:id="45"/>
      <w:bookmarkEnd w:id="46"/>
      <w:bookmarkEnd w:id="47"/>
    </w:p>
    <w:p w14:paraId="79A936DB" w14:textId="77777777" w:rsidR="00890876" w:rsidRDefault="00890876" w:rsidP="00890876">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14:paraId="6BAA632C" w14:textId="77777777" w:rsidR="00890876" w:rsidRDefault="00890876" w:rsidP="00D401C1">
      <w:pPr>
        <w:ind w:firstLine="567"/>
      </w:pPr>
      <w:r>
        <w:t>The term ‘character’ is widely used in a vague non-technical sense, and is rarely defined in a scholarly manner.</w:t>
      </w:r>
      <w:r w:rsidRPr="00BF7B0E">
        <w:rPr>
          <w:rStyle w:val="Lbjegyzet-hivatkozs"/>
        </w:rPr>
        <w:footnoteReference w:id="44"/>
      </w:r>
      <w:r>
        <w:t xml:space="preserve"> Importantly, ‘character’ as defined in information technology, specifically in the Unicode standard,</w:t>
      </w:r>
      <w:r w:rsidRPr="00BF7B0E">
        <w:rPr>
          <w:rStyle w:val="Lbjegyzet-hivatkozs"/>
        </w:rPr>
        <w:footnoteReference w:id="45"/>
      </w:r>
      <w:r>
        <w:t xml:space="preserve"> is </w:t>
      </w:r>
      <w:r>
        <w:rPr>
          <w:i/>
          <w:iCs/>
        </w:rPr>
        <w:t>not</w:t>
      </w:r>
      <w:r>
        <w:t xml:space="preserve"> what we define as a character. The grapholinguistic literature rarely uses this term,</w:t>
      </w:r>
      <w:r w:rsidRPr="00BF7B0E">
        <w:rPr>
          <w:rStyle w:val="Lbjegyzet-hivatkozs"/>
        </w:rPr>
        <w:footnoteReference w:id="46"/>
      </w:r>
      <w:r>
        <w:t xml:space="preserve"> and tends to deal with the character — as defined by us — under the blanket term ‘segment’. In alphabetic writing </w:t>
      </w:r>
      <w:r>
        <w:lastRenderedPageBreak/>
        <w:t>systems, characters (as a rule) coincide with graphemes,</w:t>
      </w:r>
      <w:r w:rsidRPr="00BF7B0E">
        <w:rPr>
          <w:rStyle w:val="Lbjegyzet-hivatkozs"/>
        </w:rPr>
        <w:footnoteReference w:id="47"/>
      </w:r>
      <w:r>
        <w:t xml:space="preserve"> but this is not necessarily so in other types of writing systems.</w:t>
      </w:r>
      <w:r w:rsidRPr="00BF7B0E">
        <w:rPr>
          <w:rStyle w:val="Lbjegyzet-hivatkozs"/>
        </w:rPr>
        <w:footnoteReference w:id="48"/>
      </w:r>
    </w:p>
    <w:p w14:paraId="02AB7351" w14:textId="44ED4B7E" w:rsidR="00890876" w:rsidRDefault="00890876" w:rsidP="00160915">
      <w:pPr>
        <w:ind w:firstLine="567"/>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sidRPr="00BF7B0E">
        <w:rPr>
          <w:rStyle w:val="Lbjegyzet-hivatkozs"/>
        </w:rPr>
        <w:footnoteReference w:id="49"/>
      </w:r>
      <w:r>
        <w:t xml:space="preserve"> Thus, in our terms, Devanagari |</w:t>
      </w:r>
      <w:r w:rsidRPr="000D0902">
        <w:rPr>
          <w:rStyle w:val="ForeignDevanagariScript"/>
          <w:cs/>
        </w:rPr>
        <w:t>अ</w:t>
      </w:r>
      <w:r>
        <w:t xml:space="preserve">| and Roman |A| </w:t>
      </w:r>
      <w:r w:rsidR="00C961D8">
        <w:t xml:space="preserve">(corresponding to the character &lt;A&gt; in their respective writing systems) </w:t>
      </w:r>
      <w:r>
        <w:t>are simultaneously glyphs and graphs, while the Devanagari glyph |</w:t>
      </w:r>
      <w:r w:rsidRPr="000D0902">
        <w:rPr>
          <w:rStyle w:val="ForeignDevanagariScript"/>
          <w:rFonts w:hint="cs"/>
          <w:cs/>
        </w:rPr>
        <w:t>का</w:t>
      </w:r>
      <w:r>
        <w:t xml:space="preserve">| </w:t>
      </w:r>
      <w:r w:rsidR="00C961D8">
        <w:t>(corresponding to the character &lt;</w:t>
      </w:r>
      <w:proofErr w:type="spellStart"/>
      <w:r w:rsidR="00C961D8">
        <w:t>kā</w:t>
      </w:r>
      <w:proofErr w:type="spellEnd"/>
      <w:r w:rsidR="00C961D8">
        <w:t xml:space="preserve">&gt;) </w:t>
      </w:r>
      <w:r>
        <w:t>is constituted of two graphs (|</w:t>
      </w:r>
      <w:r w:rsidRPr="000D0902">
        <w:rPr>
          <w:rStyle w:val="ForeignDevanagariScript"/>
          <w:rFonts w:hint="cs"/>
          <w:cs/>
        </w:rPr>
        <w:t>क</w:t>
      </w:r>
      <w:r>
        <w:t>|</w:t>
      </w:r>
      <w:r>
        <w:rPr>
          <w:lang w:bidi="sa-IN"/>
        </w:rPr>
        <w:t xml:space="preserve"> </w:t>
      </w:r>
      <w:r>
        <w:t>and |</w:t>
      </w:r>
      <w:r w:rsidRPr="000D0902">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48" w:name="_Ref198909201"/>
      <w:r w:rsidRPr="00BF7B0E">
        <w:rPr>
          <w:rStyle w:val="Lbjegyzet-hivatkozs"/>
        </w:rPr>
        <w:footnoteReference w:id="50"/>
      </w:r>
      <w:bookmarkEnd w:id="48"/>
    </w:p>
    <w:p w14:paraId="0673A64C" w14:textId="77777777" w:rsidR="00890876" w:rsidRDefault="00890876" w:rsidP="00890876">
      <w:pPr>
        <w:pStyle w:val="Cmsor3"/>
        <w:rPr>
          <w:lang w:bidi="sa-IN"/>
        </w:rPr>
      </w:pPr>
      <w:bookmarkStart w:id="49" w:name="_Toc199757539"/>
      <w:bookmarkStart w:id="50" w:name="_Ref199770569"/>
      <w:bookmarkStart w:id="51" w:name="_Ref199778699"/>
      <w:r>
        <w:rPr>
          <w:lang w:bidi="sa-IN"/>
        </w:rPr>
        <w:t>Polygraphy</w:t>
      </w:r>
      <w:bookmarkEnd w:id="49"/>
      <w:bookmarkEnd w:id="50"/>
      <w:bookmarkEnd w:id="51"/>
    </w:p>
    <w:p w14:paraId="1DBF6A1C" w14:textId="4017C8D4" w:rsidR="00890876" w:rsidRDefault="00890876" w:rsidP="00890876">
      <w:r>
        <w:rPr>
          <w:lang w:bidi="sa-IN"/>
        </w:rPr>
        <w:t xml:space="preserve">Many writing systems employ established sequences of graphs with a graphematic function, such as English </w:t>
      </w:r>
      <w:r w:rsidRPr="00E66428">
        <w:rPr>
          <w:rStyle w:val="Foreign"/>
        </w:rPr>
        <w:t>sh</w:t>
      </w:r>
      <w:r>
        <w:t xml:space="preserve">, which corresponds to the phoneme /ʃ/ with great consistency. Such combinations are technically known as </w:t>
      </w:r>
      <w:r>
        <w:rPr>
          <w:b/>
          <w:bCs/>
        </w:rPr>
        <w:t>polygraphs</w:t>
      </w:r>
      <w:r w:rsidRPr="00A75EF0">
        <w:t xml:space="preserve"> (and </w:t>
      </w:r>
      <w:r>
        <w:t xml:space="preserve">as </w:t>
      </w:r>
      <w:r>
        <w:rPr>
          <w:b/>
          <w:bCs/>
        </w:rPr>
        <w:t>digraphs</w:t>
      </w:r>
      <w:r>
        <w:t xml:space="preserve"> when comprised of two members), and have been recognised as graphemes in some approaches.</w:t>
      </w:r>
      <w:r w:rsidRPr="00BF7B0E">
        <w:rPr>
          <w:rStyle w:val="Lbjegyzet-hivatkozs"/>
        </w:rPr>
        <w:footnoteReference w:id="51"/>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sidRPr="00BF7B0E">
        <w:rPr>
          <w:rStyle w:val="Lbjegyzet-hivatkozs"/>
        </w:rPr>
        <w:footnoteReference w:id="52"/>
      </w:r>
      <w:r>
        <w:t xml:space="preserve"> The DHARMA transliteration scheme employs polygraphs for certain source graphemes, the practical consequences of which will be discussed in </w:t>
      </w:r>
      <w:r w:rsidR="00A27D95">
        <w:t>§</w:t>
      </w:r>
      <w:r w:rsidR="00A27D95">
        <w:fldChar w:fldCharType="begin"/>
      </w:r>
      <w:r w:rsidR="00A27D95">
        <w:instrText xml:space="preserve"> REF _Ref199773884 \r \h </w:instrText>
      </w:r>
      <w:r w:rsidR="00A27D95">
        <w:fldChar w:fldCharType="separate"/>
      </w:r>
      <w:r w:rsidR="00A27D95">
        <w:t>2.7</w:t>
      </w:r>
      <w:r w:rsidR="00A27D95">
        <w:fldChar w:fldCharType="end"/>
      </w:r>
      <w:r>
        <w:t>.</w:t>
      </w:r>
    </w:p>
    <w:p w14:paraId="53567CFE" w14:textId="77777777" w:rsidR="00890876" w:rsidRDefault="00890876" w:rsidP="00890876">
      <w:pPr>
        <w:pStyle w:val="Cmsor3"/>
      </w:pPr>
      <w:bookmarkStart w:id="52" w:name="_Toc199757540"/>
      <w:r>
        <w:t>Glyph complexity</w:t>
      </w:r>
      <w:bookmarkEnd w:id="52"/>
    </w:p>
    <w:p w14:paraId="3805FC25" w14:textId="77777777" w:rsidR="00890876" w:rsidRDefault="00890876" w:rsidP="00890876">
      <w:r>
        <w:t xml:space="preserve">As outlined above, Indic </w:t>
      </w:r>
      <w:r w:rsidRPr="00E66428">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ic complexity, as follows.</w:t>
      </w:r>
    </w:p>
    <w:p w14:paraId="58A6EDC2" w14:textId="286D11D4" w:rsidR="00890876" w:rsidRDefault="00890876" w:rsidP="007D5B5F">
      <w:pPr>
        <w:ind w:firstLine="567"/>
      </w:pPr>
      <w:r>
        <w:lastRenderedPageBreak/>
        <w:t xml:space="preserve">A </w:t>
      </w:r>
      <w:r>
        <w:rPr>
          <w:b/>
          <w:bCs/>
        </w:rPr>
        <w:t>simplex glyph</w:t>
      </w:r>
      <w:r>
        <w:t xml:space="preserve"> is one that is comprised of a single graph, which may correspond to a single grapheme or may — on the </w:t>
      </w:r>
      <w:r w:rsidRPr="00E66428">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xml:space="preserve">| </w:t>
      </w:r>
      <w:r w:rsidR="00A27D95">
        <w:t>(</w:t>
      </w:r>
      <w:r>
        <w:t>independent &lt;A&gt;</w:t>
      </w:r>
      <w:r w:rsidR="00A27D95">
        <w:t>)</w:t>
      </w:r>
      <w:r>
        <w:t>, and independent (typically final) consonant signs such as Bengali |</w:t>
      </w:r>
      <w:r>
        <w:rPr>
          <w:rFonts w:cs="Vrinda"/>
          <w:cs/>
          <w:lang w:bidi="bn-IN"/>
        </w:rPr>
        <w:t>ৎ</w:t>
      </w:r>
      <w:r>
        <w:t xml:space="preserve">| </w:t>
      </w:r>
      <w:r w:rsidR="00A27D95">
        <w:t>(</w:t>
      </w:r>
      <w:r>
        <w:t>final &lt;T&gt;</w:t>
      </w:r>
      <w:r w:rsidR="00A27D95">
        <w:t>)</w:t>
      </w:r>
      <w:r>
        <w:t xml:space="preserve">, as well as basic consonant signs comprising an </w:t>
      </w:r>
      <w:r w:rsidRPr="00E66428">
        <w:rPr>
          <w:rStyle w:val="Foreign"/>
        </w:rPr>
        <w:t>akṣara</w:t>
      </w:r>
      <w:r>
        <w:t xml:space="preserve"> with their inherent vowel (e.g. Devanagari |</w:t>
      </w:r>
      <w:r>
        <w:rPr>
          <w:rFonts w:hint="cs"/>
          <w:cs/>
        </w:rPr>
        <w:t>त</w:t>
      </w:r>
      <w:r>
        <w:t>| &lt;ta&gt;).</w:t>
      </w:r>
    </w:p>
    <w:p w14:paraId="16FC0EE9" w14:textId="5A5B1D58" w:rsidR="00890876" w:rsidRDefault="00890876" w:rsidP="007D5B5F">
      <w:pPr>
        <w:ind w:firstLine="567"/>
      </w:pPr>
      <w:r>
        <w:t xml:space="preserve">Conversely, a </w:t>
      </w:r>
      <w:r>
        <w:rPr>
          <w:b/>
          <w:bCs/>
        </w:rPr>
        <w:t>complex glyph</w:t>
      </w:r>
      <w:r>
        <w:t xml:space="preserve"> is one that is comprised of two or more graphs, such as Devanagari |</w:t>
      </w:r>
      <w:r w:rsidRPr="000D0902">
        <w:rPr>
          <w:rStyle w:val="ForeignDevanagariScript"/>
          <w:rFonts w:hint="cs"/>
          <w:cs/>
        </w:rPr>
        <w:t>ते</w:t>
      </w:r>
      <w:r>
        <w:t>| &lt;</w:t>
      </w:r>
      <w:proofErr w:type="spellStart"/>
      <w:r>
        <w:t>te</w:t>
      </w:r>
      <w:proofErr w:type="spellEnd"/>
      <w:r>
        <w:t>&gt; and |</w:t>
      </w:r>
      <w:r w:rsidRPr="000D0902">
        <w:rPr>
          <w:rStyle w:val="ForeignDevanagariScript"/>
          <w:rFonts w:hint="cs"/>
          <w:cs/>
        </w:rPr>
        <w:t>क्ल</w:t>
      </w:r>
      <w:r>
        <w:t>| &lt;</w:t>
      </w:r>
      <w:proofErr w:type="spellStart"/>
      <w:r>
        <w:t>kla</w:t>
      </w:r>
      <w:proofErr w:type="spellEnd"/>
      <w:r>
        <w:t xml:space="preserve">&gt;. This class includes every kind of glyph not classified above as simplex. Glyphs which represent several consonant graphemes without isolable graphic components, such as Devanagari </w:t>
      </w:r>
      <w:r>
        <w:rPr>
          <w:lang w:bidi="sa-IN"/>
        </w:rPr>
        <w:t>|</w:t>
      </w:r>
      <w:r w:rsidRPr="000D0902">
        <w:rPr>
          <w:rStyle w:val="ForeignDevanagariScript"/>
          <w:rFonts w:hint="eastAsia"/>
          <w:cs/>
        </w:rPr>
        <w:t>क्ष</w:t>
      </w:r>
      <w:r>
        <w:t>| &lt;</w:t>
      </w:r>
      <w:proofErr w:type="spellStart"/>
      <w:r>
        <w:t>kṣa</w:t>
      </w:r>
      <w:proofErr w:type="spellEnd"/>
      <w:r>
        <w:t xml:space="preserve">&gt; discussed </w:t>
      </w:r>
      <w:r w:rsidR="00254111">
        <w:t>in §</w:t>
      </w:r>
      <w:r w:rsidR="00254111">
        <w:fldChar w:fldCharType="begin"/>
      </w:r>
      <w:r w:rsidR="00254111">
        <w:instrText xml:space="preserve"> REF _Ref199774168 \r \h </w:instrText>
      </w:r>
      <w:r w:rsidR="00254111">
        <w:fldChar w:fldCharType="separate"/>
      </w:r>
      <w:r w:rsidR="00254111">
        <w:t>2.3.2.2</w:t>
      </w:r>
      <w:r w:rsidR="00254111">
        <w:fldChar w:fldCharType="end"/>
      </w:r>
      <w:r w:rsidR="00254111">
        <w:t xml:space="preserve"> </w:t>
      </w:r>
      <w:r>
        <w:t>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w:t>
      </w:r>
    </w:p>
    <w:p w14:paraId="5ED4B58B" w14:textId="1B9FED1D" w:rsidR="00890876" w:rsidRDefault="00890876" w:rsidP="00254111">
      <w:pPr>
        <w:ind w:firstLine="567"/>
      </w:pPr>
      <w:r>
        <w:t xml:space="preserve">We have provided some actual examples of simplex and complex glyphs above, but generally when discussing </w:t>
      </w:r>
      <w:r w:rsidR="00254111">
        <w:t xml:space="preserve">the </w:t>
      </w:r>
      <w:r>
        <w:t>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14:paraId="2145787B" w14:textId="77777777" w:rsidR="00890876" w:rsidRDefault="00890876" w:rsidP="00890876">
      <w:pPr>
        <w:pStyle w:val="Cmsor4"/>
      </w:pPr>
      <w:bookmarkStart w:id="53" w:name="_Ref199775450"/>
      <w:r>
        <w:t>Glyph components</w:t>
      </w:r>
      <w:bookmarkEnd w:id="53"/>
    </w:p>
    <w:p w14:paraId="012BB824" w14:textId="77777777" w:rsidR="00890876" w:rsidRDefault="00890876" w:rsidP="00890876">
      <w:r>
        <w:t xml:space="preserve">We use the term </w:t>
      </w:r>
      <w:r>
        <w:rPr>
          <w:b/>
          <w:bCs/>
        </w:rPr>
        <w:t>component</w:t>
      </w:r>
      <w:r>
        <w:t xml:space="preserve"> for a visually discernible graph that is part of a complex glyph.</w:t>
      </w:r>
      <w:r w:rsidRPr="00BF7B0E">
        <w:rPr>
          <w:rStyle w:val="Lbjegyzet-hivatkozs"/>
        </w:rPr>
        <w:footnoteReference w:id="53"/>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14:paraId="0543EC10" w14:textId="48377ED9" w:rsidR="00890876" w:rsidRDefault="00890876" w:rsidP="00B96647">
      <w:pPr>
        <w:ind w:firstLine="567"/>
      </w:pPr>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sidRPr="00BF7B0E">
        <w:rPr>
          <w:rStyle w:val="Lbjegyzet-hivatkozs"/>
        </w:rPr>
        <w:footnoteReference w:id="54"/>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sidR="001301FB" w:rsidRPr="001301FB">
        <w:rPr>
          <w:rFonts w:cs="Gentium Plus"/>
        </w:rPr>
        <w:t>(forthcoming)</w:t>
      </w:r>
      <w:r>
        <w:fldChar w:fldCharType="end"/>
      </w:r>
      <w:r>
        <w:t xml:space="preserve">. In actual usage we find ‘marker’ most useful for referring to graphs which modify the default vowel of an </w:t>
      </w:r>
      <w:r w:rsidRPr="00E66428">
        <w:rPr>
          <w:rStyle w:val="Foreign"/>
        </w:rPr>
        <w:t>akṣara</w:t>
      </w:r>
      <w:r>
        <w:t xml:space="preserve"> (i.e. to the dependent vowel signs and the </w:t>
      </w:r>
      <w:r w:rsidRPr="00E66428">
        <w:rPr>
          <w:rStyle w:val="Foreign"/>
        </w:rPr>
        <w:t>virāma</w:t>
      </w:r>
      <w:r>
        <w:t xml:space="preserve">, for which see </w:t>
      </w:r>
      <w:r w:rsidR="00B96647">
        <w:t>§</w:t>
      </w:r>
      <w:r w:rsidR="00B96647">
        <w:fldChar w:fldCharType="begin"/>
      </w:r>
      <w:r w:rsidR="00B96647">
        <w:instrText xml:space="preserve"> REF _Ref199774821 \r \h </w:instrText>
      </w:r>
      <w:r w:rsidR="00B96647">
        <w:fldChar w:fldCharType="separate"/>
      </w:r>
      <w:r w:rsidR="00B96647">
        <w:t>2.5.2</w:t>
      </w:r>
      <w:r w:rsidR="00B96647">
        <w:fldChar w:fldCharType="end"/>
      </w:r>
      <w:r>
        <w:t>), and prefer to speak of consonantal markers as dependent consonants.</w:t>
      </w:r>
      <w:r w:rsidR="00B96647">
        <w:rPr>
          <w:rStyle w:val="Lbjegyzet-hivatkozs"/>
        </w:rPr>
        <w:footnoteReference w:id="55"/>
      </w:r>
    </w:p>
    <w:p w14:paraId="19C3D105" w14:textId="77777777" w:rsidR="00890876" w:rsidRDefault="00890876" w:rsidP="00890876">
      <w:pPr>
        <w:pStyle w:val="Cmsor4"/>
      </w:pPr>
      <w:r>
        <w:t>Graphic elements</w:t>
      </w:r>
    </w:p>
    <w:p w14:paraId="08367C6D" w14:textId="77777777" w:rsidR="00890876" w:rsidRDefault="00890876" w:rsidP="00890876">
      <w:r>
        <w:t xml:space="preserve">The scope of the term ‘component’, as defined above, is restricted to graphs, i.e. to manifestations of graphemes.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sidRPr="000D0902">
        <w:rPr>
          <w:rStyle w:val="ForeignDevanagariScript"/>
          <w:cs/>
        </w:rPr>
        <w:t>के</w:t>
      </w:r>
      <w:r>
        <w:t>|) or made up of several elements, which may be connected (as in the graph for &lt;k&gt; in Devanagari |</w:t>
      </w:r>
      <w:r w:rsidRPr="000D0902">
        <w:rPr>
          <w:rStyle w:val="ForeignDevanagariScript"/>
          <w:cs/>
        </w:rPr>
        <w:t>के</w:t>
      </w:r>
      <w:r>
        <w:t>|) or unconnected (as in the graph for &lt;o&gt; in Tamil |</w:t>
      </w:r>
      <w:r>
        <w:rPr>
          <w:rFonts w:ascii="Tiro Tamil" w:hAnsi="Tiro Tamil" w:cs="Tiro Tamil"/>
          <w:cs/>
          <w:lang w:bidi="ta-IN"/>
        </w:rPr>
        <w:t>கொ</w:t>
      </w:r>
      <w:r>
        <w:t xml:space="preserve">|). The important difference is that while the graphs making up a complex glyph are individually meaningful (each corresponding to a grapheme), the elements making up a multi-element graph are not. </w:t>
      </w:r>
      <w:r>
        <w:rPr>
          <w:rFonts w:cs="Latha"/>
          <w:lang w:bidi="ta-IN"/>
        </w:rPr>
        <w:t xml:space="preserve">Most sign inventories include some elements that occur alone or in various combinations to constitute different graphs, but even if such an </w:t>
      </w:r>
      <w:r>
        <w:rPr>
          <w:rFonts w:cs="Latha"/>
          <w:lang w:bidi="ta-IN"/>
        </w:rPr>
        <w:lastRenderedPageBreak/>
        <w:t>element can constitute a graph on its own, it does not remain a graph when it is combined with other elements.</w:t>
      </w:r>
      <w:r w:rsidRPr="00BF7B0E">
        <w:rPr>
          <w:rStyle w:val="Lbjegyzet-hivatkozs"/>
        </w:rPr>
        <w:footnoteReference w:id="56"/>
      </w:r>
    </w:p>
    <w:p w14:paraId="2D50205F" w14:textId="77777777" w:rsidR="00890876" w:rsidRDefault="00890876" w:rsidP="00B96647">
      <w:pPr>
        <w:ind w:firstLine="567"/>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75F6A013" w14:textId="77777777" w:rsidR="00890876" w:rsidRDefault="00890876" w:rsidP="00890876">
      <w:pPr>
        <w:pStyle w:val="Cmsor2"/>
      </w:pPr>
      <w:r>
        <w:t>Problematic cases: what is a grapheme, and what is not?</w:t>
      </w:r>
    </w:p>
    <w:p w14:paraId="1167FAD5" w14:textId="77777777" w:rsidR="00890876" w:rsidRDefault="00890876" w:rsidP="00890876">
      <w:pPr>
        <w:pStyle w:val="Cmsor3"/>
        <w:rPr>
          <w:rStyle w:val="Foreign"/>
          <w:i w:val="0"/>
          <w:iCs w:val="0"/>
        </w:rPr>
      </w:pPr>
      <w:bookmarkStart w:id="54" w:name="_Toc199757541"/>
      <w:bookmarkStart w:id="55" w:name="_Ref199770578"/>
      <w:r>
        <w:rPr>
          <w:rStyle w:val="Foreign"/>
        </w:rPr>
        <w:t>Diacritical marks</w:t>
      </w:r>
      <w:bookmarkEnd w:id="54"/>
      <w:bookmarkEnd w:id="55"/>
    </w:p>
    <w:p w14:paraId="5D0E6FA8" w14:textId="75FC7917" w:rsidR="00890876" w:rsidRDefault="00890876" w:rsidP="00890876">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w:t>
      </w:r>
      <w:r w:rsidR="009E156A">
        <w:t xml:space="preserve"> </w:t>
      </w:r>
      <w:r w:rsidR="009E156A">
        <w:t>We emphasise that the markers of the Indic writing system (as defined in §</w:t>
      </w:r>
      <w:r w:rsidR="009E156A">
        <w:fldChar w:fldCharType="begin"/>
      </w:r>
      <w:r w:rsidR="009E156A">
        <w:instrText xml:space="preserve"> REF _Ref199775450 \r \h </w:instrText>
      </w:r>
      <w:r w:rsidR="009E156A">
        <w:fldChar w:fldCharType="separate"/>
      </w:r>
      <w:r w:rsidR="009E156A">
        <w:t>2.4.3.1</w:t>
      </w:r>
      <w:r w:rsidR="009E156A">
        <w:fldChar w:fldCharType="end"/>
      </w:r>
      <w:r w:rsidR="009E156A">
        <w:t xml:space="preserve"> above) are </w:t>
      </w:r>
      <w:r w:rsidR="009E156A">
        <w:rPr>
          <w:i/>
          <w:iCs/>
        </w:rPr>
        <w:t>not</w:t>
      </w:r>
      <w:r w:rsidR="009E156A">
        <w:t xml:space="preserve"> diacritical marks in our terms, even though secondary literature often refers to them as such.</w:t>
      </w:r>
    </w:p>
    <w:p w14:paraId="0DDE554E" w14:textId="371C8D78" w:rsidR="00890876" w:rsidRDefault="00890876" w:rsidP="009E156A">
      <w:pPr>
        <w:ind w:firstLine="567"/>
      </w:pPr>
      <w:r>
        <w:t>Diacritical marks thus have no special relevance to transliteration: like any distinctive element, they are only relevant to us inasmuch as they distinguish one graph from another.</w:t>
      </w:r>
      <w:r w:rsidRPr="00BF7B0E">
        <w:rPr>
          <w:rStyle w:val="Lbjegyzet-hivatkozs"/>
        </w:rPr>
        <w:footnoteReference w:id="57"/>
      </w:r>
      <w:r>
        <w:t xml:space="preserve"> If a source grapheme is distinguished by a diacritical mark from another source grapheme, than the distinction itself must be preserved in transliteration, but it need not involve a diacritical mark</w:t>
      </w:r>
      <w:r w:rsidR="009E156A">
        <w:t>, or indeed, any feature corresponding to the diacritical mark</w:t>
      </w:r>
      <w:r>
        <w:t>.</w:t>
      </w:r>
      <w:r w:rsidRPr="00BF7B0E">
        <w:rPr>
          <w:rStyle w:val="Lbjegyzet-hivatkozs"/>
        </w:rPr>
        <w:footnoteReference w:id="58"/>
      </w:r>
    </w:p>
    <w:p w14:paraId="257B3993" w14:textId="77777777" w:rsidR="00890876" w:rsidRPr="00C472A4" w:rsidRDefault="00890876" w:rsidP="00890876">
      <w:pPr>
        <w:pStyle w:val="Cmsor3"/>
      </w:pPr>
      <w:bookmarkStart w:id="56" w:name="_Toc199757542"/>
      <w:bookmarkStart w:id="57" w:name="_Ref199774821"/>
      <w:bookmarkStart w:id="58" w:name="_Ref199777633"/>
      <w:bookmarkStart w:id="59" w:name="_Ref199778443"/>
      <w:r w:rsidRPr="00E66428">
        <w:rPr>
          <w:rStyle w:val="Foreign"/>
        </w:rPr>
        <w:t>Virāma</w:t>
      </w:r>
      <w:bookmarkEnd w:id="56"/>
      <w:bookmarkEnd w:id="57"/>
      <w:bookmarkEnd w:id="58"/>
      <w:bookmarkEnd w:id="59"/>
    </w:p>
    <w:p w14:paraId="035C84A3" w14:textId="3CDD2BBE" w:rsidR="00890876" w:rsidRDefault="00890876" w:rsidP="00890876">
      <w:r>
        <w:t xml:space="preserve">A moot point we have been carefully avoiding is the status of the </w:t>
      </w:r>
      <w:r w:rsidRPr="00E66428">
        <w:rPr>
          <w:rStyle w:val="Foreign"/>
        </w:rPr>
        <w:t>virāma</w:t>
      </w:r>
      <w:r>
        <w:t xml:space="preserve">, the </w:t>
      </w:r>
      <w:r w:rsidR="009E156A">
        <w:t>“</w:t>
      </w:r>
      <w:r>
        <w:t>vowel killer</w:t>
      </w:r>
      <w:r w:rsidR="009E156A">
        <w:t>”</w:t>
      </w:r>
      <w:r>
        <w:t xml:space="preserve"> sign of aksharic writing systems. The </w:t>
      </w:r>
      <w:r w:rsidRPr="00E66428">
        <w:rPr>
          <w:rStyle w:val="Foreign"/>
        </w:rPr>
        <w:t>virāma</w:t>
      </w:r>
      <w:r>
        <w:t xml:space="preserve"> negates the inherent vowel of an </w:t>
      </w:r>
      <w:r w:rsidRPr="00E66428">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sidRPr="00E66428">
        <w:rPr>
          <w:rStyle w:val="Foreign"/>
        </w:rPr>
        <w:t>akṣara</w:t>
      </w:r>
      <w:r>
        <w:t xml:space="preserve"> without </w:t>
      </w:r>
      <w:r>
        <w:lastRenderedPageBreak/>
        <w:t xml:space="preserve">a </w:t>
      </w:r>
      <w:r w:rsidRPr="00E66428">
        <w:rPr>
          <w:rStyle w:val="Foreign"/>
        </w:rPr>
        <w:t>virāma</w:t>
      </w:r>
      <w:r>
        <w:t xml:space="preserve"> is comprised of at least two graphemes, and if a </w:t>
      </w:r>
      <w:r w:rsidRPr="00E66428">
        <w:rPr>
          <w:rStyle w:val="Foreign"/>
        </w:rPr>
        <w:t>virāma</w:t>
      </w:r>
      <w:r>
        <w:t xml:space="preserve"> is added to the same </w:t>
      </w:r>
      <w:r w:rsidRPr="00E66428">
        <w:rPr>
          <w:rStyle w:val="Foreign"/>
        </w:rPr>
        <w:t>akṣara</w:t>
      </w:r>
      <w:r>
        <w:t>, one or more of those graphemes remain</w:t>
      </w:r>
      <w:r w:rsidRPr="00BF7B0E">
        <w:rPr>
          <w:rStyle w:val="Lbjegyzet-hivatkozs"/>
        </w:rPr>
        <w:footnoteReference w:id="59"/>
      </w:r>
      <w:r>
        <w:t xml:space="preserve"> and one ceases to be present, but none are changed to a different grapheme.</w:t>
      </w:r>
    </w:p>
    <w:p w14:paraId="0F591897" w14:textId="28C49B85" w:rsidR="00890876" w:rsidRDefault="00890876" w:rsidP="009E156A">
      <w:pPr>
        <w:ind w:firstLine="567"/>
      </w:pPr>
      <w:r>
        <w:t xml:space="preserve">All things considered, we are willing to grant grapheme status to the </w:t>
      </w:r>
      <w:r w:rsidRPr="00E66428">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sidRPr="00E66428">
        <w:rPr>
          <w:rStyle w:val="Foreign"/>
        </w:rPr>
        <w:t>akṣara</w:t>
      </w:r>
      <w:r>
        <w:t xml:space="preserve">). The rationale is admittedly tortuous, but it is essential for a transliteration scheme used in philology and palaeography to make a distinction between a vowelless consonant expressed using a </w:t>
      </w:r>
      <w:r w:rsidRPr="00E66428">
        <w:rPr>
          <w:rStyle w:val="Foreign"/>
        </w:rPr>
        <w:t>virāma</w:t>
      </w:r>
      <w:r>
        <w:t xml:space="preserve"> and one expressed in a different way (see also</w:t>
      </w:r>
      <w:r w:rsidR="009E156A">
        <w:t xml:space="preserve"> §</w:t>
      </w:r>
      <w:r w:rsidR="009E156A">
        <w:fldChar w:fldCharType="begin"/>
      </w:r>
      <w:r w:rsidR="009E156A">
        <w:instrText xml:space="preserve"> REF _Ref199775736 \r \h </w:instrText>
      </w:r>
      <w:r w:rsidR="009E156A">
        <w:fldChar w:fldCharType="separate"/>
      </w:r>
      <w:r w:rsidR="009E156A">
        <w:t>2.6.1</w:t>
      </w:r>
      <w:r w:rsidR="009E156A">
        <w:fldChar w:fldCharType="end"/>
      </w:r>
      <w:r>
        <w:t>).</w:t>
      </w:r>
      <w:r w:rsidRPr="00BF7B0E">
        <w:rPr>
          <w:rStyle w:val="Lbjegyzet-hivatkozs"/>
        </w:rPr>
        <w:footnoteReference w:id="60"/>
      </w:r>
      <w:r>
        <w:t xml:space="preserve"> In further support for recognising the </w:t>
      </w:r>
      <w:r w:rsidRPr="00E66428">
        <w:rPr>
          <w:rStyle w:val="Foreign"/>
        </w:rPr>
        <w:t>virāma</w:t>
      </w:r>
      <w:r>
        <w:t xml:space="preserve"> as a grapheme we emphasise that </w:t>
      </w:r>
      <w:r w:rsidR="009E156A">
        <w:t xml:space="preserve">functionally </w:t>
      </w:r>
      <w:r>
        <w:t xml:space="preserve">it is fully analogous to vowel markers, which are definitely graphemes in their own right. A basic </w:t>
      </w:r>
      <w:r w:rsidRPr="00E66428">
        <w:rPr>
          <w:rStyle w:val="Foreign"/>
        </w:rPr>
        <w:t>akṣara</w:t>
      </w:r>
      <w:r>
        <w:t xml:space="preserve"> signifies the presence of an inherent vowel, a vowel marker signifies the presence of another vowel in place of that inherent vowel, and the </w:t>
      </w:r>
      <w:r w:rsidRPr="00E66428">
        <w:rPr>
          <w:rStyle w:val="Foreign"/>
        </w:rPr>
        <w:t>virāma</w:t>
      </w:r>
      <w:r>
        <w:t xml:space="preserve"> signifies a zero-vowel in place of</w:t>
      </w:r>
      <w:r w:rsidRPr="001008D5">
        <w:t xml:space="preserve"> </w:t>
      </w:r>
      <w:r>
        <w:t>that inherent vowel.</w:t>
      </w:r>
      <w:r w:rsidRPr="00BF7B0E">
        <w:rPr>
          <w:rStyle w:val="Lbjegyzet-hivatkozs"/>
        </w:rPr>
        <w:footnoteReference w:id="61"/>
      </w:r>
    </w:p>
    <w:p w14:paraId="6811153F" w14:textId="77777777" w:rsidR="00890876" w:rsidRDefault="00890876" w:rsidP="00890876">
      <w:pPr>
        <w:pStyle w:val="Cmsor3"/>
      </w:pPr>
      <w:bookmarkStart w:id="60" w:name="_Toc199757543"/>
      <w:r w:rsidRPr="00E66428">
        <w:rPr>
          <w:rStyle w:val="Foreign"/>
        </w:rPr>
        <w:t>Anusvāra</w:t>
      </w:r>
      <w:r>
        <w:t xml:space="preserve"> relatives</w:t>
      </w:r>
      <w:bookmarkEnd w:id="60"/>
    </w:p>
    <w:p w14:paraId="7268FB29" w14:textId="1A9C40CF" w:rsidR="00890876" w:rsidRDefault="00890876" w:rsidP="00890876">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w:t>
      </w:r>
      <w:r w:rsidR="00FD2EAD">
        <w:t xml:space="preserve">also </w:t>
      </w:r>
      <w:r>
        <w:t xml:space="preserve">be a diacritical mark representing the nasal quality of a vowel. Some standardised modern writing systems employ different graphic signs (the </w:t>
      </w:r>
      <w:r>
        <w:rPr>
          <w:rStyle w:val="Foreign"/>
        </w:rPr>
        <w:t>bindu</w:t>
      </w:r>
      <w:r>
        <w:t xml:space="preserve"> |</w:t>
      </w:r>
      <w:r w:rsidRPr="000D0902">
        <w:rPr>
          <w:rStyle w:val="ForeignDevanagariScript"/>
          <w:rFonts w:hint="cs"/>
          <w:cs/>
        </w:rPr>
        <w:t>ं</w:t>
      </w:r>
      <w:r>
        <w:t xml:space="preserve">| and the </w:t>
      </w:r>
      <w:r>
        <w:rPr>
          <w:rStyle w:val="Foreign"/>
        </w:rPr>
        <w:t>candrabindu</w:t>
      </w:r>
      <w:r>
        <w:t xml:space="preserve"> |</w:t>
      </w:r>
      <w:r w:rsidRPr="000D0902">
        <w:rPr>
          <w:rStyle w:val="ForeignDevanagariScript"/>
          <w:rFonts w:hint="cs"/>
          <w:cs/>
        </w:rPr>
        <w:t>ँ</w:t>
      </w:r>
      <w:r>
        <w:t>|) for these purposes, but such a distinction is by no means universal.</w:t>
      </w:r>
    </w:p>
    <w:p w14:paraId="4078359A" w14:textId="36F5CFAA" w:rsidR="00890876" w:rsidRDefault="00890876" w:rsidP="00FD2EAD">
      <w:pPr>
        <w:ind w:firstLine="567"/>
      </w:pPr>
      <w:r>
        <w:t xml:space="preserve">In the diplomatic transliteration of primary texts, we </w:t>
      </w:r>
      <w:r w:rsidR="00FD2EAD">
        <w:t xml:space="preserve">wish </w:t>
      </w:r>
      <w:r>
        <w:t xml:space="preserve">to make no assumptions about whether such signs were employed by their writers to represent a phoneme or to qualify a phoneme represented by another graph, and </w:t>
      </w:r>
      <w:r w:rsidR="00FD2EAD">
        <w:t xml:space="preserve">prefer </w:t>
      </w:r>
      <w:r>
        <w:t xml:space="preserve">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w:t>
      </w:r>
      <w:r w:rsidRPr="00C13C0C">
        <w:t xml:space="preserve">phoneme correspondence. Therefore, our general </w:t>
      </w:r>
      <w:r>
        <w:t xml:space="preserve">approach is to treat all </w:t>
      </w:r>
      <w:r w:rsidRPr="00C13C0C">
        <w:rPr>
          <w:rStyle w:val="Foreign"/>
        </w:rPr>
        <w:t>anusvāra</w:t>
      </w:r>
      <w:r>
        <w:t xml:space="preserve"> variants as graphemes on their own right, and thus to represent them with a corresponding target grapheme</w:t>
      </w:r>
      <w:r w:rsidR="00FD2EAD">
        <w:t>.</w:t>
      </w:r>
      <w:r w:rsidRPr="00BF7B0E">
        <w:rPr>
          <w:rStyle w:val="Lbjegyzet-hivatkozs"/>
        </w:rPr>
        <w:footnoteReference w:id="62"/>
      </w:r>
    </w:p>
    <w:p w14:paraId="5EAD2963" w14:textId="77777777" w:rsidR="00890876" w:rsidRDefault="00890876" w:rsidP="00890876">
      <w:pPr>
        <w:pStyle w:val="Cmsor3"/>
      </w:pPr>
      <w:bookmarkStart w:id="61" w:name="_Toc199757544"/>
      <w:r>
        <w:t>Other signs of vague status</w:t>
      </w:r>
      <w:bookmarkEnd w:id="61"/>
    </w:p>
    <w:p w14:paraId="3419B001" w14:textId="77777777" w:rsidR="00890876" w:rsidRPr="00B46EF1" w:rsidRDefault="00890876" w:rsidP="00890876">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w:t>
      </w:r>
      <w:r>
        <w:lastRenderedPageBreak/>
        <w:t xml:space="preserve">introduce a series of target graphemes for each combination of the problematic sign with a basic grapheme. An example of a poorly understood graphic sign is the underdot in Mon, Pyu and Burmese (#§), while the Gurmukhi </w:t>
      </w:r>
      <w:r w:rsidRPr="00E66428">
        <w:rPr>
          <w:rStyle w:val="Foreign"/>
        </w:rPr>
        <w:t>addak</w:t>
      </w:r>
      <w:r>
        <w:t xml:space="preserve"> may exemplify signs which are well understood but difficult to classify.</w:t>
      </w:r>
      <w:r w:rsidRPr="00BF7B0E">
        <w:rPr>
          <w:rStyle w:val="Lbjegyzet-hivatkozs"/>
        </w:rPr>
        <w:footnoteReference w:id="63"/>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5881E590" w14:textId="77777777" w:rsidR="00890876" w:rsidRDefault="00890876" w:rsidP="00890876">
      <w:pPr>
        <w:pStyle w:val="Cmsor3"/>
      </w:pPr>
      <w:bookmarkStart w:id="62" w:name="_Ref199757158"/>
      <w:bookmarkStart w:id="63" w:name="_Toc199757545"/>
      <w:r>
        <w:t>Non-phonographic signs</w:t>
      </w:r>
      <w:bookmarkEnd w:id="62"/>
      <w:bookmarkEnd w:id="63"/>
    </w:p>
    <w:p w14:paraId="0A509EEE" w14:textId="22662B66" w:rsidR="00890876" w:rsidRDefault="00890876" w:rsidP="00890876">
      <w:r>
        <w:t xml:space="preserve">Texts written in a phonographic writing system often include graphic signs which signify non-phonographic information. The most </w:t>
      </w:r>
      <w:r w:rsidR="00FD2EAD">
        <w:t>common</w:t>
      </w:r>
      <w:r>
        <w:t xml:space="preserve">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sidRPr="00E66428">
        <w:rPr>
          <w:rStyle w:val="Foreign"/>
        </w:rPr>
        <w:t>avagraha</w:t>
      </w:r>
      <w:r>
        <w:t xml:space="preserve"> of the Indic writing system or the apostrophe of the Roman one, which are often used to indicate elision. Others may be </w:t>
      </w:r>
      <w:r w:rsidRPr="00EE6047">
        <w:t xml:space="preserve">quite beyond the domain of </w:t>
      </w:r>
      <w:r>
        <w:t>glottography</w:t>
      </w:r>
      <w:r w:rsidRPr="00EE6047">
        <w:t>, such as “auspiciousness” presumably conveyed by many opening and closing symbols used in inscriptions or “irony” conveyed by a winking smiley in a text message.</w:t>
      </w:r>
      <w:r>
        <w:t xml:space="preserve"> </w:t>
      </w:r>
    </w:p>
    <w:p w14:paraId="51EDCD3A" w14:textId="5459538F" w:rsidR="00890876" w:rsidRDefault="00890876" w:rsidP="00FD2EAD">
      <w:pPr>
        <w:ind w:firstLine="567"/>
      </w:pPr>
      <w:r w:rsidRPr="00EE6047">
        <w:t xml:space="preserve">Whether such signs are to be considered graphemes </w:t>
      </w:r>
      <w:r w:rsidR="00FD2EAD">
        <w:t>—</w:t>
      </w:r>
      <w:r w:rsidRPr="00EE6047">
        <w:t xml:space="preserve"> and if yes, exactly how the grapheme ought to be defined to accommodate them </w:t>
      </w:r>
      <w:r w:rsidR="00FD2EAD">
        <w:t>—</w:t>
      </w:r>
      <w:r w:rsidRPr="00EE6047">
        <w:t xml:space="preserve"> is a vexed question</w:t>
      </w:r>
      <w:r>
        <w:t xml:space="preserve">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sidR="001301FB" w:rsidRPr="001301FB">
        <w:rPr>
          <w:rFonts w:cs="Gentium Plus"/>
          <w:kern w:val="0"/>
          <w:szCs w:val="24"/>
        </w:rPr>
        <w:t xml:space="preserve">(cf. </w:t>
      </w:r>
      <w:proofErr w:type="spellStart"/>
      <w:r w:rsidR="001301FB" w:rsidRPr="001301FB">
        <w:rPr>
          <w:rFonts w:cs="Gentium Plus"/>
          <w:kern w:val="0"/>
          <w:szCs w:val="24"/>
        </w:rPr>
        <w:t>Meletis</w:t>
      </w:r>
      <w:proofErr w:type="spellEnd"/>
      <w:r w:rsidR="001301FB" w:rsidRPr="001301FB">
        <w:rPr>
          <w:rFonts w:cs="Gentium Plus"/>
          <w:kern w:val="0"/>
          <w:szCs w:val="24"/>
        </w:rPr>
        <w:t xml:space="preserve"> and </w:t>
      </w:r>
      <w:proofErr w:type="spellStart"/>
      <w:r w:rsidR="001301FB" w:rsidRPr="001301FB">
        <w:rPr>
          <w:rFonts w:cs="Gentium Plus"/>
          <w:kern w:val="0"/>
          <w:szCs w:val="24"/>
        </w:rPr>
        <w:t>Dürscheid</w:t>
      </w:r>
      <w:proofErr w:type="spellEnd"/>
      <w:r w:rsidR="001301FB" w:rsidRPr="001301FB">
        <w:rPr>
          <w:rFonts w:cs="Gentium Plus"/>
          <w:kern w:val="0"/>
          <w:szCs w:val="24"/>
        </w:rPr>
        <w:t xml:space="preserve"> 2022, 132–33)</w:t>
      </w:r>
      <w:r>
        <w:fldChar w:fldCharType="end"/>
      </w:r>
      <w:r>
        <w:t xml:space="preserve">. We feel that the best way to reconcile such signs with the framework presented above is to understand them as graphemes belonging to one or more secondary writing systems, which are </w:t>
      </w:r>
      <w:r w:rsidR="00FD2EAD">
        <w:t>separate</w:t>
      </w:r>
      <w:r>
        <w:t xml:space="preserv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2AE70FD3" w14:textId="2131EDD9" w:rsidR="00890876" w:rsidRPr="005234E1" w:rsidRDefault="00890876" w:rsidP="00FD2EAD">
      <w:pPr>
        <w:ind w:firstLine="567"/>
      </w:pPr>
      <w:r>
        <w:t>It would, however, not be practicable to give full justice to the practically infinite variety of such signs by transliterating each with a different target grapheme. We therefore classify written signs along the following lines.</w:t>
      </w:r>
      <w:r w:rsidRPr="00BF7B0E">
        <w:rPr>
          <w:rStyle w:val="Lbjegyzet-hivatkozs"/>
        </w:rPr>
        <w:footnoteReference w:id="64"/>
      </w:r>
      <w:r>
        <w:t xml:space="preserve"> </w:t>
      </w:r>
      <w:r w:rsidRPr="00447CB0">
        <w:t xml:space="preserve">An </w:t>
      </w:r>
      <w:r w:rsidRPr="005234E1">
        <w:rPr>
          <w:b/>
          <w:bCs/>
        </w:rPr>
        <w:t xml:space="preserve">alphabetic </w:t>
      </w:r>
      <w:r>
        <w:rPr>
          <w:b/>
          <w:bCs/>
        </w:rPr>
        <w:t>sign</w:t>
      </w:r>
      <w:r w:rsidRPr="00447CB0">
        <w:t xml:space="preserve"> is one that represents speech sounds </w:t>
      </w:r>
      <w:r>
        <w:t>in any phonographic writing system. Thus, ‘alphabetic’ in this phrase does not imply an alphabetic writing system; in fact, we prefer referring to the alphabetic signs of alphabetic systems as letters</w:t>
      </w:r>
      <w:r w:rsidRPr="00447CB0">
        <w:t xml:space="preserve">. </w:t>
      </w:r>
      <w:r>
        <w:t xml:space="preserve">All other graphic signs are non-alphabetic signs. Among these, </w:t>
      </w:r>
      <w:r w:rsidRPr="00447CB0">
        <w:t xml:space="preserve">a </w:t>
      </w:r>
      <w:r w:rsidRPr="005234E1">
        <w:rPr>
          <w:b/>
          <w:bCs/>
        </w:rPr>
        <w:t>numeric sign</w:t>
      </w:r>
      <w:r>
        <w:t xml:space="preserve"> </w:t>
      </w:r>
      <w:r w:rsidRPr="00447CB0">
        <w:t xml:space="preserve">or </w:t>
      </w:r>
      <w:r w:rsidRPr="005234E1">
        <w:rPr>
          <w:b/>
          <w:bCs/>
        </w:rPr>
        <w:t>cipher</w:t>
      </w:r>
      <w:r w:rsidRPr="00447CB0">
        <w:t xml:space="preserve"> is one that denotes a number</w:t>
      </w:r>
      <w:r>
        <w:t>, transliterated as per #§</w:t>
      </w:r>
      <w:r w:rsidRPr="00447CB0">
        <w:t xml:space="preserve">. </w:t>
      </w:r>
      <w:r>
        <w:t>A</w:t>
      </w:r>
      <w:r w:rsidRPr="00447CB0">
        <w:t xml:space="preserve">lphabetic and numeric </w:t>
      </w:r>
      <w:r>
        <w:t xml:space="preserve">signs </w:t>
      </w:r>
      <w:r w:rsidRPr="00447CB0">
        <w:t>together</w:t>
      </w:r>
      <w:r>
        <w:t xml:space="preserve"> are referred to as </w:t>
      </w:r>
      <w:r>
        <w:rPr>
          <w:b/>
          <w:bCs/>
        </w:rPr>
        <w:t>alphanumeric signs</w:t>
      </w:r>
      <w:r>
        <w:t xml:space="preserve">, and all others are non-alphanumeric. Among the latter, we give differential treatment to the </w:t>
      </w:r>
      <w:r w:rsidRPr="00E66428">
        <w:rPr>
          <w:rStyle w:val="Foreign"/>
        </w:rPr>
        <w:t>avagraha</w:t>
      </w:r>
      <w:r>
        <w:t xml:space="preserve"> (#§), and distinguish the category of </w:t>
      </w:r>
      <w:r>
        <w:rPr>
          <w:b/>
          <w:bCs/>
        </w:rPr>
        <w:t xml:space="preserve">punctuation </w:t>
      </w:r>
      <w:r w:rsidR="00695CA0">
        <w:rPr>
          <w:b/>
          <w:bCs/>
        </w:rPr>
        <w:t>sign</w:t>
      </w:r>
      <w:r w:rsidRPr="00631D09">
        <w:t xml:space="preserve"> </w:t>
      </w:r>
      <w:r>
        <w:t xml:space="preserve">(#§). All other non-alphanumeric signs are referred to as </w:t>
      </w:r>
      <w:r>
        <w:rPr>
          <w:b/>
          <w:bCs/>
        </w:rPr>
        <w:t>symbols</w:t>
      </w:r>
      <w:r>
        <w:t xml:space="preserve"> or </w:t>
      </w:r>
      <w:r>
        <w:rPr>
          <w:b/>
          <w:bCs/>
        </w:rPr>
        <w:t>miscellaneous signs</w:t>
      </w:r>
      <w:r>
        <w:t xml:space="preserve"> (#§), with the caveat that the boundary between punctuation </w:t>
      </w:r>
      <w:r w:rsidR="00695CA0">
        <w:t>sign</w:t>
      </w:r>
      <w:r>
        <w:t>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7D56DEC0" w14:textId="77777777" w:rsidR="00890876" w:rsidRDefault="00890876" w:rsidP="00890876">
      <w:pPr>
        <w:pStyle w:val="Cmsor3"/>
      </w:pPr>
      <w:bookmarkStart w:id="64" w:name="_Toc199757546"/>
      <w:bookmarkStart w:id="65" w:name="_Ref199772431"/>
      <w:bookmarkStart w:id="66" w:name="_Ref199772437"/>
      <w:bookmarkStart w:id="67" w:name="_Ref199774907"/>
      <w:r>
        <w:t>Fuzzy segmentation</w:t>
      </w:r>
      <w:bookmarkEnd w:id="64"/>
      <w:bookmarkEnd w:id="65"/>
      <w:bookmarkEnd w:id="66"/>
      <w:bookmarkEnd w:id="67"/>
    </w:p>
    <w:p w14:paraId="08AC686F" w14:textId="77777777" w:rsidR="00890876" w:rsidRDefault="00890876" w:rsidP="00890876">
      <w:r>
        <w:t xml:space="preserve">When a writing system in the broad sense is considered with an extensive diachronic and/or synchronic scope, the class of complex characters inevitably exhibits a smooth transition to (independent) character sequences on one side and to simplex characters on the other. Such fuzzy boundaries are more prominent </w:t>
      </w:r>
      <w:r>
        <w:lastRenderedPageBreak/>
        <w:t>in alphabetic writing systems,</w:t>
      </w:r>
      <w:r w:rsidRPr="00BF7B0E">
        <w:rPr>
          <w:rStyle w:val="Lbjegyzet-hivatkozs"/>
        </w:rPr>
        <w:footnoteReference w:id="65"/>
      </w:r>
      <w:r>
        <w:t xml:space="preserve"> but they can also occur in the Indic system,</w:t>
      </w:r>
      <w:r w:rsidRPr="00BF7B0E">
        <w:rPr>
          <w:rStyle w:val="Lbjegyzet-hivatkozs"/>
        </w:rPr>
        <w:footnoteReference w:id="66"/>
      </w:r>
      <w:r>
        <w:t xml:space="preserve">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592F2764" w14:textId="1453FF2E" w:rsidR="00890876" w:rsidRDefault="00890876" w:rsidP="00951DA9">
      <w:pPr>
        <w:ind w:firstLine="567"/>
      </w:pPr>
      <w:r>
        <w:t xml:space="preserve">The status of the </w:t>
      </w:r>
      <w:r w:rsidRPr="00E66428">
        <w:rPr>
          <w:rStyle w:val="Foreign"/>
        </w:rPr>
        <w:t>visarga</w:t>
      </w:r>
      <w:r>
        <w:t xml:space="preserve"> and the </w:t>
      </w:r>
      <w:r w:rsidRPr="00E66428">
        <w:rPr>
          <w:rStyle w:val="Foreign"/>
        </w:rPr>
        <w:t>anusvāra</w:t>
      </w:r>
      <w:r>
        <w:t xml:space="preserve"> (</w:t>
      </w:r>
      <w:r w:rsidR="005061C2">
        <w:t>along with</w:t>
      </w:r>
      <w:r>
        <w:t xml:space="preserve"> its variants) remains open: they are traditionally considered to be dependent on </w:t>
      </w:r>
      <w:r w:rsidRPr="00E66428">
        <w:rPr>
          <w:rStyle w:val="Foreign"/>
        </w:rPr>
        <w:t>akṣaras</w:t>
      </w:r>
      <w:r>
        <w:t xml:space="preserve">, but they are always graphetically distinct, and can in many </w:t>
      </w:r>
      <w:r w:rsidR="005061C2">
        <w:t>specific</w:t>
      </w:r>
      <w:r>
        <w:t xml:space="preserve"> writing systems occupy a separate segmental space of their own, be physically separated from their “parent” </w:t>
      </w:r>
      <w:r w:rsidRPr="00E66428">
        <w:rPr>
          <w:rStyle w:val="Foreign"/>
        </w:rPr>
        <w:t>akṣara</w:t>
      </w:r>
      <w:r>
        <w:t xml:space="preserve"> by a physical feature, or be graphetically associated with the following character. For the former reason, they </w:t>
      </w:r>
      <w:r w:rsidRPr="006F4AB6">
        <w:t>are</w:t>
      </w:r>
      <w:r>
        <w:t xml:space="preserve"> thus arguably components in our terms, while for the latter reason it may be argued that they are independent simplex characters.</w:t>
      </w:r>
      <w:r w:rsidRPr="00BF7B0E">
        <w:rPr>
          <w:rStyle w:val="Lbjegyzet-hivatkozs"/>
        </w:rPr>
        <w:footnoteReference w:id="67"/>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01070298" w14:textId="77777777" w:rsidR="00890876" w:rsidRDefault="00890876" w:rsidP="00890876">
      <w:pPr>
        <w:pStyle w:val="Cmsor2"/>
      </w:pPr>
      <w:bookmarkStart w:id="68" w:name="_Ref199778013"/>
      <w:r>
        <w:t>Revisiting allography</w:t>
      </w:r>
      <w:bookmarkEnd w:id="68"/>
    </w:p>
    <w:p w14:paraId="04FB3DD7" w14:textId="4D7C8A30" w:rsidR="00890876" w:rsidRDefault="00890876" w:rsidP="00890876">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sidRPr="000D0902">
        <w:rPr>
          <w:rStyle w:val="ForeignDevanagariScript"/>
          <w:rFonts w:hint="cs"/>
          <w:cs/>
        </w:rPr>
        <w:t>र</w:t>
      </w:r>
      <w:r>
        <w:rPr>
          <w:lang w:bidi="sa-IN"/>
        </w:rPr>
        <w:t>| (&lt;</w:t>
      </w:r>
      <w:proofErr w:type="spellStart"/>
      <w:r>
        <w:rPr>
          <w:lang w:bidi="sa-IN"/>
        </w:rPr>
        <w:t>ra</w:t>
      </w:r>
      <w:proofErr w:type="spellEnd"/>
      <w:r>
        <w:rPr>
          <w:lang w:bidi="sa-IN"/>
        </w:rPr>
        <w:t>&gt;), |</w:t>
      </w:r>
      <w:r w:rsidRPr="000D0902">
        <w:rPr>
          <w:rStyle w:val="ForeignDevanagariScript"/>
          <w:rFonts w:hint="cs"/>
          <w:cs/>
        </w:rPr>
        <w:t>र्क</w:t>
      </w:r>
      <w:r>
        <w:rPr>
          <w:lang w:bidi="sa-IN"/>
        </w:rPr>
        <w:t>| (&lt;</w:t>
      </w:r>
      <w:proofErr w:type="spellStart"/>
      <w:r>
        <w:rPr>
          <w:lang w:bidi="sa-IN"/>
        </w:rPr>
        <w:t>rka</w:t>
      </w:r>
      <w:proofErr w:type="spellEnd"/>
      <w:r>
        <w:rPr>
          <w:lang w:bidi="sa-IN"/>
        </w:rPr>
        <w:t>&gt;) and |</w:t>
      </w:r>
      <w:r w:rsidRPr="000D0902">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sidRPr="000D0902">
        <w:rPr>
          <w:rStyle w:val="ForeignDevanagariScript"/>
          <w:cs/>
        </w:rPr>
        <w:t>उ</w:t>
      </w:r>
      <w:r>
        <w:t xml:space="preserve">| </w:t>
      </w:r>
      <w:r>
        <w:rPr>
          <w:lang w:bidi="sa-IN"/>
        </w:rPr>
        <w:t>(&lt;u&gt;)</w:t>
      </w:r>
      <w:r>
        <w:t>, |</w:t>
      </w:r>
      <w:r w:rsidRPr="000D0902">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sidRPr="000D0902">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sidRPr="000D0902">
        <w:rPr>
          <w:rStyle w:val="ForeignBengaliScript"/>
          <w:rFonts w:hint="cs"/>
          <w:cs/>
        </w:rPr>
        <w:t>ত</w:t>
      </w:r>
      <w:r>
        <w:t xml:space="preserve">| </w:t>
      </w:r>
      <w:r>
        <w:rPr>
          <w:lang w:bidi="sa-IN"/>
        </w:rPr>
        <w:t>(&lt;ta&gt;)</w:t>
      </w:r>
      <w:r>
        <w:t xml:space="preserve"> and |</w:t>
      </w:r>
      <w:r w:rsidRPr="000D0902">
        <w:rPr>
          <w:rStyle w:val="ForeignBengaliScript"/>
          <w:cs/>
        </w:rPr>
        <w:t>ৎ</w:t>
      </w:r>
      <w:r>
        <w:t xml:space="preserve">| </w:t>
      </w:r>
      <w:r>
        <w:rPr>
          <w:lang w:bidi="sa-IN"/>
        </w:rPr>
        <w:t>(final &lt;t&gt;)</w:t>
      </w:r>
      <w:r>
        <w:t xml:space="preserve"> </w:t>
      </w:r>
      <w:r>
        <w:rPr>
          <w:lang w:bidi="sa-IN"/>
        </w:rPr>
        <w:t xml:space="preserve">must be deemed allographs. </w:t>
      </w:r>
      <w:r>
        <w:t xml:space="preserve">We feel, however, that the alternation of such forms is different, and more fundamental, than the “simple” allography exemplified by the alternation </w:t>
      </w:r>
      <w:r w:rsidR="005061C2">
        <w:t xml:space="preserve">of </w:t>
      </w:r>
      <w:r>
        <w:t>Devanagari |</w:t>
      </w:r>
      <w:r w:rsidRPr="00D26AEB">
        <w:rPr>
          <w:rStyle w:val="ForeignDevanagariScript"/>
          <w:cs/>
        </w:rPr>
        <w:t>अ</w:t>
      </w:r>
      <w:r>
        <w:t>|, |</w:t>
      </w:r>
      <w:r w:rsidRPr="00D26AEB">
        <w:rPr>
          <w:rStyle w:val="ForeignDevanagariAlt"/>
          <w:rFonts w:asciiTheme="majorBidi" w:hAnsiTheme="majorBidi" w:cstheme="majorBidi"/>
          <w:cs/>
        </w:rPr>
        <w:t>अ</w:t>
      </w:r>
      <w:r>
        <w:t>| and |</w:t>
      </w:r>
      <w:r>
        <w:rPr>
          <w:rFonts w:ascii="Uttara" w:hAnsi="Uttara" w:cs="Uttara"/>
          <w:cs/>
          <w14:ligatures w14:val="all"/>
        </w:rPr>
        <w:t>अ</w:t>
      </w:r>
      <w:r>
        <w:t>| (for &lt;a&gt;) or |</w:t>
      </w:r>
      <w:r w:rsidRPr="00D26AEB">
        <w:rPr>
          <w:rStyle w:val="ForeignDevanagariScript"/>
          <w:rFonts w:hint="cs"/>
          <w:cs/>
        </w:rPr>
        <w:t>झ</w:t>
      </w:r>
      <w:r>
        <w:t>|, |</w:t>
      </w:r>
      <w:r w:rsidRPr="00D26AEB">
        <w:rPr>
          <w:rStyle w:val="ForeignDevanagariAlt"/>
          <w:rFonts w:asciiTheme="majorBidi" w:hAnsiTheme="majorBidi" w:cstheme="majorBidi"/>
          <w:cs/>
        </w:rPr>
        <w:t>झ</w:t>
      </w:r>
      <w:r>
        <w:t>| and |</w:t>
      </w:r>
      <w:r w:rsidRPr="00D26AEB">
        <w:rPr>
          <w:rStyle w:val="ForeignDevanagariAlt"/>
          <w:rFonts w:hint="cs"/>
          <w:cs/>
        </w:rPr>
        <w:t>झ</w:t>
      </w:r>
      <w:r>
        <w:t>| (for &lt;</w:t>
      </w:r>
      <w:proofErr w:type="spellStart"/>
      <w:r>
        <w:t>jha</w:t>
      </w:r>
      <w:proofErr w:type="spellEnd"/>
      <w:r>
        <w:t xml:space="preserve">&gt;). </w:t>
      </w:r>
      <w:bookmarkStart w:id="69"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3580128F" w14:textId="4B3931EC" w:rsidR="00890876" w:rsidRDefault="00890876" w:rsidP="00951DA9">
      <w:pPr>
        <w:ind w:firstLine="567"/>
      </w:pPr>
      <w:r>
        <w:t>Accordingly, we advance that allography may be viewed as being of three kinds: graphetic, graphotactic and graphematic.</w:t>
      </w:r>
      <w:r w:rsidRPr="00BF7B0E">
        <w:rPr>
          <w:rStyle w:val="Lbjegyzet-hivatkozs"/>
        </w:rPr>
        <w:footnoteReference w:id="68"/>
      </w:r>
      <w:r>
        <w:t xml:space="preserve"> </w:t>
      </w:r>
      <w:r w:rsidRPr="00AC4FE9">
        <w:rPr>
          <w:b/>
          <w:bCs/>
        </w:rPr>
        <w:t>Graphetic allograph</w:t>
      </w:r>
      <w:r>
        <w:rPr>
          <w:b/>
          <w:bCs/>
        </w:rPr>
        <w:t>s</w:t>
      </w:r>
      <w:r>
        <w:t xml:space="preserve"> are alternative graphs which do not signify any linguistic information other than that contained in the grapheme, as in Devanagari </w:t>
      </w:r>
      <w:r w:rsidR="00D26AEB">
        <w:t>|</w:t>
      </w:r>
      <w:r w:rsidR="00D26AEB" w:rsidRPr="00D26AEB">
        <w:rPr>
          <w:rStyle w:val="ForeignDevanagariScript"/>
          <w:cs/>
        </w:rPr>
        <w:t>अ</w:t>
      </w:r>
      <w:r w:rsidR="00D26AEB">
        <w:t>|, |</w:t>
      </w:r>
      <w:r w:rsidR="00D26AEB" w:rsidRPr="00D26AEB">
        <w:rPr>
          <w:rStyle w:val="ForeignDevanagariAlt"/>
          <w:rFonts w:asciiTheme="majorBidi" w:hAnsiTheme="majorBidi" w:cstheme="majorBidi"/>
          <w:cs/>
        </w:rPr>
        <w:t>अ</w:t>
      </w:r>
      <w:r w:rsidR="00D26AEB">
        <w:t>| and |</w:t>
      </w:r>
      <w:r w:rsidR="00D26AEB">
        <w:rPr>
          <w:rFonts w:ascii="Uttara" w:hAnsi="Uttara" w:cs="Uttara"/>
          <w:cs/>
          <w14:ligatures w14:val="all"/>
        </w:rPr>
        <w:t>अ</w:t>
      </w:r>
      <w:r w:rsidR="00D26AEB">
        <w:t>|</w:t>
      </w:r>
      <w:r>
        <w:t xml:space="preserve"> or </w:t>
      </w:r>
      <w:r w:rsidR="00D26AEB">
        <w:t>|</w:t>
      </w:r>
      <w:r w:rsidR="00D26AEB" w:rsidRPr="00D26AEB">
        <w:rPr>
          <w:rStyle w:val="ForeignDevanagariScript"/>
          <w:rFonts w:hint="cs"/>
          <w:cs/>
        </w:rPr>
        <w:t>झ</w:t>
      </w:r>
      <w:r w:rsidR="00D26AEB">
        <w:t>|, |</w:t>
      </w:r>
      <w:r w:rsidR="00D26AEB" w:rsidRPr="00D26AEB">
        <w:rPr>
          <w:rStyle w:val="ForeignDevanagariAlt"/>
          <w:rFonts w:asciiTheme="majorBidi" w:hAnsiTheme="majorBidi" w:cstheme="majorBidi"/>
          <w:cs/>
        </w:rPr>
        <w:t>झ</w:t>
      </w:r>
      <w:r w:rsidR="00D26AEB">
        <w:t>| and |</w:t>
      </w:r>
      <w:r w:rsidR="00D26AEB" w:rsidRPr="00D26AEB">
        <w:rPr>
          <w:rStyle w:val="ForeignDevanagariAlt"/>
          <w:rFonts w:hint="cs"/>
          <w:cs/>
        </w:rPr>
        <w:t>झ</w:t>
      </w:r>
      <w:r w:rsidR="00D26AEB">
        <w:t>|</w:t>
      </w:r>
      <w:r>
        <w:t>.</w:t>
      </w:r>
      <w:r w:rsidRPr="00BF7B0E">
        <w:rPr>
          <w:rStyle w:val="Lbjegyzet-hivatkozs"/>
        </w:rPr>
        <w:footnoteReference w:id="69"/>
      </w:r>
      <w:r>
        <w:t xml:space="preserve"> </w:t>
      </w:r>
      <w:r>
        <w:rPr>
          <w:b/>
          <w:bCs/>
        </w:rPr>
        <w:t>Graphotactic allographs</w:t>
      </w:r>
      <w:r>
        <w:t xml:space="preserve"> are alternative graphs of which the rules of the writing system </w:t>
      </w:r>
      <w:r>
        <w:lastRenderedPageBreak/>
        <w:t xml:space="preserve">permit only one in a given graphematic context, as in the &lt;r&gt; of </w:t>
      </w:r>
      <w:r>
        <w:rPr>
          <w:lang w:bidi="sa-IN"/>
        </w:rPr>
        <w:t>|</w:t>
      </w:r>
      <w:r w:rsidRPr="00D26AEB">
        <w:rPr>
          <w:rStyle w:val="ForeignDevanagariScript"/>
          <w:rFonts w:hint="cs"/>
          <w:cs/>
        </w:rPr>
        <w:t>र्क</w:t>
      </w:r>
      <w:r>
        <w:rPr>
          <w:lang w:bidi="sa-IN"/>
        </w:rPr>
        <w:t>| and |</w:t>
      </w:r>
      <w:r w:rsidRPr="00D26AEB">
        <w:rPr>
          <w:rStyle w:val="ForeignDevanagariScript"/>
          <w:rFonts w:hint="cs"/>
          <w:cs/>
        </w:rPr>
        <w:t>क्र</w:t>
      </w:r>
      <w:r>
        <w:rPr>
          <w:lang w:bidi="sa-IN"/>
        </w:rPr>
        <w:t xml:space="preserve">| or the &lt;u&gt; of </w:t>
      </w:r>
      <w:r>
        <w:t>|</w:t>
      </w:r>
      <w:r w:rsidRPr="00D26AEB">
        <w:rPr>
          <w:rStyle w:val="ForeignDevanagariScript"/>
          <w:rFonts w:hint="cs"/>
          <w:cs/>
        </w:rPr>
        <w:t>कु</w:t>
      </w:r>
      <w:r>
        <w:t>| and |</w:t>
      </w:r>
      <w:r w:rsidRPr="00D26AEB">
        <w:rPr>
          <w:rStyle w:val="ForeignDevanagariScript"/>
          <w:rFonts w:hint="cs"/>
          <w:cs/>
        </w:rPr>
        <w:t>रु</w:t>
      </w:r>
      <w:r>
        <w:t>|.</w:t>
      </w:r>
      <w:bookmarkStart w:id="70" w:name="_Ref199772349"/>
      <w:r w:rsidRPr="00BF7B0E">
        <w:rPr>
          <w:rStyle w:val="Lbjegyzet-hivatkozs"/>
        </w:rPr>
        <w:footnoteReference w:id="70"/>
      </w:r>
      <w:bookmarkEnd w:id="70"/>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sidRPr="00D26AEB">
        <w:rPr>
          <w:rStyle w:val="ForeignDevanagariScript"/>
          <w:rFonts w:hint="cs"/>
          <w:cs/>
        </w:rPr>
        <w:t>र</w:t>
      </w:r>
      <w:r>
        <w:rPr>
          <w:lang w:bidi="sa-IN"/>
        </w:rPr>
        <w:t>| versus (|</w:t>
      </w:r>
      <w:r w:rsidRPr="00D26AEB">
        <w:rPr>
          <w:rStyle w:val="ForeignDevanagariScript"/>
          <w:rFonts w:hint="cs"/>
          <w:cs/>
        </w:rPr>
        <w:t>र्क</w:t>
      </w:r>
      <w:r>
        <w:rPr>
          <w:lang w:bidi="sa-IN"/>
        </w:rPr>
        <w:t>| and |</w:t>
      </w:r>
      <w:r w:rsidRPr="00D26AEB">
        <w:rPr>
          <w:rStyle w:val="ForeignDevanagariScript"/>
          <w:rFonts w:hint="cs"/>
          <w:cs/>
        </w:rPr>
        <w:t>क्र</w:t>
      </w:r>
      <w:r>
        <w:rPr>
          <w:lang w:bidi="sa-IN"/>
        </w:rPr>
        <w:t xml:space="preserve">|) or </w:t>
      </w:r>
      <w:r>
        <w:t>|</w:t>
      </w:r>
      <w:r w:rsidRPr="00D26AEB">
        <w:rPr>
          <w:rStyle w:val="ForeignDevanagariScript"/>
          <w:cs/>
        </w:rPr>
        <w:t>उ</w:t>
      </w:r>
      <w:r>
        <w:t>| versus (|</w:t>
      </w:r>
      <w:r w:rsidRPr="00D26AEB">
        <w:rPr>
          <w:rStyle w:val="ForeignDevanagariScript"/>
          <w:rFonts w:hint="cs"/>
          <w:cs/>
        </w:rPr>
        <w:t>कु</w:t>
      </w:r>
      <w:r>
        <w:t>| and |</w:t>
      </w:r>
      <w:r w:rsidRPr="00D26AEB">
        <w:rPr>
          <w:rStyle w:val="ForeignDevanagariScript"/>
          <w:rFonts w:hint="cs"/>
          <w:cs/>
        </w:rPr>
        <w:t>रु</w:t>
      </w:r>
      <w:r w:rsidRPr="00017098">
        <w:t>|)</w:t>
      </w:r>
      <w:r>
        <w:t>, or in Roman |a| and |A|</w:t>
      </w:r>
      <w:r w:rsidRPr="00017098">
        <w:t>.</w:t>
      </w:r>
      <w:r w:rsidRPr="00BF7B0E">
        <w:rPr>
          <w:rStyle w:val="Lbjegyzet-hivatkozs"/>
        </w:rPr>
        <w:footnoteReference w:id="71"/>
      </w:r>
      <w:r w:rsidRPr="00017098">
        <w:t xml:space="preserve"> </w:t>
      </w:r>
      <w:r>
        <w:t xml:space="preserve">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sidRPr="007102AF">
        <w:rPr>
          <w:rStyle w:val="Foreign"/>
        </w:rPr>
        <w:t>kr̥tam</w:t>
      </w:r>
      <w:r>
        <w:rPr>
          <w:rStyle w:val="Foreign"/>
        </w:rPr>
        <w:t xml:space="preserve"> etat</w:t>
      </w:r>
      <w:r>
        <w:t xml:space="preserve"> written in Devanagari as </w:t>
      </w:r>
      <w:r w:rsidRPr="00D26AEB">
        <w:rPr>
          <w:rStyle w:val="ForeignDevanagariScript"/>
          <w:rFonts w:hint="cs"/>
          <w:cs/>
        </w:rPr>
        <w:t>कृतमेतत्</w:t>
      </w:r>
      <w:r>
        <w:rPr>
          <w:rFonts w:hint="cs"/>
          <w:cs/>
          <w:lang w:bidi="sa-IN"/>
        </w:rPr>
        <w:t xml:space="preserve"> </w:t>
      </w:r>
      <w:r>
        <w:rPr>
          <w:lang w:bidi="sa-IN"/>
        </w:rPr>
        <w:t xml:space="preserve">and </w:t>
      </w:r>
      <w:r w:rsidRPr="00D26AEB">
        <w:rPr>
          <w:rStyle w:val="ForeignDevanagariScript"/>
          <w:rFonts w:hint="cs"/>
          <w:cs/>
        </w:rPr>
        <w:t>कृतम्एतत्</w:t>
      </w:r>
      <w:r>
        <w:rPr>
          <w:lang w:bidi="sa-IN"/>
        </w:rPr>
        <w:t>. Both are legitimate, but the latter implies a pause (and hence, a syntactical or semantic boundary analogous to that expressed by punctuation) between the two words. Likewise, the use of a Roman capital letter instead of a lowercase one may, among other things, indicate the beginning of a sentence or the beginning of a proper name.</w:t>
      </w:r>
    </w:p>
    <w:p w14:paraId="0D54D8CB" w14:textId="77777777" w:rsidR="00890876" w:rsidRDefault="00890876" w:rsidP="00890876">
      <w:pPr>
        <w:pStyle w:val="Cmsor3"/>
      </w:pPr>
      <w:bookmarkStart w:id="71" w:name="_Toc199757547"/>
      <w:bookmarkStart w:id="72" w:name="_Ref199775736"/>
      <w:bookmarkStart w:id="73" w:name="_Ref199778629"/>
      <w:r>
        <w:t>Allography and transliteration</w:t>
      </w:r>
      <w:bookmarkEnd w:id="71"/>
      <w:bookmarkEnd w:id="72"/>
      <w:bookmarkEnd w:id="73"/>
    </w:p>
    <w:p w14:paraId="23D99299" w14:textId="13F342AE" w:rsidR="00890876" w:rsidRDefault="00890876" w:rsidP="00890876">
      <w:r>
        <w:t xml:space="preserve">In order for transliteration to be truly reversible, graphematic allographs in this restricted sense need to be distinguished from each other. If their distinction disappears in transliteration — for example, if the Romanisation </w:t>
      </w:r>
      <w:r w:rsidRPr="007102AF">
        <w:rPr>
          <w:rStyle w:val="Foreign"/>
        </w:rPr>
        <w:t>kr̥tam</w:t>
      </w:r>
      <w:r>
        <w:rPr>
          <w:rStyle w:val="Foreign"/>
        </w:rPr>
        <w:t xml:space="preserve"> etat</w:t>
      </w:r>
      <w:r>
        <w:t xml:space="preserve"> were to reflect </w:t>
      </w:r>
      <w:r>
        <w:rPr>
          <w:lang w:bidi="sa-IN"/>
        </w:rPr>
        <w:t>early Brāhmī |</w:t>
      </w:r>
      <w:r w:rsidRPr="00D26AEB">
        <w:rPr>
          <w:rStyle w:val="ForeignBrahmiScript"/>
        </w:rPr>
        <w:t>𑀓</w:t>
      </w:r>
      <w:r w:rsidRPr="00D26AEB">
        <w:rPr>
          <w:rStyle w:val="ForeignBrahmiScript"/>
          <w:rFonts w:hint="cs"/>
        </w:rPr>
        <w:t>𑀾𑀢</w:t>
      </w:r>
      <w:r w:rsidRPr="00D26AEB">
        <w:rPr>
          <w:rStyle w:val="ForeignBrahmiScript"/>
          <w:rFonts w:hint="cs"/>
          <w:vertAlign w:val="subscript"/>
        </w:rPr>
        <w:t>𑀫</w:t>
      </w:r>
      <w:r w:rsidRPr="00D26AEB">
        <w:rPr>
          <w:rStyle w:val="ForeignBrahmiScript"/>
          <w:rFonts w:hint="cs"/>
        </w:rPr>
        <w:t>𑀋𑀢</w:t>
      </w:r>
      <w:r w:rsidRPr="00D26AEB">
        <w:rPr>
          <w:rStyle w:val="ForeignBrahmiScript"/>
          <w:rFonts w:hint="cs"/>
          <w:vertAlign w:val="subscript"/>
        </w:rPr>
        <w:t>𑀢</w:t>
      </w:r>
      <w:r>
        <w:rPr>
          <w:lang w:bidi="sa-IN"/>
        </w:rPr>
        <w:t>| (involving the final allograph of &lt;m&gt; and the initial allograph of &lt;e&gt;) as well as |</w:t>
      </w:r>
      <w:r w:rsidRPr="00D26AEB">
        <w:rPr>
          <w:rStyle w:val="ForeignBrahmiScript"/>
        </w:rPr>
        <w:t>𑀓</w:t>
      </w:r>
      <w:r w:rsidRPr="00D26AEB">
        <w:rPr>
          <w:rStyle w:val="ForeignBrahmiScript"/>
          <w:rFonts w:hint="cs"/>
        </w:rPr>
        <w:t>𑀾𑀢𑀫𑁂𑀢</w:t>
      </w:r>
      <w:r w:rsidRPr="00D26AEB">
        <w:rPr>
          <w:rStyle w:val="ForeignBrahmiScript"/>
          <w:rFonts w:hint="cs"/>
          <w:vertAlign w:val="subscript"/>
        </w:rPr>
        <w:t>𑀢</w:t>
      </w:r>
      <w:r>
        <w:rPr>
          <w:lang w:bidi="sa-IN"/>
        </w:rPr>
        <w:t xml:space="preserve">| (involving the </w:t>
      </w:r>
      <w:r w:rsidRPr="00F13623">
        <w:rPr>
          <w:rStyle w:val="Foreign"/>
        </w:rPr>
        <w:t>akṣara</w:t>
      </w:r>
      <w:r>
        <w:rPr>
          <w:lang w:bidi="sa-IN"/>
        </w:rPr>
        <w:t xml:space="preserve"> &lt;me&gt;) —</w:t>
      </w:r>
      <w:r>
        <w:t xml:space="preserve"> then we lose potentially important linguistic information represented in the source.</w:t>
      </w:r>
      <w:r w:rsidRPr="00BF7B0E">
        <w:rPr>
          <w:rStyle w:val="Lbjegyzet-hivatkozs"/>
        </w:rPr>
        <w:footnoteReference w:id="72"/>
      </w:r>
      <w:r w:rsidR="008B21D5">
        <w:t xml:space="preserve"> </w:t>
      </w:r>
      <w:r>
        <w:t>Since the alternation of Indic independent graphs and in-</w:t>
      </w:r>
      <w:proofErr w:type="spellStart"/>
      <w:r w:rsidRPr="004845A6">
        <w:rPr>
          <w:rStyle w:val="Foreign"/>
        </w:rPr>
        <w:t>akṣara</w:t>
      </w:r>
      <w:proofErr w:type="spellEnd"/>
      <w:r>
        <w:t xml:space="preserve"> graphs has much in common with the alternation of uppercase and lowercase Roman letters, the latter can be conveniently used to represent the former in transliteration. Conversely, attempting to reflect graphotactic and graphetic allography in transliteration would complicate the transliteration scheme by an order of magnitude, without much gain in return.</w:t>
      </w:r>
    </w:p>
    <w:p w14:paraId="6CD9AB94" w14:textId="05183A72" w:rsidR="00890876" w:rsidRDefault="00890876" w:rsidP="008B21D5">
      <w:pPr>
        <w:ind w:firstLine="567"/>
      </w:pPr>
      <w:r>
        <w:t xml:space="preserve">We realise that, as always, our definitions leave us with fuzzy borderline cases. To be sure, practically any graphic feature can be a </w:t>
      </w:r>
      <w:r>
        <w:rPr>
          <w:i/>
          <w:iCs/>
        </w:rPr>
        <w:t>potential</w:t>
      </w:r>
      <w:r>
        <w:t xml:space="preserve"> carrier of additional linguistic (or sort-of-linguistic) information.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sidR="001301FB" w:rsidRPr="001301FB">
        <w:rPr>
          <w:rFonts w:cs="Gentium Plus"/>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sidRPr="00BF7B0E">
        <w:rPr>
          <w:rStyle w:val="Lbjegyzet-hivatkozs"/>
        </w:rPr>
        <w:footnoteReference w:id="73"/>
      </w:r>
      <w:r>
        <w:t xml:space="preserve"> This still leaves us with equivocal cases of variation on or below the </w:t>
      </w:r>
      <w:r>
        <w:lastRenderedPageBreak/>
        <w:t>level of segments. Our overall strategy is that all allography that is not graphematic (as defined above) must be ignored in transliteration. There are, however, solutions for indicating cases of graphotactic and graphetic allography in the encoding of digital editions, for use in individual cases where such alternation is deemed to be important.</w:t>
      </w:r>
    </w:p>
    <w:p w14:paraId="75984F36" w14:textId="77777777" w:rsidR="00890876" w:rsidRDefault="00890876" w:rsidP="00890876">
      <w:pPr>
        <w:pStyle w:val="Cmsor2"/>
      </w:pPr>
      <w:bookmarkStart w:id="74" w:name="_Ref199773884"/>
      <w:bookmarkEnd w:id="69"/>
      <w:r>
        <w:t>Strict and loose transliteration</w:t>
      </w:r>
      <w:bookmarkEnd w:id="74"/>
    </w:p>
    <w:p w14:paraId="6F23D3F5" w14:textId="77777777" w:rsidR="00890876" w:rsidRDefault="00890876" w:rsidP="00890876">
      <w:r>
        <w:rPr>
          <w:lang w:eastAsia="en-US" w:bidi="ar-SA"/>
        </w:rPr>
        <w:t>In actual practice, we make a distinction betwee</w:t>
      </w:r>
      <w:r w:rsidRPr="00A26C96">
        <w:t>n strict transliteration — prioritising graphic representation over speech sound — for philological and palaeographic purposes, and loose transliteration for contexts where a source lan</w:t>
      </w:r>
      <w:r>
        <w:t xml:space="preserve">guage is featured as language in the abstract, without emphasis on a particular written manifestation. </w:t>
      </w:r>
    </w:p>
    <w:p w14:paraId="4C875C42" w14:textId="256709E8" w:rsidR="00890876" w:rsidRPr="00C21155" w:rsidRDefault="00890876" w:rsidP="008B21D5">
      <w:pPr>
        <w:ind w:firstLine="567"/>
      </w:pPr>
      <w:r>
        <w:t xml:space="preserve">The DHARMA transliteration system is a </w:t>
      </w:r>
      <w:r w:rsidRPr="00A26C96">
        <w:rPr>
          <w:b/>
          <w:bCs/>
        </w:rPr>
        <w:t>strict transliteration</w:t>
      </w:r>
      <w:r>
        <w:t xml:space="preserve"> scheme which aims to represent with diplomatic accuracy as much detail of the original written text as possible, and to do so as uniformly as possible across the diverse specific writing systems in our project’s ambit. Its objective is to represent every source grapheme in such a way that it is separable from every other source grapheme and distinguishable not only from any other kind of source grapheme, but also, when applicable, from graphemic allographs (</w:t>
      </w:r>
      <w:r w:rsidR="008B21D5">
        <w:t>§</w:t>
      </w:r>
      <w:r w:rsidR="008B21D5">
        <w:fldChar w:fldCharType="begin"/>
      </w:r>
      <w:r w:rsidR="008B21D5">
        <w:instrText xml:space="preserve"> REF _Ref199778629 \r \h </w:instrText>
      </w:r>
      <w:r w:rsidR="008B21D5">
        <w:fldChar w:fldCharType="separate"/>
      </w:r>
      <w:r w:rsidR="008B21D5">
        <w:t>2.6.1</w:t>
      </w:r>
      <w:r w:rsidR="008B21D5">
        <w:fldChar w:fldCharType="end"/>
      </w:r>
      <w:r>
        <w:t>) of the same grapheme. In addition, the scheme strives for consistency in always using the same transliteration for a given source grapheme, regardless of how that grapheme may be pronounced in any given language and graphemic context.</w:t>
      </w:r>
    </w:p>
    <w:p w14:paraId="7FEB2C5C" w14:textId="68136C46" w:rsidR="00890876" w:rsidRDefault="00890876" w:rsidP="008B21D5">
      <w:pPr>
        <w:ind w:firstLine="567"/>
      </w:pPr>
      <w:r>
        <w:rPr>
          <w:lang w:eastAsia="en-US" w:bidi="ar-SA"/>
        </w:rPr>
        <w:t>As noted above (</w:t>
      </w:r>
      <w:r w:rsidR="008B21D5">
        <w:rPr>
          <w:lang w:eastAsia="en-US" w:bidi="ar-SA"/>
        </w:rPr>
        <w:t>§</w:t>
      </w:r>
      <w:r w:rsidR="008B21D5">
        <w:rPr>
          <w:lang w:eastAsia="en-US" w:bidi="ar-SA"/>
        </w:rPr>
        <w:fldChar w:fldCharType="begin"/>
      </w:r>
      <w:r w:rsidR="008B21D5">
        <w:rPr>
          <w:lang w:eastAsia="en-US" w:bidi="ar-SA"/>
        </w:rPr>
        <w:instrText xml:space="preserve"> REF _Ref199778666 \r \h </w:instrText>
      </w:r>
      <w:r w:rsidR="008B21D5">
        <w:rPr>
          <w:lang w:eastAsia="en-US" w:bidi="ar-SA"/>
        </w:rPr>
      </w:r>
      <w:r w:rsidR="008B21D5">
        <w:rPr>
          <w:lang w:eastAsia="en-US" w:bidi="ar-SA"/>
        </w:rPr>
        <w:fldChar w:fldCharType="separate"/>
      </w:r>
      <w:r w:rsidR="008B21D5">
        <w:rPr>
          <w:lang w:eastAsia="en-US" w:bidi="ar-SA"/>
        </w:rPr>
        <w:t>2.2.2</w:t>
      </w:r>
      <w:r w:rsidR="008B21D5">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 xml:space="preserve">employs digraphs </w:t>
      </w:r>
      <w:r w:rsidR="008B21D5">
        <w:t>(§</w:t>
      </w:r>
      <w:r w:rsidR="008B21D5">
        <w:fldChar w:fldCharType="begin"/>
      </w:r>
      <w:r w:rsidR="008B21D5">
        <w:instrText xml:space="preserve"> REF _Ref199778699 \r \h </w:instrText>
      </w:r>
      <w:r w:rsidR="008B21D5">
        <w:fldChar w:fldCharType="separate"/>
      </w:r>
      <w:r w:rsidR="008B21D5">
        <w:t>2.4.2</w:t>
      </w:r>
      <w:r w:rsidR="008B21D5">
        <w:fldChar w:fldCharType="end"/>
      </w:r>
      <w:r w:rsidR="008B21D5">
        <w:t xml:space="preserve">) </w:t>
      </w:r>
      <w:r>
        <w:t xml:space="preserve">for aspirated consonants and diphthongs. In this respect, it fails to establish a one-to-one relationship between the graphemes of the source and target scripts: the transliterated word </w:t>
      </w:r>
      <w:r w:rsidRPr="00E66428">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w:t>
      </w:r>
    </w:p>
    <w:p w14:paraId="7C11C432" w14:textId="3B055494" w:rsidR="00890876" w:rsidRDefault="00890876" w:rsidP="008B21D5">
      <w:pPr>
        <w:ind w:firstLine="567"/>
      </w:pPr>
      <w:r>
        <w:t xml:space="preserve">Conversely, there is a need in many contexts for a more transcription-like </w:t>
      </w:r>
      <w:r w:rsidRPr="00A32AF3">
        <w:rPr>
          <w:b/>
          <w:bCs/>
        </w:rPr>
        <w:t>loose transliteration</w:t>
      </w:r>
      <w:r>
        <w:t xml:space="preserve">, where some constraints of the strict system are </w:t>
      </w:r>
      <w:r w:rsidR="008B21D5">
        <w:t>relinquished</w:t>
      </w:r>
      <w:r>
        <w:t>. As a baseline, in any context where the graphic details of a particular written instance are irrelevant, loose transliteration dispenses with the distinction between independent and in-</w:t>
      </w:r>
      <w:proofErr w:type="spellStart"/>
      <w:r w:rsidRPr="00A26C96">
        <w:rPr>
          <w:rStyle w:val="Foreign"/>
        </w:rPr>
        <w:t>akṣara</w:t>
      </w:r>
      <w:proofErr w:type="spellEnd"/>
      <w:r>
        <w:t xml:space="preserve"> allographs of a grapheme, and with the separate representation of the </w:t>
      </w:r>
      <w:r>
        <w:rPr>
          <w:rStyle w:val="Foreign"/>
        </w:rPr>
        <w:t>virāma</w:t>
      </w:r>
      <w:r>
        <w:t xml:space="preserv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 Best practice suggestions for specific regions and languages will be given in the body of the guide. </w:t>
      </w:r>
    </w:p>
    <w:bookmarkEnd w:id="36"/>
    <w:bookmarkEnd w:id="41"/>
    <w:p w14:paraId="0000001B" w14:textId="609401E3" w:rsidR="006F3A4A" w:rsidRDefault="00395046" w:rsidP="00890876">
      <w:pPr>
        <w:pStyle w:val="Cmsor1"/>
      </w:pPr>
      <w:r>
        <w:lastRenderedPageBreak/>
        <w:t>Terms and Definitions</w:t>
      </w:r>
      <w:bookmarkEnd w:id="22"/>
      <w:bookmarkEnd w:id="23"/>
      <w:bookmarkEnd w:id="24"/>
      <w:bookmarkEnd w:id="25"/>
    </w:p>
    <w:p w14:paraId="0000001C" w14:textId="08137AFD" w:rsidR="006F3A4A" w:rsidRDefault="00395046" w:rsidP="00BF7B0E">
      <w:pPr>
        <w:pStyle w:val="Cmsor3"/>
      </w:pPr>
      <w:bookmarkStart w:id="75" w:name="_tu7sy79jmkut" w:colFirst="0" w:colLast="0"/>
      <w:bookmarkStart w:id="76" w:name="_Toc17811412"/>
      <w:bookmarkStart w:id="77" w:name="_Toc17811467"/>
      <w:bookmarkStart w:id="78" w:name="_Toc199757548"/>
      <w:bookmarkEnd w:id="75"/>
      <w:r>
        <w:t xml:space="preserve">Script and its </w:t>
      </w:r>
      <w:r w:rsidR="008969B5">
        <w:t>elements</w:t>
      </w:r>
      <w:bookmarkEnd w:id="76"/>
      <w:bookmarkEnd w:id="77"/>
      <w:bookmarkEnd w:id="78"/>
    </w:p>
    <w:p w14:paraId="0000001D" w14:textId="77777777" w:rsidR="006F3A4A" w:rsidRDefault="00395046" w:rsidP="00877FB8">
      <w:pPr>
        <w:pStyle w:val="Lista"/>
      </w:pPr>
      <w:r>
        <w:t xml:space="preserve">a </w:t>
      </w:r>
      <w:r w:rsidRPr="00061C63">
        <w:rPr>
          <w:b/>
          <w:bCs/>
        </w:rPr>
        <w:t>script</w:t>
      </w:r>
      <w:r>
        <w:t xml:space="preserve"> may be defined as “a set of conventional graphic signs designed to give visual representation to the elements of a writing system” (Wellisch 1978, 15)</w:t>
      </w:r>
    </w:p>
    <w:p w14:paraId="0000001E" w14:textId="77777777" w:rsidR="006F3A4A" w:rsidRDefault="00395046" w:rsidP="00877FB8">
      <w:pPr>
        <w:pStyle w:val="Lista2"/>
      </w:pPr>
      <w:r>
        <w:t xml:space="preserve">here, a </w:t>
      </w:r>
      <w:r w:rsidRPr="00270103">
        <w:rPr>
          <w:b/>
          <w:bCs/>
        </w:rPr>
        <w:t>graphic sign</w:t>
      </w:r>
      <w:r>
        <w:t xml:space="preserve"> is defined as “any conventional mark by which a human being intends to affect the state or </w:t>
      </w:r>
      <w:proofErr w:type="spellStart"/>
      <w:r>
        <w:t>behavior</w:t>
      </w:r>
      <w:proofErr w:type="spellEnd"/>
      <w:r>
        <w:t xml:space="preserve"> of other human beings” (ibid. 10)</w:t>
      </w:r>
    </w:p>
    <w:p w14:paraId="0000001F" w14:textId="77777777" w:rsidR="006F3A4A" w:rsidRDefault="00395046" w:rsidP="00877FB8">
      <w:pPr>
        <w:pStyle w:val="Lista2"/>
      </w:pPr>
      <w:r>
        <w:t xml:space="preserve">and a </w:t>
      </w:r>
      <w:r w:rsidRPr="00270103">
        <w:rPr>
          <w:b/>
          <w:bCs/>
        </w:rPr>
        <w:t>writing system</w:t>
      </w:r>
      <w:r>
        <w:t xml:space="preserve"> is defined as “a system of rules governing the recording of words and sentences of a language by means of conventional graphic signs” (ibid. 13)</w:t>
      </w:r>
    </w:p>
    <w:p w14:paraId="00000020" w14:textId="77777777" w:rsidR="006F3A4A" w:rsidRDefault="00395046" w:rsidP="00877FB8">
      <w:pPr>
        <w:pStyle w:val="Lista"/>
      </w:pPr>
      <w:r>
        <w:t>in the usage of this Guide,</w:t>
      </w:r>
    </w:p>
    <w:p w14:paraId="00000021" w14:textId="77777777" w:rsidR="006F3A4A" w:rsidRDefault="00395046" w:rsidP="00877FB8">
      <w:pPr>
        <w:pStyle w:val="Lista2"/>
      </w:pPr>
      <w:r w:rsidRPr="00270103">
        <w:rPr>
          <w:b/>
          <w:bCs/>
        </w:rPr>
        <w:t>Latin script</w:t>
      </w:r>
      <w:r>
        <w:t xml:space="preserve"> refers to the family of fully alphabetic scripts used for writing most European and many other languages</w:t>
      </w:r>
    </w:p>
    <w:p w14:paraId="00000022" w14:textId="0CADC136" w:rsidR="006F3A4A" w:rsidRDefault="00395046" w:rsidP="00877FB8">
      <w:pPr>
        <w:pStyle w:val="Lista3"/>
      </w:pPr>
      <w:r>
        <w:t>the term Roman script is sometimes used in an equivalent sense, but we prefer to designate it as Latin here because Unicode and ISO do so, and because Roman is used in typography to designate a specific set of typefaces within the Latin script</w:t>
      </w:r>
    </w:p>
    <w:p w14:paraId="00000023" w14:textId="7206C841" w:rsidR="006F3A4A" w:rsidRDefault="00395046" w:rsidP="00877FB8">
      <w:pPr>
        <w:pStyle w:val="Lista2"/>
      </w:pPr>
      <w:r w:rsidRPr="00270103">
        <w:rPr>
          <w:b/>
          <w:bCs/>
        </w:rPr>
        <w:t>Indic script</w:t>
      </w:r>
      <w:r>
        <w:t xml:space="preserve"> refers to the family of alpha-syllabic scripts derived from the Brāhmī script and used for writing most historic South and Southeast Asian languages</w:t>
      </w:r>
    </w:p>
    <w:p w14:paraId="00000024" w14:textId="77777777" w:rsidR="006F3A4A" w:rsidRDefault="00395046" w:rsidP="00877FB8">
      <w:pPr>
        <w:pStyle w:val="Lista"/>
      </w:pPr>
      <w:r>
        <w:t xml:space="preserve">the term </w:t>
      </w:r>
      <w:r w:rsidRPr="00061C63">
        <w:rPr>
          <w:b/>
          <w:bCs/>
        </w:rPr>
        <w:t>character</w:t>
      </w:r>
      <w:r>
        <w:t xml:space="preserve"> may be defined in several ways</w:t>
      </w:r>
    </w:p>
    <w:p w14:paraId="00000025" w14:textId="77777777" w:rsidR="006F3A4A" w:rsidRDefault="00395046" w:rsidP="00877FB8">
      <w:pPr>
        <w:pStyle w:val="Lista2"/>
      </w:pPr>
      <w:r>
        <w:t xml:space="preserve">according to Wellisch (1978, 16), “A </w:t>
      </w:r>
      <w:r w:rsidRPr="00270103">
        <w:rPr>
          <w:b/>
          <w:bCs/>
        </w:rPr>
        <w:t>character</w:t>
      </w:r>
      <w:r>
        <w:t xml:space="preserve"> is an element of a script, representing a phoneme, syllable, word, or prosodic feature of a language by means of graphic signs.” </w:t>
      </w:r>
    </w:p>
    <w:p w14:paraId="00000026" w14:textId="12DFE587" w:rsidR="006F3A4A" w:rsidRDefault="00395046" w:rsidP="00877FB8">
      <w:pPr>
        <w:pStyle w:val="Lista2"/>
      </w:pPr>
      <w:r>
        <w:t xml:space="preserve">for our purposes we prefer to emphasise, with </w:t>
      </w:r>
      <w:proofErr w:type="spellStart"/>
      <w:r>
        <w:t>Ollett</w:t>
      </w:r>
      <w:proofErr w:type="spellEnd"/>
      <w:r>
        <w:t xml:space="preserve"> </w:t>
      </w:r>
      <w:r w:rsidR="003D571E">
        <w:t>and Taylor</w:t>
      </w:r>
      <w:r>
        <w:t xml:space="preserve"> (</w:t>
      </w:r>
      <w:r w:rsidR="003F52E0">
        <w:t>forthcoming</w:t>
      </w:r>
      <w:r>
        <w:t>), that a character is “an element of the writing system that can be used independently according to the logic of that writing system”</w:t>
      </w:r>
    </w:p>
    <w:p w14:paraId="00000027" w14:textId="702F64B3" w:rsidR="006F3A4A" w:rsidRDefault="00395046" w:rsidP="00877FB8">
      <w:pPr>
        <w:pStyle w:val="Lista3"/>
      </w:pPr>
      <w:r>
        <w:t xml:space="preserve">thus, Latin letters such as </w:t>
      </w:r>
      <w:r w:rsidRPr="00270103">
        <w:rPr>
          <w:rStyle w:val="Foreign"/>
        </w:rPr>
        <w:t>a</w:t>
      </w:r>
      <w:r>
        <w:t xml:space="preserve">, </w:t>
      </w:r>
      <w:r w:rsidRPr="00270103">
        <w:rPr>
          <w:rStyle w:val="Foreign"/>
        </w:rPr>
        <w:t>b</w:t>
      </w:r>
      <w:r>
        <w:t xml:space="preserve">, </w:t>
      </w:r>
      <w:r w:rsidRPr="00270103">
        <w:rPr>
          <w:rStyle w:val="Foreign"/>
        </w:rPr>
        <w:t>c</w:t>
      </w:r>
      <w:r>
        <w:t xml:space="preserve"> are each one character, and one</w:t>
      </w:r>
      <w:r w:rsidR="00723110">
        <w:t xml:space="preserve"> such</w:t>
      </w:r>
      <w:r>
        <w:t xml:space="preserve"> character represents no more than one phoneme</w:t>
      </w:r>
    </w:p>
    <w:p w14:paraId="5A45859C" w14:textId="77777777" w:rsidR="00653D6F" w:rsidRDefault="00395046" w:rsidP="00877FB8">
      <w:pPr>
        <w:pStyle w:val="Lista4"/>
      </w:pPr>
      <w:r>
        <w:t>some phonemes are represented in some writing systems by a combination of several characters, e.g.</w:t>
      </w:r>
    </w:p>
    <w:p w14:paraId="76466E6E" w14:textId="336FA51D" w:rsidR="00653D6F" w:rsidRDefault="00395046" w:rsidP="00653D6F">
      <w:pPr>
        <w:pStyle w:val="Lista5"/>
      </w:pPr>
      <w:r>
        <w:t xml:space="preserve">English </w:t>
      </w:r>
      <w:r w:rsidRPr="004F551F">
        <w:rPr>
          <w:rStyle w:val="Foreign"/>
        </w:rPr>
        <w:t>th</w:t>
      </w:r>
      <w:r w:rsidR="00653D6F">
        <w:t xml:space="preserve"> (representing either t</w:t>
      </w:r>
      <w:r w:rsidR="00653D6F" w:rsidRPr="00653D6F">
        <w:t xml:space="preserve">he voiced dental fricative </w:t>
      </w:r>
      <w:r w:rsidR="00C03B70">
        <w:t>[</w:t>
      </w:r>
      <w:r w:rsidR="00653D6F" w:rsidRPr="00653D6F">
        <w:t>ð</w:t>
      </w:r>
      <w:r w:rsidR="00C03B70">
        <w:t>]</w:t>
      </w:r>
      <w:r w:rsidR="00653D6F" w:rsidRPr="00653D6F">
        <w:t xml:space="preserve"> as in </w:t>
      </w:r>
      <w:r w:rsidR="00653D6F">
        <w:t>‘</w:t>
      </w:r>
      <w:r w:rsidR="00653D6F" w:rsidRPr="00653D6F">
        <w:t>this</w:t>
      </w:r>
      <w:r w:rsidR="00653D6F">
        <w:t>,’</w:t>
      </w:r>
      <w:r w:rsidR="00653D6F" w:rsidRPr="00653D6F">
        <w:t xml:space="preserve"> </w:t>
      </w:r>
      <w:r w:rsidR="00653D6F">
        <w:t xml:space="preserve">or </w:t>
      </w:r>
      <w:r w:rsidR="00653D6F" w:rsidRPr="00653D6F">
        <w:t xml:space="preserve">the voiceless dental fricative </w:t>
      </w:r>
      <w:r w:rsidR="00C03B70">
        <w:t>[</w:t>
      </w:r>
      <w:r w:rsidR="00653D6F" w:rsidRPr="00653D6F">
        <w:t>θ</w:t>
      </w:r>
      <w:r w:rsidR="00C03B70">
        <w:t>]</w:t>
      </w:r>
      <w:r w:rsidR="00653D6F" w:rsidRPr="00653D6F">
        <w:t xml:space="preserve"> </w:t>
      </w:r>
      <w:r w:rsidR="00653D6F">
        <w:t>as in ‘</w:t>
      </w:r>
      <w:r w:rsidR="00653D6F" w:rsidRPr="00653D6F">
        <w:t>thing</w:t>
      </w:r>
      <w:r w:rsidR="00653D6F">
        <w:t>’</w:t>
      </w:r>
      <w:r w:rsidR="005C7B65">
        <w:t>)</w:t>
      </w:r>
    </w:p>
    <w:p w14:paraId="00000028" w14:textId="07073706" w:rsidR="006F3A4A" w:rsidRDefault="00395046" w:rsidP="00653D6F">
      <w:pPr>
        <w:pStyle w:val="Lista5"/>
      </w:pPr>
      <w:r>
        <w:t xml:space="preserve">ISO15919-transliterated Indic </w:t>
      </w:r>
      <w:r w:rsidRPr="004F551F">
        <w:rPr>
          <w:rStyle w:val="Foreign"/>
        </w:rPr>
        <w:t>th</w:t>
      </w:r>
      <w:r w:rsidR="00653D6F">
        <w:t xml:space="preserve"> (representing</w:t>
      </w:r>
      <w:r w:rsidR="00C7308E">
        <w:t xml:space="preserve"> in Sanskrit</w:t>
      </w:r>
      <w:r w:rsidR="00653D6F">
        <w:t xml:space="preserve"> the aspirated voiceless dental plosive </w:t>
      </w:r>
      <w:r w:rsidR="00C03B70">
        <w:t>[</w:t>
      </w:r>
      <w:proofErr w:type="spellStart"/>
      <w:r w:rsidR="00653D6F">
        <w:t>t</w:t>
      </w:r>
      <w:r w:rsidR="00653D6F" w:rsidRPr="00653D6F">
        <w:t>ʱ</w:t>
      </w:r>
      <w:proofErr w:type="spellEnd"/>
      <w:r w:rsidR="00C03B70">
        <w:t>]</w:t>
      </w:r>
      <w:r w:rsidR="00653D6F">
        <w:t xml:space="preserve"> as in </w:t>
      </w:r>
      <w:r w:rsidR="00653D6F">
        <w:rPr>
          <w:rStyle w:val="Foreign"/>
        </w:rPr>
        <w:t>ratha</w:t>
      </w:r>
      <w:r w:rsidR="005C7B65">
        <w:t>)</w:t>
      </w:r>
    </w:p>
    <w:p w14:paraId="00000029" w14:textId="77777777" w:rsidR="006F3A4A" w:rsidRDefault="00395046" w:rsidP="00653D6F">
      <w:pPr>
        <w:pStyle w:val="Lista4"/>
      </w:pPr>
      <w:r>
        <w:t xml:space="preserve">such combinations are technically called </w:t>
      </w:r>
      <w:r w:rsidRPr="00DF3FE0">
        <w:rPr>
          <w:b/>
          <w:bCs/>
        </w:rPr>
        <w:t>polygraphs</w:t>
      </w:r>
      <w:r>
        <w:t xml:space="preserve"> or, when exactly two characters are involved, </w:t>
      </w:r>
      <w:r w:rsidRPr="00DF3FE0">
        <w:rPr>
          <w:b/>
          <w:bCs/>
        </w:rPr>
        <w:t>digraphs</w:t>
      </w:r>
    </w:p>
    <w:p w14:paraId="0000002A" w14:textId="2D8D9241" w:rsidR="006F3A4A" w:rsidRDefault="00395046" w:rsidP="00877FB8">
      <w:pPr>
        <w:pStyle w:val="Lista3"/>
      </w:pPr>
      <w:r>
        <w:t xml:space="preserve">however, in an Indic writing system, </w:t>
      </w:r>
      <w:r w:rsidR="00723110">
        <w:t xml:space="preserve">one character is </w:t>
      </w:r>
      <w:r>
        <w:t xml:space="preserve">one </w:t>
      </w:r>
      <w:r w:rsidRPr="00270103">
        <w:rPr>
          <w:rStyle w:val="Foreign"/>
        </w:rPr>
        <w:t>akṣara</w:t>
      </w:r>
    </w:p>
    <w:p w14:paraId="0000002B" w14:textId="7AFB47B6" w:rsidR="006F3A4A" w:rsidRDefault="00395046" w:rsidP="00877FB8">
      <w:pPr>
        <w:pStyle w:val="Lista4"/>
      </w:pPr>
      <w:r>
        <w:t xml:space="preserve">regardless of how many phonemes it </w:t>
      </w:r>
      <w:r w:rsidR="00653D6F">
        <w:t xml:space="preserve">represents </w:t>
      </w:r>
      <w:r>
        <w:t>and how many visually and semantically distinguishable parts it consists of</w:t>
      </w:r>
    </w:p>
    <w:p w14:paraId="0000002C" w14:textId="5D35F781" w:rsidR="006F3A4A" w:rsidRDefault="00395046" w:rsidP="00877FB8">
      <w:pPr>
        <w:pStyle w:val="Lista5"/>
      </w:pPr>
      <w:r>
        <w:t>e.g. Devanagari</w:t>
      </w:r>
      <w:r w:rsidR="00DF3FE0" w:rsidRPr="00DF3FE0">
        <w:rPr>
          <w:rFonts w:hint="cs"/>
          <w:cs/>
        </w:rPr>
        <w:t xml:space="preserve"> उ</w:t>
      </w:r>
      <w:r>
        <w:t xml:space="preserve">, </w:t>
      </w:r>
      <w:r w:rsidR="00DF3FE0" w:rsidRPr="00DF3FE0">
        <w:rPr>
          <w:rFonts w:hint="cs"/>
          <w:cs/>
        </w:rPr>
        <w:t>क्</w:t>
      </w:r>
      <w:r>
        <w:t xml:space="preserve">, </w:t>
      </w:r>
      <w:r w:rsidR="00DF3FE0" w:rsidRPr="00DF3FE0">
        <w:rPr>
          <w:rFonts w:hint="cs"/>
          <w:cs/>
        </w:rPr>
        <w:t>क</w:t>
      </w:r>
      <w:r>
        <w:t xml:space="preserve">, </w:t>
      </w:r>
      <w:r w:rsidR="00DF3FE0" w:rsidRPr="00DF3FE0">
        <w:rPr>
          <w:rFonts w:hint="cs"/>
          <w:cs/>
        </w:rPr>
        <w:t>कि</w:t>
      </w:r>
      <w:r w:rsidR="00DF3FE0" w:rsidRPr="00DF3FE0">
        <w:rPr>
          <w:cs/>
        </w:rPr>
        <w:t xml:space="preserve"> </w:t>
      </w:r>
      <w:r>
        <w:t xml:space="preserve">and </w:t>
      </w:r>
      <w:r w:rsidR="00DF3FE0" w:rsidRPr="00DF3FE0">
        <w:rPr>
          <w:rFonts w:hint="cs"/>
          <w:cs/>
        </w:rPr>
        <w:t>र्द्धे</w:t>
      </w:r>
      <w:r w:rsidR="00DF3FE0" w:rsidRPr="00DF3FE0">
        <w:rPr>
          <w:cs/>
        </w:rPr>
        <w:t xml:space="preserve"> </w:t>
      </w:r>
      <w:r>
        <w:t>are each one character</w:t>
      </w:r>
    </w:p>
    <w:p w14:paraId="0000002D" w14:textId="02D45035" w:rsidR="006F3A4A" w:rsidRDefault="00395046" w:rsidP="00877FB8">
      <w:pPr>
        <w:pStyle w:val="Lista5"/>
      </w:pPr>
      <w:r>
        <w:t xml:space="preserve">while none of the elements </w:t>
      </w:r>
      <w:r w:rsidR="005C7B65">
        <w:t>corresponding to the transliterated characters</w:t>
      </w:r>
      <w:r>
        <w:t xml:space="preserve"> </w:t>
      </w:r>
      <w:r w:rsidRPr="00EB6868">
        <w:rPr>
          <w:rStyle w:val="Foreign"/>
        </w:rPr>
        <w:t>r</w:t>
      </w:r>
      <w:r>
        <w:t xml:space="preserve">, </w:t>
      </w:r>
      <w:r w:rsidRPr="00EB6868">
        <w:rPr>
          <w:rStyle w:val="Foreign"/>
        </w:rPr>
        <w:t>d</w:t>
      </w:r>
      <w:r>
        <w:t xml:space="preserve">, </w:t>
      </w:r>
      <w:r w:rsidRPr="00EB6868">
        <w:rPr>
          <w:rStyle w:val="Foreign"/>
        </w:rPr>
        <w:t>dh</w:t>
      </w:r>
      <w:r>
        <w:t xml:space="preserve"> an</w:t>
      </w:r>
      <w:r w:rsidR="00A563C6">
        <w:t xml:space="preserve">d </w:t>
      </w:r>
      <w:r w:rsidRPr="00EB6868">
        <w:rPr>
          <w:rStyle w:val="Foreign"/>
        </w:rPr>
        <w:t>e</w:t>
      </w:r>
      <w:r>
        <w:t xml:space="preserve"> in the </w:t>
      </w:r>
      <w:r w:rsidRPr="00EB6868">
        <w:rPr>
          <w:rStyle w:val="Foreign"/>
        </w:rPr>
        <w:t>ak</w:t>
      </w:r>
      <w:r w:rsidR="003250D4">
        <w:rPr>
          <w:rStyle w:val="Foreign"/>
        </w:rPr>
        <w:t>ṣ</w:t>
      </w:r>
      <w:r w:rsidRPr="00EB6868">
        <w:rPr>
          <w:rStyle w:val="Foreign"/>
        </w:rPr>
        <w:t>ara</w:t>
      </w:r>
      <w:r>
        <w:t xml:space="preserve"> </w:t>
      </w:r>
      <w:r w:rsidR="00DF3FE0" w:rsidRPr="00DF3FE0">
        <w:rPr>
          <w:rFonts w:hint="cs"/>
          <w:cs/>
        </w:rPr>
        <w:t>र्द्धे</w:t>
      </w:r>
      <w:r w:rsidR="00DF3FE0" w:rsidRPr="00DF3FE0">
        <w:rPr>
          <w:cs/>
        </w:rPr>
        <w:t xml:space="preserve"> </w:t>
      </w:r>
      <w:r>
        <w:t xml:space="preserve">are </w:t>
      </w:r>
      <w:r w:rsidR="005C7B65">
        <w:t xml:space="preserve">themselves </w:t>
      </w:r>
      <w:r>
        <w:t>characters (we refer to these as components, see below)</w:t>
      </w:r>
    </w:p>
    <w:p w14:paraId="0000002E" w14:textId="202619B1" w:rsidR="006F3A4A" w:rsidRDefault="00395046" w:rsidP="00877FB8">
      <w:pPr>
        <w:pStyle w:val="Lista5"/>
      </w:pPr>
      <w:r>
        <w:t xml:space="preserve">to reduce ambiguity, characters such as </w:t>
      </w:r>
      <w:r w:rsidR="00DF3FE0" w:rsidRPr="00DF3FE0">
        <w:rPr>
          <w:rFonts w:hint="cs"/>
          <w:cs/>
        </w:rPr>
        <w:t>उ</w:t>
      </w:r>
      <w:r w:rsidR="00DF3FE0" w:rsidRPr="00DF3FE0">
        <w:rPr>
          <w:cs/>
        </w:rPr>
        <w:t xml:space="preserve"> </w:t>
      </w:r>
      <w:r>
        <w:t xml:space="preserve">and </w:t>
      </w:r>
      <w:r w:rsidR="00DF3FE0" w:rsidRPr="00DF3FE0">
        <w:rPr>
          <w:rFonts w:hint="cs"/>
          <w:cs/>
        </w:rPr>
        <w:t>क</w:t>
      </w:r>
      <w:r w:rsidR="00DF3FE0" w:rsidRPr="00DF3FE0">
        <w:rPr>
          <w:cs/>
        </w:rPr>
        <w:t xml:space="preserve"> </w:t>
      </w:r>
      <w:r>
        <w:t xml:space="preserve">may be called </w:t>
      </w:r>
      <w:r w:rsidRPr="00DF3FE0">
        <w:rPr>
          <w:b/>
          <w:bCs/>
        </w:rPr>
        <w:t>simplex characters</w:t>
      </w:r>
      <w:r>
        <w:t xml:space="preserve">, while characters such as </w:t>
      </w:r>
      <w:r w:rsidR="00DF3FE0" w:rsidRPr="00DF3FE0">
        <w:rPr>
          <w:rFonts w:hint="cs"/>
          <w:cs/>
        </w:rPr>
        <w:t>कि</w:t>
      </w:r>
      <w:r w:rsidR="00DF3FE0" w:rsidRPr="00DF3FE0">
        <w:rPr>
          <w:cs/>
        </w:rPr>
        <w:t xml:space="preserve"> </w:t>
      </w:r>
      <w:r>
        <w:t xml:space="preserve">and </w:t>
      </w:r>
      <w:r w:rsidR="00DF3FE0" w:rsidRPr="00DF3FE0">
        <w:rPr>
          <w:rFonts w:hint="cs"/>
          <w:cs/>
        </w:rPr>
        <w:t>र्द्धे</w:t>
      </w:r>
      <w:r w:rsidR="00DF3FE0" w:rsidRPr="00DF3FE0">
        <w:rPr>
          <w:cs/>
        </w:rPr>
        <w:t xml:space="preserve"> </w:t>
      </w:r>
      <w:r>
        <w:t xml:space="preserve">may be called </w:t>
      </w:r>
      <w:r w:rsidRPr="00DF3FE0">
        <w:rPr>
          <w:b/>
          <w:bCs/>
        </w:rPr>
        <w:t>complex characters</w:t>
      </w:r>
      <w:r>
        <w:t xml:space="preserve"> (and note that characters such as </w:t>
      </w:r>
      <w:r w:rsidR="00DF3FE0" w:rsidRPr="00DF3FE0">
        <w:rPr>
          <w:rFonts w:hint="cs"/>
          <w:cs/>
        </w:rPr>
        <w:t>क्</w:t>
      </w:r>
      <w:r w:rsidR="00DF3FE0" w:rsidRPr="00DF3FE0">
        <w:rPr>
          <w:cs/>
        </w:rPr>
        <w:t xml:space="preserve"> </w:t>
      </w:r>
      <w:r>
        <w:t>could arguably belong to either of these classes)</w:t>
      </w:r>
    </w:p>
    <w:p w14:paraId="0000002F" w14:textId="77777777" w:rsidR="006F3A4A" w:rsidRDefault="00395046" w:rsidP="00877FB8">
      <w:pPr>
        <w:pStyle w:val="Lista4"/>
      </w:pPr>
      <w:r>
        <w:t xml:space="preserve">strictly speaking, </w:t>
      </w:r>
      <w:r w:rsidRPr="004F551F">
        <w:rPr>
          <w:rStyle w:val="Foreign"/>
        </w:rPr>
        <w:t>anusvāra</w:t>
      </w:r>
      <w:r>
        <w:t xml:space="preserve"> and </w:t>
      </w:r>
      <w:r w:rsidRPr="004F551F">
        <w:rPr>
          <w:rStyle w:val="Foreign"/>
        </w:rPr>
        <w:t>visarga</w:t>
      </w:r>
      <w:r>
        <w:t xml:space="preserve"> are not characters by this definition</w:t>
      </w:r>
    </w:p>
    <w:p w14:paraId="00000030" w14:textId="7AC1D416" w:rsidR="006F3A4A" w:rsidRDefault="00395046" w:rsidP="00877FB8">
      <w:pPr>
        <w:pStyle w:val="Lista5"/>
      </w:pPr>
      <w:r>
        <w:t xml:space="preserve">however, we do not foresee a need to classify them rigorously, and believe that in some circumstances it may be more productive and intuitively correct to </w:t>
      </w:r>
      <w:r w:rsidR="003D571E">
        <w:t xml:space="preserve">think of </w:t>
      </w:r>
      <w:r>
        <w:t xml:space="preserve">these signs (especially </w:t>
      </w:r>
      <w:r w:rsidRPr="00EB6868">
        <w:rPr>
          <w:rStyle w:val="Foreign"/>
        </w:rPr>
        <w:t>visarga</w:t>
      </w:r>
      <w:r>
        <w:t>) as characters</w:t>
      </w:r>
    </w:p>
    <w:p w14:paraId="00000031" w14:textId="18C24DE8" w:rsidR="006F3A4A" w:rsidRPr="00270103" w:rsidRDefault="00395046" w:rsidP="00877FB8">
      <w:pPr>
        <w:pStyle w:val="Lista3"/>
        <w:rPr>
          <w:rFonts w:eastAsia="Arial"/>
        </w:rPr>
      </w:pPr>
      <w:r>
        <w:t xml:space="preserve">some characters (in any writing system) have a semantic value that does not correspond </w:t>
      </w:r>
      <w:r w:rsidR="003D571E">
        <w:t>directly</w:t>
      </w:r>
      <w:r>
        <w:t xml:space="preserve"> to any phonemes, e.g.</w:t>
      </w:r>
    </w:p>
    <w:p w14:paraId="00000032" w14:textId="77777777" w:rsidR="006F3A4A" w:rsidRDefault="00395046" w:rsidP="00877FB8">
      <w:pPr>
        <w:pStyle w:val="Lista4"/>
      </w:pPr>
      <w:r>
        <w:t>numeral signs are definitely characters</w:t>
      </w:r>
    </w:p>
    <w:p w14:paraId="00000033" w14:textId="77777777" w:rsidR="006F3A4A" w:rsidRDefault="00395046" w:rsidP="00877FB8">
      <w:pPr>
        <w:pStyle w:val="Lista4"/>
      </w:pPr>
      <w:r>
        <w:lastRenderedPageBreak/>
        <w:t>punctuation signs and other symbols used in written text are arguably characters, and we prefer to include them in the scope of the term</w:t>
      </w:r>
    </w:p>
    <w:p w14:paraId="00000034" w14:textId="77777777" w:rsidR="006F3A4A" w:rsidRDefault="00395046" w:rsidP="00877FB8">
      <w:pPr>
        <w:pStyle w:val="Lista4"/>
      </w:pPr>
      <w:r>
        <w:t xml:space="preserve">to reduce ambiguity, the terms </w:t>
      </w:r>
      <w:r w:rsidRPr="004F551F">
        <w:rPr>
          <w:b/>
          <w:bCs/>
        </w:rPr>
        <w:t>alphabetic character</w:t>
      </w:r>
      <w:r>
        <w:t xml:space="preserve"> and </w:t>
      </w:r>
      <w:r w:rsidRPr="004F551F">
        <w:rPr>
          <w:b/>
          <w:bCs/>
        </w:rPr>
        <w:t>non-alphabetic character</w:t>
      </w:r>
      <w:r>
        <w:t xml:space="preserve"> may be used to distinguish between these subsets</w:t>
      </w:r>
    </w:p>
    <w:p w14:paraId="51813E18" w14:textId="687C7F28" w:rsidR="006157E1" w:rsidRDefault="00395046" w:rsidP="009413DD">
      <w:pPr>
        <w:pStyle w:val="Lista2"/>
      </w:pPr>
      <w:r>
        <w:t xml:space="preserve">a character defined as above is essentially equivalent to a </w:t>
      </w:r>
      <w:r w:rsidRPr="00270103">
        <w:rPr>
          <w:b/>
          <w:bCs/>
        </w:rPr>
        <w:t>grapheme</w:t>
      </w:r>
      <w:r>
        <w:t>, often defined as “the smallest functional unit of writing on whatever structural level of language the writing system operates” (</w:t>
      </w:r>
      <w:proofErr w:type="spellStart"/>
      <w:r>
        <w:t>Coulmas</w:t>
      </w:r>
      <w:proofErr w:type="spellEnd"/>
      <w:r>
        <w:t xml:space="preserve"> 2006, s.v.)</w:t>
      </w:r>
      <w:r w:rsidR="00FA7086" w:rsidRPr="00BF7B0E">
        <w:rPr>
          <w:rStyle w:val="Lbjegyzet-hivatkozs"/>
        </w:rPr>
        <w:footnoteReference w:id="74"/>
      </w:r>
    </w:p>
    <w:p w14:paraId="00000037" w14:textId="77777777" w:rsidR="006F3A4A" w:rsidRPr="00061C63" w:rsidRDefault="00395046" w:rsidP="00877FB8">
      <w:pPr>
        <w:pStyle w:val="Lista"/>
        <w:rPr>
          <w:rFonts w:eastAsia="Arial"/>
        </w:rPr>
      </w:pPr>
      <w:r>
        <w:t xml:space="preserve">in information and computer science, a </w:t>
      </w:r>
      <w:r w:rsidRPr="00061C63">
        <w:rPr>
          <w:b/>
          <w:bCs/>
        </w:rPr>
        <w:t>Unicode character</w:t>
      </w:r>
      <w:r>
        <w:t xml:space="preserve"> is an abstract element of the script, defined as a “member of a set of elements used for the organization, control, or representation of textual data” (ISO/IEC 10646:2017(E), 2)</w:t>
      </w:r>
    </w:p>
    <w:p w14:paraId="00000038" w14:textId="77777777" w:rsidR="006F3A4A" w:rsidRDefault="00395046" w:rsidP="00877FB8">
      <w:pPr>
        <w:pStyle w:val="Lista2"/>
      </w:pPr>
      <w:r>
        <w:t>this technical definition is not something we need to use regularly, but it is good to be aware that this definition of a character includes:</w:t>
      </w:r>
    </w:p>
    <w:p w14:paraId="00000039" w14:textId="77777777" w:rsidR="006F3A4A" w:rsidRDefault="00395046" w:rsidP="00877FB8">
      <w:pPr>
        <w:pStyle w:val="Lista3"/>
      </w:pPr>
      <w:r>
        <w:t xml:space="preserve">entities with a visual counterpart (graphic characters) that </w:t>
      </w:r>
      <w:r w:rsidRPr="00270103">
        <w:rPr>
          <w:rStyle w:val="Foreign"/>
        </w:rPr>
        <w:t>represent</w:t>
      </w:r>
      <w:r>
        <w:t xml:space="preserve"> phonemes or other information (e.g. punctuation)</w:t>
      </w:r>
    </w:p>
    <w:p w14:paraId="0000003A" w14:textId="5193D115" w:rsidR="006F3A4A" w:rsidRDefault="00395046" w:rsidP="00877FB8">
      <w:pPr>
        <w:pStyle w:val="Lista4"/>
      </w:pPr>
      <w:r>
        <w:t xml:space="preserve">thus, in this sense of character, the </w:t>
      </w:r>
      <w:r w:rsidRPr="004F551F">
        <w:rPr>
          <w:rStyle w:val="Foreign"/>
        </w:rPr>
        <w:t>akṣara</w:t>
      </w:r>
      <w:r>
        <w:t xml:space="preserve"> </w:t>
      </w:r>
      <w:r w:rsidR="004B14A5" w:rsidRPr="004B14A5">
        <w:rPr>
          <w:rFonts w:hint="cs"/>
          <w:cs/>
        </w:rPr>
        <w:t>कि</w:t>
      </w:r>
      <w:r w:rsidR="004B14A5" w:rsidRPr="004B14A5">
        <w:rPr>
          <w:cs/>
        </w:rPr>
        <w:t xml:space="preserve"> </w:t>
      </w:r>
      <w:r>
        <w:t xml:space="preserve">= </w:t>
      </w:r>
      <w:r w:rsidRPr="00EB6868">
        <w:rPr>
          <w:rStyle w:val="ForeignOriyaScript"/>
        </w:rPr>
        <w:t>କି</w:t>
      </w:r>
      <w:r>
        <w:t xml:space="preserve"> = </w:t>
      </w:r>
      <w:r w:rsidR="00200C63" w:rsidRPr="00200C63">
        <w:rPr>
          <w:rStyle w:val="ForeignTamilScript"/>
          <w:rFonts w:hint="cs"/>
          <w:cs/>
          <w:lang w:bidi="ta-IN"/>
        </w:rPr>
        <w:t>கி</w:t>
      </w:r>
      <w:r w:rsidR="00200C63" w:rsidRPr="00200C63">
        <w:rPr>
          <w:cs/>
          <w:lang w:bidi="ta-IN"/>
        </w:rPr>
        <w:t xml:space="preserve"> </w:t>
      </w:r>
      <w:r w:rsidRPr="004F551F">
        <w:rPr>
          <w:rStyle w:val="Foreign"/>
        </w:rPr>
        <w:t>ki</w:t>
      </w:r>
      <w:r>
        <w:t xml:space="preserve"> consists of two characters, the abstract </w:t>
      </w:r>
      <w:r w:rsidRPr="004F551F">
        <w:rPr>
          <w:rStyle w:val="Foreign"/>
        </w:rPr>
        <w:t>k</w:t>
      </w:r>
      <w:r>
        <w:t xml:space="preserve"> and the abstract </w:t>
      </w:r>
      <w:r w:rsidRPr="004F551F">
        <w:rPr>
          <w:rStyle w:val="Foreign"/>
        </w:rPr>
        <w:t>i</w:t>
      </w:r>
    </w:p>
    <w:p w14:paraId="0000003B" w14:textId="77777777" w:rsidR="006F3A4A" w:rsidRDefault="00395046" w:rsidP="00877FB8">
      <w:pPr>
        <w:pStyle w:val="Lista3"/>
      </w:pPr>
      <w:r>
        <w:t xml:space="preserve">as well as functional characters that do not necessarily have a visual counterpart and exercise </w:t>
      </w:r>
      <w:r w:rsidRPr="00270103">
        <w:rPr>
          <w:rStyle w:val="Foreign"/>
        </w:rPr>
        <w:t>organization</w:t>
      </w:r>
      <w:r>
        <w:t xml:space="preserve"> and </w:t>
      </w:r>
      <w:r w:rsidRPr="00270103">
        <w:rPr>
          <w:rStyle w:val="Foreign"/>
        </w:rPr>
        <w:t>control</w:t>
      </w:r>
      <w:r>
        <w:t xml:space="preserve"> over graphic characters; for instance in Indic scripts</w:t>
      </w:r>
    </w:p>
    <w:p w14:paraId="0000003C" w14:textId="2F007A30" w:rsidR="006F3A4A" w:rsidRDefault="00395046" w:rsidP="00877FB8">
      <w:pPr>
        <w:pStyle w:val="Lista4"/>
      </w:pPr>
      <w:r>
        <w:t xml:space="preserve">conjunct consonants such as Devanagari </w:t>
      </w:r>
      <w:r w:rsidR="004B14A5" w:rsidRPr="004B14A5">
        <w:rPr>
          <w:rFonts w:hint="cs"/>
          <w:cs/>
        </w:rPr>
        <w:t>क्त</w:t>
      </w:r>
      <w:r w:rsidR="004B14A5" w:rsidRPr="004B14A5">
        <w:rPr>
          <w:cs/>
        </w:rPr>
        <w:t xml:space="preserve"> </w:t>
      </w:r>
      <w:r>
        <w:t xml:space="preserve">involve a non-graphic </w:t>
      </w:r>
      <w:r w:rsidRPr="004F551F">
        <w:rPr>
          <w:rStyle w:val="Foreign"/>
        </w:rPr>
        <w:t>virāma</w:t>
      </w:r>
      <w:r>
        <w:t xml:space="preserve"> character whose function is to tell the computer that the graphic characters are to form a conjunct (ligature)</w:t>
      </w:r>
    </w:p>
    <w:p w14:paraId="0000003D" w14:textId="0310B34E" w:rsidR="006F3A4A" w:rsidRPr="00C03B70" w:rsidRDefault="00395046" w:rsidP="00877FB8">
      <w:pPr>
        <w:pStyle w:val="Lista4"/>
        <w:rPr>
          <w:rFonts w:eastAsia="Arial"/>
        </w:rPr>
      </w:pPr>
      <w:r>
        <w:t xml:space="preserve">unusually formed conjuncts such as Devanagari </w:t>
      </w:r>
      <w:r w:rsidR="00EB6868" w:rsidRPr="00EB6868">
        <w:rPr>
          <w:rFonts w:hint="cs"/>
          <w:cs/>
        </w:rPr>
        <w:t>द्‌म</w:t>
      </w:r>
      <w:r>
        <w:t xml:space="preserve"> include, in addition, a control character called a zero-width non-joiner to tell the computer that this particular </w:t>
      </w:r>
      <w:r w:rsidRPr="004F551F">
        <w:rPr>
          <w:rStyle w:val="Foreign"/>
        </w:rPr>
        <w:t>virāma</w:t>
      </w:r>
      <w:r>
        <w:t xml:space="preserve"> should not form a conjunct (the expected Devanagari</w:t>
      </w:r>
      <w:r w:rsidR="00EB6868">
        <w:t xml:space="preserve"> </w:t>
      </w:r>
      <w:r w:rsidR="00EB6868" w:rsidRPr="00EB6868">
        <w:rPr>
          <w:rFonts w:hint="cs"/>
          <w:cs/>
        </w:rPr>
        <w:t>द्म</w:t>
      </w:r>
      <w:r>
        <w:t xml:space="preserve">), but manifest as a visible </w:t>
      </w:r>
      <w:r w:rsidR="00C66106">
        <w:t>zero vowel</w:t>
      </w:r>
      <w:r>
        <w:t xml:space="preserve"> marker</w:t>
      </w:r>
    </w:p>
    <w:p w14:paraId="32BB68CA" w14:textId="04131D13" w:rsidR="00C03B70" w:rsidRPr="00EB6868" w:rsidRDefault="00C03B70" w:rsidP="00877FB8">
      <w:pPr>
        <w:pStyle w:val="Lista4"/>
        <w:rPr>
          <w:rFonts w:eastAsia="Arial"/>
        </w:rPr>
      </w:pPr>
      <w:r>
        <w:rPr>
          <w:rFonts w:eastAsia="Arial"/>
        </w:rPr>
        <w:t>@@@are space and carriage return also members of this class or something else?</w:t>
      </w:r>
    </w:p>
    <w:p w14:paraId="0000003E" w14:textId="77777777" w:rsidR="006F3A4A" w:rsidRPr="00270103" w:rsidRDefault="00395046" w:rsidP="00877FB8">
      <w:pPr>
        <w:pStyle w:val="Lista2"/>
        <w:rPr>
          <w:rFonts w:eastAsia="Arial"/>
        </w:rPr>
      </w:pPr>
      <w:r>
        <w:t xml:space="preserve">a </w:t>
      </w:r>
      <w:r w:rsidRPr="00270103">
        <w:rPr>
          <w:b/>
          <w:bCs/>
        </w:rPr>
        <w:t>glyph</w:t>
      </w:r>
      <w:r>
        <w:t xml:space="preserve"> is a concrete graphical representation of any particular character</w:t>
      </w:r>
    </w:p>
    <w:p w14:paraId="0000003F" w14:textId="377D06FF" w:rsidR="006F3A4A" w:rsidRDefault="00395046" w:rsidP="00877FB8">
      <w:pPr>
        <w:pStyle w:val="Lista3"/>
      </w:pPr>
      <w:r>
        <w:t xml:space="preserve">thus the Indic character </w:t>
      </w:r>
      <w:r w:rsidRPr="00270103">
        <w:rPr>
          <w:rStyle w:val="Foreign"/>
        </w:rPr>
        <w:t>ma</w:t>
      </w:r>
      <w:r>
        <w:t xml:space="preserve"> may be represented by the glyphs </w:t>
      </w:r>
      <w:r w:rsidRPr="00270103">
        <w:rPr>
          <w:rStyle w:val="ForeignBalineseScript"/>
        </w:rPr>
        <w:t>ᬫ</w:t>
      </w:r>
      <w:r>
        <w:t xml:space="preserve">, </w:t>
      </w:r>
      <w:r w:rsidR="00270103" w:rsidRPr="00270103">
        <w:rPr>
          <w:rFonts w:hint="cs"/>
          <w:cs/>
        </w:rPr>
        <w:t>म</w:t>
      </w:r>
      <w:r>
        <w:t xml:space="preserve">, </w:t>
      </w:r>
      <w:r w:rsidR="00200C63" w:rsidRPr="00200C63">
        <w:rPr>
          <w:rStyle w:val="ForeignTamilScript"/>
          <w:rFonts w:hint="cs"/>
          <w:cs/>
          <w:lang w:bidi="ta-IN"/>
        </w:rPr>
        <w:t>ம</w:t>
      </w:r>
      <w:r>
        <w:t xml:space="preserve">, </w:t>
      </w:r>
      <w:r w:rsidRPr="00270103">
        <w:rPr>
          <w:rStyle w:val="ForeignBrahmiScript"/>
        </w:rPr>
        <w:t>𑀫</w:t>
      </w:r>
      <w:r>
        <w:t xml:space="preserve">, </w:t>
      </w:r>
      <w:r w:rsidRPr="00200C63">
        <w:rPr>
          <w:rStyle w:val="ForeignThaiScript"/>
        </w:rPr>
        <w:t>ម</w:t>
      </w:r>
      <w:r>
        <w:t xml:space="preserve"> etc.</w:t>
      </w:r>
    </w:p>
    <w:p w14:paraId="00000040" w14:textId="77777777" w:rsidR="006F3A4A" w:rsidRDefault="00395046" w:rsidP="00877FB8">
      <w:pPr>
        <w:pStyle w:val="Lista3"/>
      </w:pPr>
      <w:r>
        <w:t xml:space="preserve">Unicode parlance prefers to use the term </w:t>
      </w:r>
      <w:r w:rsidRPr="00270103">
        <w:rPr>
          <w:b/>
          <w:bCs/>
        </w:rPr>
        <w:t>graphic symbol</w:t>
      </w:r>
      <w:r>
        <w:t>, defined as the “visual representation of a graphic character or of a composite sequence” (ISO/IEC 10646:2017(E), 5)</w:t>
      </w:r>
    </w:p>
    <w:p w14:paraId="00000041" w14:textId="77777777" w:rsidR="006F3A4A" w:rsidRDefault="00395046" w:rsidP="00877FB8">
      <w:pPr>
        <w:pStyle w:val="Lista3"/>
      </w:pPr>
      <w:r>
        <w:t xml:space="preserve">another roughly synonymous term is </w:t>
      </w:r>
      <w:r w:rsidRPr="00270103">
        <w:rPr>
          <w:b/>
          <w:bCs/>
        </w:rPr>
        <w:t>graphic sign</w:t>
      </w:r>
      <w:r>
        <w:t xml:space="preserve">, defined as “any conventional mark by which a human being intends to affect the state or </w:t>
      </w:r>
      <w:proofErr w:type="spellStart"/>
      <w:r>
        <w:t>behavior</w:t>
      </w:r>
      <w:proofErr w:type="spellEnd"/>
      <w:r>
        <w:t xml:space="preserve"> of other human beings” (Wellisch 1978, 10)</w:t>
      </w:r>
    </w:p>
    <w:p w14:paraId="00000042" w14:textId="157BB5C8" w:rsidR="006F3A4A" w:rsidRDefault="00395046" w:rsidP="00877FB8">
      <w:pPr>
        <w:pStyle w:val="Lista3"/>
      </w:pPr>
      <w:r>
        <w:t xml:space="preserve">yet another quasi-synonym is </w:t>
      </w:r>
      <w:r w:rsidRPr="00270103">
        <w:rPr>
          <w:b/>
          <w:bCs/>
        </w:rPr>
        <w:t>graph</w:t>
      </w:r>
      <w:r>
        <w:t>, defined as “The smallest formal unit of written language on the level of handwriting or print” (</w:t>
      </w:r>
      <w:proofErr w:type="spellStart"/>
      <w:r>
        <w:t>Coulmas</w:t>
      </w:r>
      <w:proofErr w:type="spellEnd"/>
      <w:r>
        <w:t xml:space="preserve"> 2006, s.v.)</w:t>
      </w:r>
    </w:p>
    <w:p w14:paraId="00000043" w14:textId="77777777" w:rsidR="006F3A4A" w:rsidRDefault="00395046" w:rsidP="00877FB8">
      <w:pPr>
        <w:pStyle w:val="Lista3"/>
      </w:pPr>
      <w:r>
        <w:t xml:space="preserve">visually different glyphs representing the same character within a writing system are known as </w:t>
      </w:r>
      <w:r w:rsidRPr="00270103">
        <w:rPr>
          <w:b/>
          <w:bCs/>
        </w:rPr>
        <w:t>allographs</w:t>
      </w:r>
    </w:p>
    <w:p w14:paraId="00000044" w14:textId="084BCED4" w:rsidR="006F3A4A" w:rsidRDefault="00395046" w:rsidP="00877FB8">
      <w:pPr>
        <w:pStyle w:val="Lista4"/>
      </w:pPr>
      <w:r>
        <w:t xml:space="preserve">e.g. in the Latin script, the glyphs </w:t>
      </w:r>
      <w:r w:rsidR="00EB6868">
        <w:t>‘</w:t>
      </w:r>
      <w:r w:rsidRPr="00EB6868">
        <w:rPr>
          <w:rFonts w:ascii="Times New Roman" w:hAnsi="Times New Roman" w:cs="Times New Roman"/>
        </w:rPr>
        <w:t>a</w:t>
      </w:r>
      <w:r w:rsidR="00EB6868">
        <w:t>’</w:t>
      </w:r>
      <w:r>
        <w:t xml:space="preserve"> and </w:t>
      </w:r>
      <w:r w:rsidR="00EB6868">
        <w:t>‘</w:t>
      </w:r>
      <w:r w:rsidRPr="00EB6868">
        <w:rPr>
          <w:rFonts w:ascii="Times New Roman" w:hAnsi="Times New Roman" w:cs="Times New Roman"/>
          <w:i/>
          <w:iCs/>
        </w:rPr>
        <w:t>a</w:t>
      </w:r>
      <w:r w:rsidR="00EB6868" w:rsidRPr="00EB6868">
        <w:t>’</w:t>
      </w:r>
      <w:r w:rsidRPr="00EB6868">
        <w:t xml:space="preserve"> </w:t>
      </w:r>
      <w:r>
        <w:t>are allographs (and, for most practical purposes in most languages, a and A are likewise allographs)</w:t>
      </w:r>
    </w:p>
    <w:p w14:paraId="00000045" w14:textId="4F7EE159" w:rsidR="006F3A4A" w:rsidRPr="00270103" w:rsidRDefault="00395046" w:rsidP="009413DD">
      <w:pPr>
        <w:pStyle w:val="Lista"/>
        <w:rPr>
          <w:rFonts w:eastAsia="Arial"/>
        </w:rPr>
      </w:pPr>
      <w:r>
        <w:t xml:space="preserve">to refer to parts of complex Indic characters that are visually distinct and have a semantic value of their own, we use (and encourage the use of) the term </w:t>
      </w:r>
      <w:r w:rsidRPr="00270103">
        <w:rPr>
          <w:b/>
          <w:bCs/>
        </w:rPr>
        <w:t>component</w:t>
      </w:r>
      <w:r>
        <w:t>; thus,</w:t>
      </w:r>
    </w:p>
    <w:p w14:paraId="00000046" w14:textId="2FB5FE6C" w:rsidR="006F3A4A" w:rsidRDefault="00395046" w:rsidP="009413DD">
      <w:pPr>
        <w:pStyle w:val="Lista2"/>
      </w:pPr>
      <w:r w:rsidRPr="00270103">
        <w:rPr>
          <w:b/>
          <w:bCs/>
        </w:rPr>
        <w:t>character components</w:t>
      </w:r>
      <w:r>
        <w:t xml:space="preserve"> are elements such as those representing the phonemes </w:t>
      </w:r>
      <w:ins w:id="79" w:author="Dániel Balogh" w:date="2023-05-08T08:59:00Z">
        <w:r w:rsidR="009B6095">
          <w:t>/</w:t>
        </w:r>
      </w:ins>
      <w:r w:rsidRPr="00270103">
        <w:rPr>
          <w:rStyle w:val="Foreign"/>
        </w:rPr>
        <w:t>r</w:t>
      </w:r>
      <w:ins w:id="80" w:author="Dániel Balogh" w:date="2023-05-08T08:59:00Z">
        <w:r w:rsidR="009B6095">
          <w:t>/</w:t>
        </w:r>
      </w:ins>
      <w:r>
        <w:t xml:space="preserve">, </w:t>
      </w:r>
      <w:ins w:id="81" w:author="Dániel Balogh" w:date="2023-05-08T08:59:00Z">
        <w:r w:rsidR="009B6095">
          <w:t>/</w:t>
        </w:r>
      </w:ins>
      <w:r w:rsidRPr="00270103">
        <w:rPr>
          <w:rStyle w:val="Foreign"/>
        </w:rPr>
        <w:t>d</w:t>
      </w:r>
      <w:ins w:id="82" w:author="Dániel Balogh" w:date="2023-05-08T08:59:00Z">
        <w:r w:rsidR="009B6095">
          <w:t>/</w:t>
        </w:r>
      </w:ins>
      <w:r>
        <w:t xml:space="preserve">, </w:t>
      </w:r>
      <w:ins w:id="83" w:author="Dániel Balogh" w:date="2023-05-08T08:59:00Z">
        <w:r w:rsidR="009B6095">
          <w:t>/</w:t>
        </w:r>
      </w:ins>
      <w:r w:rsidRPr="00270103">
        <w:rPr>
          <w:rStyle w:val="Foreign"/>
        </w:rPr>
        <w:t>dh</w:t>
      </w:r>
      <w:ins w:id="84" w:author="Dániel Balogh" w:date="2023-05-08T08:59:00Z">
        <w:r w:rsidR="009B6095">
          <w:t>/</w:t>
        </w:r>
      </w:ins>
      <w:r>
        <w:t xml:space="preserve"> and</w:t>
      </w:r>
      <w:r w:rsidR="00A563C6">
        <w:t xml:space="preserve"> </w:t>
      </w:r>
      <w:ins w:id="85" w:author="Dániel Balogh" w:date="2023-05-08T08:59:00Z">
        <w:r w:rsidR="009B6095">
          <w:t>/</w:t>
        </w:r>
      </w:ins>
      <w:r w:rsidRPr="00270103">
        <w:rPr>
          <w:rStyle w:val="Foreign"/>
        </w:rPr>
        <w:t>e</w:t>
      </w:r>
      <w:ins w:id="86" w:author="Dániel Balogh" w:date="2023-05-08T08:59:00Z">
        <w:r w:rsidR="009B6095">
          <w:t>/</w:t>
        </w:r>
      </w:ins>
      <w:r>
        <w:t xml:space="preserve"> in the Indic character </w:t>
      </w:r>
      <w:r w:rsidRPr="00270103">
        <w:rPr>
          <w:rStyle w:val="Foreign"/>
        </w:rPr>
        <w:t>rddhe</w:t>
      </w:r>
      <w:r>
        <w:t xml:space="preserve">, as well as the </w:t>
      </w:r>
      <w:r w:rsidR="00C66106">
        <w:t xml:space="preserve">zero vowel marker </w:t>
      </w:r>
      <w:r>
        <w:t xml:space="preserve">in the Indic character </w:t>
      </w:r>
      <w:r w:rsidRPr="00270103">
        <w:rPr>
          <w:rStyle w:val="Foreign"/>
        </w:rPr>
        <w:t>k</w:t>
      </w:r>
      <w:r>
        <w:t xml:space="preserve"> composed with an explicit </w:t>
      </w:r>
      <w:r w:rsidR="00C66106">
        <w:t>vowel killer</w:t>
      </w:r>
    </w:p>
    <w:p w14:paraId="00000047" w14:textId="4E3DADE6" w:rsidR="006F3A4A" w:rsidRDefault="00395046" w:rsidP="009413DD">
      <w:pPr>
        <w:pStyle w:val="Lista2"/>
      </w:pPr>
      <w:r>
        <w:t xml:space="preserve">while </w:t>
      </w:r>
      <w:r w:rsidRPr="00270103">
        <w:rPr>
          <w:b/>
          <w:bCs/>
        </w:rPr>
        <w:t>glyph components</w:t>
      </w:r>
      <w:r>
        <w:t xml:space="preserve"> are particular realisations of character </w:t>
      </w:r>
      <w:r w:rsidR="00692741">
        <w:t>components</w:t>
      </w:r>
      <w:r>
        <w:t xml:space="preserve"> in any specific script, such as the stroke combinations </w:t>
      </w:r>
      <w:r w:rsidR="005C7B65">
        <w:t>corresponding to the transliterated characters</w:t>
      </w:r>
      <w:r>
        <w:t xml:space="preserve"> </w:t>
      </w:r>
      <w:r w:rsidRPr="00270103">
        <w:rPr>
          <w:rStyle w:val="Foreign"/>
        </w:rPr>
        <w:t>r</w:t>
      </w:r>
      <w:r>
        <w:t xml:space="preserve">, </w:t>
      </w:r>
      <w:r w:rsidRPr="00270103">
        <w:rPr>
          <w:rStyle w:val="Foreign"/>
        </w:rPr>
        <w:t>d</w:t>
      </w:r>
      <w:r>
        <w:t xml:space="preserve">, </w:t>
      </w:r>
      <w:r w:rsidRPr="00270103">
        <w:rPr>
          <w:rStyle w:val="Foreign"/>
        </w:rPr>
        <w:t>dh</w:t>
      </w:r>
      <w:r>
        <w:t xml:space="preserve"> an</w:t>
      </w:r>
      <w:r w:rsidR="003D571E">
        <w:t xml:space="preserve">d </w:t>
      </w:r>
      <w:r w:rsidRPr="00270103">
        <w:rPr>
          <w:rStyle w:val="Foreign"/>
        </w:rPr>
        <w:t>e</w:t>
      </w:r>
      <w:r>
        <w:t xml:space="preserve"> in Devanagari </w:t>
      </w:r>
      <w:r w:rsidR="00270103" w:rsidRPr="00270103">
        <w:rPr>
          <w:rFonts w:hint="cs"/>
          <w:cs/>
        </w:rPr>
        <w:t>र्द्धे</w:t>
      </w:r>
      <w:r>
        <w:t xml:space="preserve">, or those representing </w:t>
      </w:r>
      <w:r w:rsidRPr="00270103">
        <w:rPr>
          <w:rStyle w:val="Foreign"/>
        </w:rPr>
        <w:t>ka</w:t>
      </w:r>
      <w:r>
        <w:t xml:space="preserve"> and the </w:t>
      </w:r>
      <w:r w:rsidR="00C66106">
        <w:t xml:space="preserve">zero vowel marker </w:t>
      </w:r>
      <w:r>
        <w:t>in Devanagari</w:t>
      </w:r>
      <w:r w:rsidR="00270103" w:rsidRPr="00270103">
        <w:rPr>
          <w:rFonts w:hint="cs"/>
          <w:cs/>
        </w:rPr>
        <w:t xml:space="preserve"> क्</w:t>
      </w:r>
      <w:r>
        <w:t xml:space="preserve"> </w:t>
      </w:r>
    </w:p>
    <w:p w14:paraId="00000048" w14:textId="77777777" w:rsidR="006F3A4A" w:rsidRDefault="00395046" w:rsidP="009413DD">
      <w:pPr>
        <w:pStyle w:val="Lista2"/>
      </w:pPr>
      <w:r>
        <w:t>when no distinction between character and glyph is required, “component” may be used on its own to refer to these entities</w:t>
      </w:r>
    </w:p>
    <w:p w14:paraId="00000049" w14:textId="70DF3F48" w:rsidR="006F3A4A" w:rsidRDefault="00395046" w:rsidP="009413DD">
      <w:pPr>
        <w:pStyle w:val="Lista2"/>
      </w:pPr>
      <w:r>
        <w:t xml:space="preserve">components which can never occur independently, but which </w:t>
      </w:r>
      <w:r w:rsidR="003D571E">
        <w:t xml:space="preserve">can </w:t>
      </w:r>
      <w:r>
        <w:t xml:space="preserve">occur in combination with </w:t>
      </w:r>
      <w:r w:rsidR="003D571E">
        <w:t>various</w:t>
      </w:r>
      <w:r>
        <w:t xml:space="preserve"> other </w:t>
      </w:r>
      <w:r w:rsidR="00692741">
        <w:t>components</w:t>
      </w:r>
      <w:r>
        <w:t xml:space="preserve">, may be specifically called </w:t>
      </w:r>
      <w:r w:rsidRPr="00270103">
        <w:rPr>
          <w:b/>
          <w:bCs/>
        </w:rPr>
        <w:t>markers</w:t>
      </w:r>
      <w:r>
        <w:t xml:space="preserve"> (with </w:t>
      </w:r>
      <w:proofErr w:type="spellStart"/>
      <w:r>
        <w:t>Ollett</w:t>
      </w:r>
      <w:proofErr w:type="spellEnd"/>
      <w:r>
        <w:t xml:space="preserve"> </w:t>
      </w:r>
      <w:r w:rsidR="003D571E">
        <w:t>and</w:t>
      </w:r>
      <w:r>
        <w:t xml:space="preserve"> Taylor </w:t>
      </w:r>
      <w:r w:rsidR="003F52E0">
        <w:t>forthcoming</w:t>
      </w:r>
      <w:r>
        <w:t>)</w:t>
      </w:r>
    </w:p>
    <w:p w14:paraId="0000004A" w14:textId="611AB5E7" w:rsidR="006F3A4A" w:rsidRDefault="00395046" w:rsidP="009413DD">
      <w:pPr>
        <w:pStyle w:val="Lista3"/>
      </w:pPr>
      <w:r>
        <w:lastRenderedPageBreak/>
        <w:t>in Indic scripts these include in particular dependent vowel</w:t>
      </w:r>
      <w:r w:rsidR="00C66106">
        <w:t xml:space="preserve"> marker</w:t>
      </w:r>
      <w:r>
        <w:t xml:space="preserve">s </w:t>
      </w:r>
      <w:r w:rsidR="00C66106">
        <w:t>and zero vowel markers</w:t>
      </w:r>
      <w:r>
        <w:t xml:space="preserve">, but some other signs, such as the </w:t>
      </w:r>
      <w:r w:rsidRPr="004F551F">
        <w:rPr>
          <w:rStyle w:val="Foreign"/>
        </w:rPr>
        <w:t>upadhmānīya</w:t>
      </w:r>
      <w:r>
        <w:t xml:space="preserve"> and </w:t>
      </w:r>
      <w:r w:rsidRPr="004F551F">
        <w:rPr>
          <w:rStyle w:val="Foreign"/>
        </w:rPr>
        <w:t>jihvāmūlīya</w:t>
      </w:r>
      <w:r>
        <w:t xml:space="preserve">, the </w:t>
      </w:r>
      <w:r w:rsidRPr="004F551F">
        <w:rPr>
          <w:rStyle w:val="Foreign"/>
        </w:rPr>
        <w:t>repha</w:t>
      </w:r>
      <w:r>
        <w:t xml:space="preserve">, and arguably also the </w:t>
      </w:r>
      <w:r w:rsidRPr="004F551F">
        <w:rPr>
          <w:rStyle w:val="Foreign"/>
        </w:rPr>
        <w:t>anusvāra</w:t>
      </w:r>
      <w:r>
        <w:t xml:space="preserve"> and </w:t>
      </w:r>
      <w:r w:rsidRPr="004F551F">
        <w:rPr>
          <w:rStyle w:val="Foreign"/>
        </w:rPr>
        <w:t>visarga</w:t>
      </w:r>
      <w:r>
        <w:t>, may also be included in the scope of this term</w:t>
      </w:r>
    </w:p>
    <w:p w14:paraId="6C8593D1" w14:textId="212134C2" w:rsidR="006C13ED" w:rsidRDefault="006C13ED" w:rsidP="009413DD">
      <w:pPr>
        <w:pStyle w:val="Lista3"/>
      </w:pPr>
      <w:r>
        <w:t>@@@for Ollett and Taylor, subscript consonants are not markers; they don’t have a term for them but just say that a conjunct is a character that is composed of other characters</w:t>
      </w:r>
    </w:p>
    <w:p w14:paraId="2A88B662" w14:textId="04153522" w:rsidR="006A531C" w:rsidRDefault="006A531C" w:rsidP="006A531C">
      <w:pPr>
        <w:pStyle w:val="Lista4"/>
      </w:pPr>
      <w:r>
        <w:t>yes they are: “</w:t>
      </w:r>
      <w:r w:rsidRPr="006A531C">
        <w:t>another important set of markers are dependent consonants (</w:t>
      </w:r>
      <w:proofErr w:type="spellStart"/>
      <w:r w:rsidRPr="006A531C">
        <w:t>ayōgavāhas</w:t>
      </w:r>
      <w:proofErr w:type="spellEnd"/>
      <w:r w:rsidRPr="006A531C">
        <w:t>)</w:t>
      </w:r>
      <w:r>
        <w:t>”</w:t>
      </w:r>
    </w:p>
    <w:p w14:paraId="0000004B" w14:textId="77777777" w:rsidR="006F3A4A" w:rsidRDefault="00395046" w:rsidP="009413DD">
      <w:pPr>
        <w:pStyle w:val="Lista2"/>
      </w:pPr>
      <w:r>
        <w:t>note that the term “component” is sometimes (e.g. Brookes et al. 2015, 34) also used to refer to distinctive subunits of non-complex characters, i.e. to elements without phonemic correspondence</w:t>
      </w:r>
    </w:p>
    <w:p w14:paraId="0000004C" w14:textId="3FFE43C0" w:rsidR="006F3A4A" w:rsidRDefault="00395046" w:rsidP="009413DD">
      <w:pPr>
        <w:pStyle w:val="Lista3"/>
      </w:pPr>
      <w:r>
        <w:t xml:space="preserve">although </w:t>
      </w:r>
      <w:r w:rsidR="005C7B65">
        <w:t xml:space="preserve">it is </w:t>
      </w:r>
      <w:r>
        <w:t xml:space="preserve">not relevant to this guide, we </w:t>
      </w:r>
      <w:r w:rsidR="005C7B65">
        <w:t xml:space="preserve">recommend </w:t>
      </w:r>
      <w:r>
        <w:t>avoid</w:t>
      </w:r>
      <w:r w:rsidR="005C7B65">
        <w:t>ing</w:t>
      </w:r>
      <w:r>
        <w:t xml:space="preserve"> the word “component” in this sense and instead encourage the use of </w:t>
      </w:r>
      <w:r w:rsidRPr="004F551F">
        <w:rPr>
          <w:b/>
          <w:bCs/>
        </w:rPr>
        <w:t>stroke</w:t>
      </w:r>
      <w:r>
        <w:t xml:space="preserve"> to refer e.g. in palaeographic descriptions to the visual elements that make up a character and to their graphic manifestations that make up a particular glyph</w:t>
      </w:r>
    </w:p>
    <w:p w14:paraId="0000004D" w14:textId="77777777" w:rsidR="006F3A4A" w:rsidRDefault="00395046" w:rsidP="009413DD">
      <w:pPr>
        <w:pStyle w:val="Lista3"/>
      </w:pPr>
      <w:r>
        <w:t>we also encourage the use of biological and architectural analogues to describe particular strokes, e.g. arm, leg, wing, tail, stem, lobe, arch, base, etc.</w:t>
      </w:r>
    </w:p>
    <w:p w14:paraId="0000004E" w14:textId="14845E05" w:rsidR="006F3A4A" w:rsidRPr="002E3853" w:rsidRDefault="00395046" w:rsidP="00BF7B0E">
      <w:pPr>
        <w:pStyle w:val="Cmsor3"/>
      </w:pPr>
      <w:bookmarkStart w:id="87" w:name="_e0pbcnpwb4p5" w:colFirst="0" w:colLast="0"/>
      <w:bookmarkStart w:id="88" w:name="_Toc17811413"/>
      <w:bookmarkStart w:id="89" w:name="_Toc17811468"/>
      <w:bookmarkStart w:id="90" w:name="_Toc199757549"/>
      <w:bookmarkEnd w:id="87"/>
      <w:r w:rsidRPr="002E3853">
        <w:t xml:space="preserve">Script </w:t>
      </w:r>
      <w:r w:rsidR="008969B5" w:rsidRPr="002E3853">
        <w:t>conversion</w:t>
      </w:r>
      <w:bookmarkEnd w:id="88"/>
      <w:bookmarkEnd w:id="89"/>
      <w:bookmarkEnd w:id="90"/>
    </w:p>
    <w:p w14:paraId="0000004F" w14:textId="3D9A1A82" w:rsidR="006F3A4A" w:rsidRDefault="00395046" w:rsidP="00877FB8">
      <w:pPr>
        <w:pStyle w:val="Lista"/>
      </w:pPr>
      <w:r>
        <w:t xml:space="preserve">for the conversion of one script to another, the words ‘transliteration’ and ‘transcription’ are </w:t>
      </w:r>
      <w:r w:rsidR="008A79A4">
        <w:t xml:space="preserve">sometimes </w:t>
      </w:r>
      <w:r>
        <w:t>used interchangeably, but they have more restricted, and distinct, meanings in the usage we encourage</w:t>
      </w:r>
    </w:p>
    <w:p w14:paraId="00000050" w14:textId="77777777" w:rsidR="006F3A4A" w:rsidRPr="00061C63" w:rsidRDefault="00395046" w:rsidP="00877FB8">
      <w:pPr>
        <w:pStyle w:val="Lista"/>
        <w:rPr>
          <w:b/>
          <w:bCs/>
        </w:rPr>
      </w:pPr>
      <w:r w:rsidRPr="00061C63">
        <w:rPr>
          <w:b/>
          <w:bCs/>
        </w:rPr>
        <w:t>transcription</w:t>
      </w:r>
      <w:r>
        <w:t xml:space="preserve"> is “when the </w:t>
      </w:r>
      <w:r w:rsidRPr="00061C63">
        <w:rPr>
          <w:b/>
          <w:bCs/>
        </w:rPr>
        <w:t>phonemes</w:t>
      </w:r>
      <w:r>
        <w:t xml:space="preserve"> of a source language written in a dissimilar script (or not written at all) are represented more or less faithfully by the characters (letters and other graphic signs) of a dominant script” (Wellisch 1978, 18, emphasis added)</w:t>
      </w:r>
    </w:p>
    <w:p w14:paraId="00000051" w14:textId="77777777" w:rsidR="006F3A4A" w:rsidRPr="00061C63" w:rsidRDefault="00395046" w:rsidP="00877FB8">
      <w:pPr>
        <w:pStyle w:val="Lista"/>
        <w:rPr>
          <w:b/>
          <w:bCs/>
        </w:rPr>
      </w:pPr>
      <w:r w:rsidRPr="00061C63">
        <w:rPr>
          <w:b/>
          <w:bCs/>
        </w:rPr>
        <w:t>transliteration</w:t>
      </w:r>
      <w:r>
        <w:t xml:space="preserve"> is “when the </w:t>
      </w:r>
      <w:r w:rsidRPr="00061C63">
        <w:rPr>
          <w:b/>
          <w:bCs/>
        </w:rPr>
        <w:t>graphemes</w:t>
      </w:r>
      <w:r>
        <w:t xml:space="preserve"> of a source script are converted into graphemes of a target script without any regard to pronunciation and also, at least in the strictest sense, without either adding or deleting any graphemes that are not present in the source script” (ibid.)</w:t>
      </w:r>
    </w:p>
    <w:p w14:paraId="00000053" w14:textId="34E9DEF9" w:rsidR="006F3A4A" w:rsidRDefault="00395046" w:rsidP="00877FB8">
      <w:pPr>
        <w:pStyle w:val="Lista"/>
      </w:pPr>
      <w:r>
        <w:t xml:space="preserve">by the same author’s definition, </w:t>
      </w:r>
      <w:r w:rsidRPr="00061C63">
        <w:rPr>
          <w:b/>
          <w:bCs/>
        </w:rPr>
        <w:t>Romanisation</w:t>
      </w:r>
      <w:r>
        <w:t xml:space="preserve"> is “used as a neutral term to denote both methods of script conversion … into the Roman script” (ibid., 19)</w:t>
      </w:r>
    </w:p>
    <w:p w14:paraId="15F86621" w14:textId="7BBAF437" w:rsidR="008A79A4" w:rsidRDefault="008A79A4" w:rsidP="008A79A4">
      <w:pPr>
        <w:pStyle w:val="Lista"/>
      </w:pPr>
      <w:r>
        <w:t>in the case of Sanskrit, with its nearly perfect match between phonology and native writing system used to transcribe it, it takes some thinking to come up with examples of the difference between transliteration and transcription, e.g.</w:t>
      </w:r>
    </w:p>
    <w:p w14:paraId="51C4C5B3" w14:textId="03AA1669" w:rsidR="008A79A4" w:rsidRDefault="008A79A4" w:rsidP="008A79A4">
      <w:pPr>
        <w:pStyle w:val="Lista2"/>
      </w:pPr>
      <w:r w:rsidRPr="008A79A4">
        <w:rPr>
          <w:rStyle w:val="Foreign"/>
        </w:rPr>
        <w:t>jihvāmūlīya</w:t>
      </w:r>
      <w:r>
        <w:t xml:space="preserve">, </w:t>
      </w:r>
      <w:r w:rsidRPr="008A79A4">
        <w:rPr>
          <w:rStyle w:val="Foreign"/>
        </w:rPr>
        <w:t>upadhmānīya</w:t>
      </w:r>
      <w:r>
        <w:t xml:space="preserve"> and regular </w:t>
      </w:r>
      <w:r w:rsidRPr="008A79A4">
        <w:rPr>
          <w:rStyle w:val="Foreign"/>
        </w:rPr>
        <w:t>visarga</w:t>
      </w:r>
      <w:r>
        <w:t xml:space="preserve"> are differentiated in transliteration, but </w:t>
      </w:r>
      <w:r w:rsidR="00D15DA8">
        <w:t xml:space="preserve">only </w:t>
      </w:r>
      <w:r w:rsidRPr="00D15DA8">
        <w:rPr>
          <w:rStyle w:val="Foreign"/>
        </w:rPr>
        <w:t>ḥ</w:t>
      </w:r>
      <w:r>
        <w:t xml:space="preserve"> </w:t>
      </w:r>
      <w:r w:rsidR="00D15DA8">
        <w:t xml:space="preserve">is used </w:t>
      </w:r>
      <w:r>
        <w:t xml:space="preserve">in </w:t>
      </w:r>
      <w:r w:rsidR="00D15DA8">
        <w:t xml:space="preserve">the </w:t>
      </w:r>
      <w:r>
        <w:t>transcription</w:t>
      </w:r>
      <w:r w:rsidR="00D15DA8">
        <w:t xml:space="preserve"> of standard Sanskrit</w:t>
      </w:r>
    </w:p>
    <w:p w14:paraId="04E132A2" w14:textId="317CAA6B" w:rsidR="008A79A4" w:rsidRDefault="00D15DA8" w:rsidP="00D15DA8">
      <w:pPr>
        <w:pStyle w:val="Lista2"/>
      </w:pPr>
      <w:r>
        <w:t>s</w:t>
      </w:r>
      <w:r w:rsidR="008A79A4">
        <w:t xml:space="preserve">pellings such as </w:t>
      </w:r>
      <w:r w:rsidR="008A79A4" w:rsidRPr="00D15DA8">
        <w:rPr>
          <w:rStyle w:val="Foreign"/>
        </w:rPr>
        <w:t>karmma</w:t>
      </w:r>
      <w:r w:rsidR="008A79A4">
        <w:t xml:space="preserve"> and </w:t>
      </w:r>
      <w:r w:rsidR="008A79A4" w:rsidRPr="00D15DA8">
        <w:rPr>
          <w:rStyle w:val="Foreign"/>
        </w:rPr>
        <w:t>satva</w:t>
      </w:r>
      <w:r w:rsidR="008A79A4">
        <w:t xml:space="preserve"> </w:t>
      </w:r>
      <w:r>
        <w:t xml:space="preserve">are </w:t>
      </w:r>
      <w:r w:rsidR="008A79A4">
        <w:t>retained in transliteration</w:t>
      </w:r>
      <w:r>
        <w:t>,</w:t>
      </w:r>
      <w:r w:rsidR="008A79A4">
        <w:t xml:space="preserve"> but normalized </w:t>
      </w:r>
      <w:r>
        <w:t>to</w:t>
      </w:r>
      <w:r w:rsidR="008A79A4">
        <w:t xml:space="preserve"> </w:t>
      </w:r>
      <w:r w:rsidR="008A79A4" w:rsidRPr="00D15DA8">
        <w:rPr>
          <w:rStyle w:val="Foreign"/>
        </w:rPr>
        <w:t>karma</w:t>
      </w:r>
      <w:r w:rsidR="008A79A4">
        <w:t xml:space="preserve"> and </w:t>
      </w:r>
      <w:r w:rsidR="008A79A4" w:rsidRPr="00D15DA8">
        <w:rPr>
          <w:rStyle w:val="Foreign"/>
        </w:rPr>
        <w:t>sattva</w:t>
      </w:r>
      <w:r w:rsidR="008A79A4">
        <w:t xml:space="preserve"> in transcription</w:t>
      </w:r>
    </w:p>
    <w:p w14:paraId="0B1BC702" w14:textId="192D42C8" w:rsidR="008A79A4" w:rsidRDefault="00D15DA8" w:rsidP="008A79A4">
      <w:pPr>
        <w:pStyle w:val="Lista"/>
      </w:pPr>
      <w:r>
        <w:t>b</w:t>
      </w:r>
      <w:r w:rsidR="008A79A4">
        <w:t xml:space="preserve">y contrast, in situations where the match between phonology and writing system is less perfect, the distinction between the two forms of </w:t>
      </w:r>
      <w:r>
        <w:t>R</w:t>
      </w:r>
      <w:r w:rsidR="008A79A4">
        <w:t>omani</w:t>
      </w:r>
      <w:r>
        <w:t>s</w:t>
      </w:r>
      <w:r w:rsidR="008A79A4">
        <w:t>ation becomes easier to make</w:t>
      </w:r>
    </w:p>
    <w:p w14:paraId="1B8A57B7" w14:textId="65AD054C" w:rsidR="0069192C" w:rsidRPr="002E3853" w:rsidRDefault="0069192C" w:rsidP="00BF7B0E">
      <w:pPr>
        <w:pStyle w:val="Cmsor3"/>
      </w:pPr>
      <w:bookmarkStart w:id="91" w:name="_Toc199757550"/>
      <w:r>
        <w:t>Notation for transliteration and transcription</w:t>
      </w:r>
      <w:bookmarkEnd w:id="91"/>
    </w:p>
    <w:p w14:paraId="29A4E92D" w14:textId="77777777" w:rsidR="0069192C" w:rsidRPr="004E2C3E" w:rsidRDefault="0069192C" w:rsidP="0069192C">
      <w:r w:rsidRPr="00FA7086">
        <w:rPr>
          <w:lang w:eastAsia="en-GB"/>
        </w:rPr>
        <w:t xml:space="preserve">Partly for use in this guide, and partly as </w:t>
      </w:r>
      <w:r>
        <w:rPr>
          <w:lang w:eastAsia="en-GB"/>
        </w:rPr>
        <w:t xml:space="preserve">a </w:t>
      </w:r>
      <w:r w:rsidRPr="00FA7086">
        <w:rPr>
          <w:lang w:eastAsia="en-GB"/>
        </w:rPr>
        <w:t>reminder of the scholarly conventions that we recommend DHARMA team members adopt on the (probably rare) occasions that this will be useful or necessary, we define the use of the following brackets in the following functions:</w:t>
      </w:r>
    </w:p>
    <w:p w14:paraId="2AB0BFDC" w14:textId="7C0B432F" w:rsidR="00BF11C6" w:rsidRDefault="00BF11C6" w:rsidP="0069192C">
      <w:pPr>
        <w:pStyle w:val="Legend"/>
      </w:pPr>
      <w:r>
        <w:tab/>
        <w:t>|…|</w:t>
      </w:r>
      <w:r>
        <w:tab/>
        <w:t>graphetic signs</w:t>
      </w:r>
    </w:p>
    <w:p w14:paraId="3692382B" w14:textId="175172E0" w:rsidR="0069192C" w:rsidRPr="004E2C3E" w:rsidRDefault="0069192C" w:rsidP="0069192C">
      <w:pPr>
        <w:pStyle w:val="Legend"/>
      </w:pPr>
      <w:r>
        <w:tab/>
      </w:r>
      <w:r w:rsidRPr="00FA7086">
        <w:t>&lt;…&gt;</w:t>
      </w:r>
      <w:r>
        <w:tab/>
      </w:r>
      <w:r w:rsidRPr="00FA7086">
        <w:t>graphemic transliteration</w:t>
      </w:r>
    </w:p>
    <w:p w14:paraId="228194C7" w14:textId="1394E928" w:rsidR="0069192C" w:rsidRPr="004E2C3E" w:rsidRDefault="0069192C" w:rsidP="0069192C">
      <w:pPr>
        <w:pStyle w:val="Legend"/>
      </w:pPr>
      <w:r>
        <w:tab/>
      </w:r>
      <w:r w:rsidRPr="00FA7086">
        <w:t>/.../</w:t>
      </w:r>
      <w:r>
        <w:tab/>
      </w:r>
      <w:r w:rsidRPr="00FA7086">
        <w:t>phon</w:t>
      </w:r>
      <w:r w:rsidR="00C03B70">
        <w:t>emic (phonological)</w:t>
      </w:r>
      <w:r w:rsidRPr="00FA7086">
        <w:t xml:space="preserve"> transcription</w:t>
      </w:r>
    </w:p>
    <w:p w14:paraId="603550E3" w14:textId="72D864D8" w:rsidR="0069192C" w:rsidRDefault="0069192C" w:rsidP="0069192C">
      <w:pPr>
        <w:pStyle w:val="Legend"/>
      </w:pPr>
      <w:r>
        <w:tab/>
      </w:r>
      <w:r w:rsidRPr="00FA7086">
        <w:t>[…]</w:t>
      </w:r>
      <w:r>
        <w:tab/>
      </w:r>
      <w:r w:rsidRPr="00FA7086">
        <w:t>phonetic transcription</w:t>
      </w:r>
    </w:p>
    <w:p w14:paraId="786CEFF3" w14:textId="15637ACF" w:rsidR="0069192C" w:rsidRPr="004E2C3E" w:rsidRDefault="0069192C" w:rsidP="0069192C">
      <w:r w:rsidRPr="00FA7086">
        <w:rPr>
          <w:lang w:eastAsia="en-GB"/>
        </w:rPr>
        <w:t>We presume team members will rarely have need to offer phonetic transcription, but include the square brackets (which in other contexts may bear other meanings) for completeness. We presume all team members are familiar with the distinction between phonology and phonetics, or if not</w:t>
      </w:r>
      <w:ins w:id="92" w:author="Dániel Balogh [2]" w:date="2022-06-09T09:36:00Z">
        <w:r w:rsidR="00BE1291">
          <w:rPr>
            <w:lang w:eastAsia="en-GB"/>
          </w:rPr>
          <w:t>,</w:t>
        </w:r>
      </w:ins>
      <w:r w:rsidRPr="00FA7086">
        <w:rPr>
          <w:lang w:eastAsia="en-GB"/>
        </w:rPr>
        <w:t xml:space="preserve"> have the ability to look it up on Wikipedia.</w:t>
      </w:r>
    </w:p>
    <w:p w14:paraId="639B15B9" w14:textId="77777777" w:rsidR="0069192C" w:rsidRDefault="0069192C" w:rsidP="0069192C"/>
    <w:p w14:paraId="00000072" w14:textId="4E34C8F2" w:rsidR="006F3A4A" w:rsidRDefault="00395046" w:rsidP="001301FB">
      <w:pPr>
        <w:pStyle w:val="Cmsor1"/>
      </w:pPr>
      <w:bookmarkStart w:id="93" w:name="_57r22m5k1jra" w:colFirst="0" w:colLast="0"/>
      <w:bookmarkStart w:id="94" w:name="_xkwt6pqamcvz" w:colFirst="0" w:colLast="0"/>
      <w:bookmarkStart w:id="95" w:name="_Toc17811414"/>
      <w:bookmarkStart w:id="96" w:name="_Toc17811469"/>
      <w:bookmarkEnd w:id="93"/>
      <w:bookmarkEnd w:id="94"/>
      <w:r>
        <w:lastRenderedPageBreak/>
        <w:t>General Principles</w:t>
      </w:r>
      <w:bookmarkEnd w:id="95"/>
      <w:bookmarkEnd w:id="96"/>
    </w:p>
    <w:p w14:paraId="67271325" w14:textId="77777777" w:rsidR="007330FE" w:rsidRDefault="007330FE" w:rsidP="00BF7B0E">
      <w:pPr>
        <w:pStyle w:val="Cmsor2"/>
      </w:pPr>
      <w:bookmarkStart w:id="97" w:name="_oiuqq1mop1lk" w:colFirst="0" w:colLast="0"/>
      <w:bookmarkStart w:id="98" w:name="_Toc17811415"/>
      <w:bookmarkStart w:id="99" w:name="_Toc17811470"/>
      <w:bookmarkEnd w:id="97"/>
      <w:r>
        <w:t>Character Set and Input Method</w:t>
      </w:r>
      <w:bookmarkEnd w:id="98"/>
      <w:bookmarkEnd w:id="99"/>
    </w:p>
    <w:p w14:paraId="611654E5" w14:textId="18187A49" w:rsidR="007330FE" w:rsidRDefault="007330FE" w:rsidP="007330FE">
      <w:pPr>
        <w:pStyle w:val="Lista"/>
      </w:pPr>
      <w:r>
        <w:t>always use the Unicode code table (</w:t>
      </w:r>
      <w:hyperlink r:id="rId10">
        <w:r>
          <w:rPr>
            <w:color w:val="1155CC"/>
            <w:u w:val="single"/>
          </w:rPr>
          <w:t>https://www.unicode.org/standard/standard.html</w:t>
        </w:r>
      </w:hyperlink>
      <w:r>
        <w:t>),</w:t>
      </w:r>
    </w:p>
    <w:p w14:paraId="30C3C8F5" w14:textId="77777777" w:rsidR="007330FE" w:rsidRDefault="007330FE" w:rsidP="007330FE">
      <w:pPr>
        <w:pStyle w:val="Lista2"/>
      </w:pPr>
      <w:r>
        <w:t>never a custom/legacy encoding (i.e. one that turns into gobbledygook if you change the font to a Unicode font for the same script)</w:t>
      </w:r>
    </w:p>
    <w:p w14:paraId="62012AD4" w14:textId="77777777" w:rsidR="007330FE" w:rsidRDefault="007330FE" w:rsidP="007330FE">
      <w:pPr>
        <w:pStyle w:val="Lista"/>
      </w:pPr>
      <w:r>
        <w:t>wherever available, type using Unicode precomposed characters</w:t>
      </w:r>
    </w:p>
    <w:p w14:paraId="61D50053" w14:textId="77777777" w:rsidR="007330FE" w:rsidRDefault="007330FE" w:rsidP="007330FE">
      <w:pPr>
        <w:pStyle w:val="Lista2"/>
      </w:pPr>
      <w:r>
        <w:t xml:space="preserve">e.g. for </w:t>
      </w:r>
      <w:r w:rsidRPr="004E1D84">
        <w:rPr>
          <w:rStyle w:val="Foreign"/>
        </w:rPr>
        <w:t>ā</w:t>
      </w:r>
      <w:r>
        <w:t xml:space="preserve"> use the Unicode character </w:t>
      </w:r>
      <w:r w:rsidRPr="00927D3F">
        <w:rPr>
          <w:rStyle w:val="Code"/>
        </w:rPr>
        <w:t>U+0101</w:t>
      </w:r>
      <w:r>
        <w:t xml:space="preserve"> Latin Small Letter A With Macron, not a combination of </w:t>
      </w:r>
      <w:r w:rsidRPr="004E1D84">
        <w:rPr>
          <w:rStyle w:val="Foreign"/>
        </w:rPr>
        <w:t>a</w:t>
      </w:r>
      <w:r>
        <w:t xml:space="preserve"> (</w:t>
      </w:r>
      <w:r w:rsidRPr="0048794B">
        <w:rPr>
          <w:rStyle w:val="Code"/>
        </w:rPr>
        <w:t>U+0061</w:t>
      </w:r>
      <w:r>
        <w:t xml:space="preserve"> Latin Small Letter A) and   ̄ (Unicode 0304 Combining Macron)</w:t>
      </w:r>
    </w:p>
    <w:p w14:paraId="437A4CEA" w14:textId="77777777" w:rsidR="007330FE" w:rsidRDefault="007330FE" w:rsidP="007330FE">
      <w:pPr>
        <w:pStyle w:val="Lista"/>
      </w:pPr>
      <w:r>
        <w:t xml:space="preserve">the notation </w:t>
      </w:r>
      <w:r w:rsidRPr="0048794B">
        <w:rPr>
          <w:rStyle w:val="Code"/>
        </w:rPr>
        <w:t>U+####</w:t>
      </w:r>
      <w:r>
        <w:t xml:space="preserve"> means a Unicode character identified by the four-digit hexadecimal code ####</w:t>
      </w:r>
    </w:p>
    <w:p w14:paraId="45E581E7" w14:textId="77777777" w:rsidR="007330FE" w:rsidRDefault="007330FE" w:rsidP="007330FE">
      <w:pPr>
        <w:pStyle w:val="Lista"/>
      </w:pPr>
      <w:r>
        <w:t>the font you use in your texts is irrelevant so long as it is Unicode-compliant</w:t>
      </w:r>
    </w:p>
    <w:p w14:paraId="10B54D0B" w14:textId="77777777" w:rsidR="007330FE" w:rsidRDefault="007330FE" w:rsidP="007330FE">
      <w:pPr>
        <w:pStyle w:val="Lista2"/>
      </w:pPr>
      <w:r>
        <w:t xml:space="preserve">freely available fonts supporting all or nearly all of the special characters we require include: </w:t>
      </w:r>
    </w:p>
    <w:p w14:paraId="16595579" w14:textId="7BEF8F15" w:rsidR="007330FE" w:rsidRDefault="007330FE" w:rsidP="007330FE">
      <w:pPr>
        <w:pStyle w:val="Lista3"/>
      </w:pPr>
      <w:r>
        <w:t xml:space="preserve">Gentium, </w:t>
      </w:r>
      <w:hyperlink r:id="rId11">
        <w:r>
          <w:rPr>
            <w:color w:val="1155CC"/>
            <w:u w:val="single"/>
          </w:rPr>
          <w:t>https://software.sil.org/gentium/</w:t>
        </w:r>
      </w:hyperlink>
      <w:r w:rsidRPr="005E3735">
        <w:t xml:space="preserve"> </w:t>
      </w:r>
      <w:r>
        <w:t>and several other fonts by SIL</w:t>
      </w:r>
    </w:p>
    <w:p w14:paraId="7C30B874" w14:textId="2ED9DBAB" w:rsidR="007330FE" w:rsidRDefault="007330FE" w:rsidP="007330FE">
      <w:pPr>
        <w:pStyle w:val="Lista3"/>
      </w:pPr>
      <w:r>
        <w:t xml:space="preserve">Google’s Noto Serif (and Sans Serif) fonts, </w:t>
      </w:r>
      <w:hyperlink r:id="rId12">
        <w:r>
          <w:rPr>
            <w:color w:val="1155CC"/>
            <w:u w:val="single"/>
          </w:rPr>
          <w:t>https://www.google.com/get/noto/</w:t>
        </w:r>
      </w:hyperlink>
      <w:r>
        <w:t xml:space="preserve"> </w:t>
      </w:r>
    </w:p>
    <w:p w14:paraId="74212E80" w14:textId="77777777" w:rsidR="007330FE" w:rsidRDefault="007330FE" w:rsidP="007330FE">
      <w:pPr>
        <w:pStyle w:val="Lista3"/>
      </w:pPr>
      <w:r>
        <w:t>several of the fonts shipped with Windows 10, e.g. Times New Roman, Tahoma, Calibri</w:t>
      </w:r>
    </w:p>
    <w:p w14:paraId="3801E826" w14:textId="77777777" w:rsidR="007330FE" w:rsidRDefault="007330FE" w:rsidP="007330FE">
      <w:pPr>
        <w:pStyle w:val="Lista3"/>
      </w:pPr>
      <w:r>
        <w:t>several of the fonts shipped with Mac OS, e.g. Times New Roman, Arial, Calibri</w:t>
      </w:r>
    </w:p>
    <w:p w14:paraId="3C33D930" w14:textId="77777777" w:rsidR="007330FE" w:rsidRDefault="007330FE" w:rsidP="007330FE">
      <w:pPr>
        <w:pStyle w:val="Lista2"/>
      </w:pPr>
      <w:r>
        <w:t xml:space="preserve">you probably already have a favourite keyboard layout to access the special characters you need in your work </w:t>
      </w:r>
    </w:p>
    <w:p w14:paraId="2C1FE90B" w14:textId="457866BF" w:rsidR="007330FE" w:rsidRDefault="007330FE" w:rsidP="007330FE">
      <w:pPr>
        <w:pStyle w:val="Lista2"/>
      </w:pPr>
      <w:r>
        <w:t>if not, and you are a Mac user, you may want to try the layouts Easy Unicode or ABC Extended (formerly US Extended)</w:t>
      </w:r>
    </w:p>
    <w:p w14:paraId="6A7A08F7" w14:textId="2E292D3A" w:rsidR="00692741" w:rsidRDefault="00692741" w:rsidP="00692741">
      <w:pPr>
        <w:pStyle w:val="Lista3"/>
      </w:pPr>
      <w:r w:rsidRPr="00692741">
        <w:t xml:space="preserve">there is, unfortunately, no </w:t>
      </w:r>
      <w:r w:rsidR="00D15DA8">
        <w:t>readily available</w:t>
      </w:r>
      <w:r w:rsidRPr="00692741">
        <w:t xml:space="preserve"> solution for a Windows platform, but you may be able to use and/or adapt John Smith’s keyboard layout and Word macros, available at </w:t>
      </w:r>
      <w:hyperlink r:id="rId13" w:history="1">
        <w:r w:rsidRPr="00A91AB4">
          <w:rPr>
            <w:rStyle w:val="Hiperhivatkozs"/>
          </w:rPr>
          <w:t>http://bombay.indology.info/software/fonts/induni/index.html</w:t>
        </w:r>
      </w:hyperlink>
    </w:p>
    <w:p w14:paraId="5F3C2655" w14:textId="77777777" w:rsidR="007330FE" w:rsidRPr="00270103" w:rsidRDefault="007330FE" w:rsidP="007330FE">
      <w:pPr>
        <w:pStyle w:val="Lista2"/>
        <w:rPr>
          <w:rFonts w:eastAsia="Arial"/>
        </w:rPr>
      </w:pPr>
      <w:r>
        <w:t>if you can access most of the characters you need via your keyboard, but there are a few that you need occasionally and cannot access, one of the following solutions may help:</w:t>
      </w:r>
    </w:p>
    <w:p w14:paraId="219774D4" w14:textId="77777777" w:rsidR="007330FE" w:rsidRDefault="007330FE" w:rsidP="007330FE">
      <w:pPr>
        <w:pStyle w:val="Lista3"/>
      </w:pPr>
      <w:r>
        <w:t>assign a shortcut key or sequence to the inaccessible characters in your editing software</w:t>
      </w:r>
    </w:p>
    <w:p w14:paraId="4A69BCB6" w14:textId="77777777" w:rsidR="007330FE" w:rsidRDefault="007330FE" w:rsidP="007330FE">
      <w:pPr>
        <w:pStyle w:val="Lista3"/>
      </w:pPr>
      <w:r>
        <w:t>copy and paste the inaccessible characters from this guide each time you need one of them (or save a separate document with those characters, keep it at your fingertips, and copy-paste from that)</w:t>
      </w:r>
    </w:p>
    <w:p w14:paraId="557967D6" w14:textId="77777777" w:rsidR="007330FE" w:rsidRDefault="007330FE" w:rsidP="007330FE">
      <w:pPr>
        <w:pStyle w:val="Lista3"/>
      </w:pPr>
      <w:r>
        <w:t>insert them from a table of available characters</w:t>
      </w:r>
    </w:p>
    <w:p w14:paraId="2D914ECA" w14:textId="77777777" w:rsidR="007330FE" w:rsidRDefault="007330FE" w:rsidP="007330FE">
      <w:pPr>
        <w:pStyle w:val="Lista4"/>
      </w:pPr>
      <w:r>
        <w:t>in MS Office, use Insert Symbol</w:t>
      </w:r>
    </w:p>
    <w:p w14:paraId="3A887140" w14:textId="77777777" w:rsidR="007330FE" w:rsidRDefault="007330FE" w:rsidP="007330FE">
      <w:pPr>
        <w:pStyle w:val="Lista4"/>
      </w:pPr>
      <w:r>
        <w:t>on Mac OS (systemwide), use the Character Table</w:t>
      </w:r>
    </w:p>
    <w:p w14:paraId="1F6D843C" w14:textId="77777777" w:rsidR="007330FE" w:rsidRPr="00270103" w:rsidRDefault="007330FE" w:rsidP="007330FE">
      <w:pPr>
        <w:pStyle w:val="Lista3"/>
        <w:rPr>
          <w:rFonts w:eastAsia="Arial"/>
        </w:rPr>
      </w:pPr>
      <w:r>
        <w:t>use Unicode codes to enter special characters</w:t>
      </w:r>
    </w:p>
    <w:p w14:paraId="4776BF6C" w14:textId="77777777" w:rsidR="007330FE" w:rsidRDefault="007330FE" w:rsidP="007330FE">
      <w:pPr>
        <w:pStyle w:val="Lista4"/>
      </w:pPr>
      <w:r>
        <w:t>in MS Office you can type the code, then press ALT + x to convert the code into the corresponding character</w:t>
      </w:r>
    </w:p>
    <w:p w14:paraId="319A72F8" w14:textId="77777777" w:rsidR="007330FE" w:rsidRDefault="007330FE" w:rsidP="007330FE">
      <w:pPr>
        <w:pStyle w:val="Lista5"/>
      </w:pPr>
      <w:r>
        <w:t>you can omit prefix U+, but using it will make certain the software recognises where the code begins, so the last characters you typed before the code will not interfere with what you want to produce</w:t>
      </w:r>
    </w:p>
    <w:p w14:paraId="0D395AAE" w14:textId="77777777" w:rsidR="007330FE" w:rsidRPr="00EB6868" w:rsidRDefault="007330FE" w:rsidP="007330FE">
      <w:pPr>
        <w:pStyle w:val="Lista4"/>
        <w:rPr>
          <w:rFonts w:eastAsia="Arial"/>
        </w:rPr>
      </w:pPr>
      <w:r>
        <w:t>on Mac OS (systemwide), you need to enable Unicode Hex Input in Language Preferences</w:t>
      </w:r>
    </w:p>
    <w:p w14:paraId="6C587CBB" w14:textId="17F11E51" w:rsidR="007330FE" w:rsidRPr="00DF3FE0" w:rsidRDefault="007330FE" w:rsidP="007330FE">
      <w:pPr>
        <w:pStyle w:val="Lista5"/>
        <w:rPr>
          <w:rFonts w:eastAsia="Arial"/>
        </w:rPr>
      </w:pPr>
      <w:r>
        <w:t xml:space="preserve">once you have done this, whenever you switch to this keyboard layout, you can </w:t>
      </w:r>
      <w:r w:rsidR="00A60DFF">
        <w:t xml:space="preserve">press and </w:t>
      </w:r>
      <w:r>
        <w:t>hold Option while you type the character code (without the prefix</w:t>
      </w:r>
      <w:r w:rsidRPr="005E3735">
        <w:t xml:space="preserve"> </w:t>
      </w:r>
      <w:r>
        <w:t>U+) then release Option</w:t>
      </w:r>
    </w:p>
    <w:p w14:paraId="19B602A1" w14:textId="77777777" w:rsidR="007330FE" w:rsidRPr="00270103" w:rsidRDefault="007330FE" w:rsidP="007330FE">
      <w:pPr>
        <w:pStyle w:val="Lista3"/>
        <w:rPr>
          <w:rFonts w:eastAsia="Arial"/>
        </w:rPr>
      </w:pPr>
      <w:r>
        <w:t xml:space="preserve">if all else fails, then consistently type one and the same particular alternative character throughout your corpus (e.g. </w:t>
      </w:r>
      <w:r w:rsidRPr="00270103">
        <w:rPr>
          <w:rStyle w:val="Foreign"/>
        </w:rPr>
        <w:t>ṛ</w:t>
      </w:r>
      <w:r>
        <w:t xml:space="preserve"> instead of </w:t>
      </w:r>
      <w:r w:rsidRPr="00270103">
        <w:rPr>
          <w:rStyle w:val="Foreign"/>
        </w:rPr>
        <w:t>r̥</w:t>
      </w:r>
      <w:r>
        <w:t xml:space="preserve"> or </w:t>
      </w:r>
      <w:r w:rsidRPr="00270103">
        <w:rPr>
          <w:rStyle w:val="Foreign"/>
        </w:rPr>
        <w:t>š</w:t>
      </w:r>
      <w:r>
        <w:t xml:space="preserve"> instead of </w:t>
      </w:r>
      <w:r w:rsidRPr="00270103">
        <w:rPr>
          <w:rStyle w:val="Foreign"/>
        </w:rPr>
        <w:t>ś</w:t>
      </w:r>
      <w:r>
        <w:t>, etc.)</w:t>
      </w:r>
    </w:p>
    <w:p w14:paraId="768F9527" w14:textId="77777777" w:rsidR="007330FE" w:rsidRDefault="007330FE" w:rsidP="007330FE">
      <w:pPr>
        <w:pStyle w:val="Lista4"/>
      </w:pPr>
      <w:r>
        <w:t>do not use that particular sign for any other purpose than representing the character you cannot type</w:t>
      </w:r>
    </w:p>
    <w:p w14:paraId="7D5A01FC" w14:textId="77777777" w:rsidR="007330FE" w:rsidRDefault="007330FE" w:rsidP="007330FE">
      <w:pPr>
        <w:pStyle w:val="Lista4"/>
      </w:pPr>
      <w:r>
        <w:t>make clear note of what you are doing, so your custom character can then be auto-converted to the correct one</w:t>
      </w:r>
    </w:p>
    <w:p w14:paraId="2DA96C30" w14:textId="30F72BC4" w:rsidR="00C23754" w:rsidRDefault="007330FE" w:rsidP="00C23754">
      <w:pPr>
        <w:pStyle w:val="Lista3"/>
      </w:pPr>
      <w:r>
        <w:t>please note that detailed technical instructions on installing and using keyboard layouts or assigning shortcut keys are beyond the scope of this guide</w:t>
      </w:r>
    </w:p>
    <w:p w14:paraId="3C9D12D8" w14:textId="58725486" w:rsidR="00C23754" w:rsidRDefault="00011E37" w:rsidP="00BF7B0E">
      <w:pPr>
        <w:pStyle w:val="Cmsor2"/>
        <w:rPr>
          <w:ins w:id="100" w:author="Dániel Balogh" w:date="2025-05-28T11:29:00Z" w16du:dateUtc="2025-05-28T09:29:00Z"/>
        </w:rPr>
      </w:pPr>
      <w:bookmarkStart w:id="101" w:name="_Ref17798779"/>
      <w:bookmarkStart w:id="102" w:name="_Toc17811416"/>
      <w:bookmarkStart w:id="103" w:name="_Toc17811471"/>
      <w:r w:rsidRPr="00EA3034">
        <w:lastRenderedPageBreak/>
        <w:t>Transliteration</w:t>
      </w:r>
      <w:bookmarkEnd w:id="101"/>
      <w:bookmarkEnd w:id="102"/>
      <w:bookmarkEnd w:id="103"/>
      <w:r w:rsidR="004530CC">
        <w:t xml:space="preserve"> in Practice</w:t>
      </w:r>
    </w:p>
    <w:p w14:paraId="57D0D90A" w14:textId="77777777" w:rsidR="00A32AF3" w:rsidRPr="00AE54D3" w:rsidRDefault="00A32AF3">
      <w:pPr>
        <w:rPr>
          <w:ins w:id="104" w:author="Dániel Balogh" w:date="2025-05-28T11:29:00Z" w16du:dateUtc="2025-05-28T09:29:00Z"/>
        </w:rPr>
        <w:pPrChange w:id="105" w:author="Dániel Balogh" w:date="2025-05-28T11:29:00Z" w16du:dateUtc="2025-05-28T09:29:00Z">
          <w:pPr>
            <w:pStyle w:val="Listaszerbekezds"/>
            <w:numPr>
              <w:numId w:val="16"/>
            </w:numPr>
            <w:ind w:left="0"/>
          </w:pPr>
        </w:pPrChange>
      </w:pPr>
      <w:ins w:id="106" w:author="Dániel Balogh" w:date="2025-05-28T11:29:00Z" w16du:dateUtc="2025-05-28T09:29:00Z">
        <w:r>
          <w:t xml:space="preserve">For our purposes, </w:t>
        </w:r>
        <w:r w:rsidRPr="00A32AF3">
          <w:rPr>
            <w:b/>
            <w:bCs/>
          </w:rPr>
          <w:t>strict transliteration</w:t>
        </w:r>
        <w:r>
          <w:t xml:space="preserve"> is for palaeographic and philological accuracy, prioritising graphic representation over speech sound. The DHARMA transliteration system is a strict transliteration system which aims to represent with diplomatic accuracy as much detail of the original written text as possible, and to do so as uniformly as possible across the diverse specific writing systems in our project’s ambit.</w:t>
        </w:r>
        <w:r w:rsidRPr="00BF7B0E">
          <w:rPr>
            <w:rStyle w:val="Lbjegyzet-hivatkozs"/>
          </w:rPr>
          <w:footnoteReference w:id="75"/>
        </w:r>
        <w:r>
          <w:t xml:space="preserve"> Conversely, there is a need in many contexts for a more transcription-like </w:t>
        </w:r>
        <w:r w:rsidRPr="00A32AF3">
          <w:rPr>
            <w:b/>
            <w:bCs/>
          </w:rPr>
          <w:t>loose transliteration</w:t>
        </w:r>
        <w:r>
          <w:t>, where some constraints of the strict system are foregone. We accept and endorse a multiplicity of loose transliteration systems depending on the language involved and the degree of philological accuracy required in any given context.</w:t>
        </w:r>
        <w:r w:rsidRPr="00BF7B0E">
          <w:rPr>
            <w:rStyle w:val="Lbjegyzet-hivatkozs"/>
          </w:rPr>
          <w:footnoteReference w:id="76"/>
        </w:r>
        <w:r>
          <w:t xml:space="preserve"> </w:t>
        </w:r>
      </w:ins>
    </w:p>
    <w:p w14:paraId="515ACC57" w14:textId="77777777" w:rsidR="00A32AF3" w:rsidRPr="00A32AF3" w:rsidRDefault="00A32AF3">
      <w:pPr>
        <w:pPrChange w:id="111" w:author="Dániel Balogh" w:date="2025-05-28T11:29:00Z" w16du:dateUtc="2025-05-28T09:29:00Z">
          <w:pPr>
            <w:pStyle w:val="Cmsor2"/>
            <w:numPr>
              <w:numId w:val="16"/>
            </w:numPr>
          </w:pPr>
        </w:pPrChange>
      </w:pPr>
    </w:p>
    <w:p w14:paraId="638272DA" w14:textId="7D4FB93F" w:rsidR="00A563C6" w:rsidRDefault="00011E37" w:rsidP="00A563C6">
      <w:pPr>
        <w:pStyle w:val="Lista"/>
      </w:pPr>
      <w:r>
        <w:t>a</w:t>
      </w:r>
      <w:r w:rsidR="00A563C6">
        <w:t xml:space="preserve">s Wellisch (1978, 314)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sidR="00A563C6" w:rsidRPr="00061C63">
        <w:rPr>
          <w:rStyle w:val="Foreign"/>
        </w:rPr>
        <w:t>optimally</w:t>
      </w:r>
      <w:r w:rsidR="00A563C6">
        <w:t xml:space="preserve"> needed to make the system work for a particular purpose or task.” (emphasis original)</w:t>
      </w:r>
    </w:p>
    <w:p w14:paraId="7682B3CC" w14:textId="1C64A077" w:rsidR="00011E37" w:rsidRDefault="00011E37" w:rsidP="00011E37">
      <w:pPr>
        <w:pStyle w:val="Lista2"/>
      </w:pPr>
      <w:r>
        <w:t>in addition to the notion that no single Romanisation system can be applied in a practicable manner to all known scripts and languages, this implies that for actual Romanisation systems to work, they need to find an optimal point on the continuum between ideal transliteration and ideal transcription</w:t>
      </w:r>
    </w:p>
    <w:p w14:paraId="229D1638" w14:textId="6FAB4834" w:rsidR="00E767AD" w:rsidRDefault="00E767AD" w:rsidP="00BF7B0E">
      <w:pPr>
        <w:pStyle w:val="Cmsor3"/>
      </w:pPr>
      <w:bookmarkStart w:id="112" w:name="_Toc17811417"/>
      <w:bookmarkStart w:id="113" w:name="_Toc17811472"/>
      <w:bookmarkStart w:id="114" w:name="_Toc199757551"/>
      <w:r>
        <w:t>Strict transliteration</w:t>
      </w:r>
      <w:bookmarkEnd w:id="112"/>
      <w:bookmarkEnd w:id="113"/>
      <w:bookmarkEnd w:id="114"/>
    </w:p>
    <w:p w14:paraId="0B89A2A7" w14:textId="30D745D9" w:rsidR="00A563C6" w:rsidRPr="00A563C6" w:rsidRDefault="00A563C6" w:rsidP="00A563C6">
      <w:pPr>
        <w:pStyle w:val="Lista"/>
        <w:rPr>
          <w:rFonts w:eastAsia="Arial"/>
        </w:rPr>
      </w:pPr>
      <w:r>
        <w:t>as our aim in epigraphic editions is to faithfully reflect the graphemes (characters) of the original script</w:t>
      </w:r>
      <w:r w:rsidR="00011E37">
        <w:t xml:space="preserve">, the Romanisation system prescribed in this guide is very close to the transliteration end of the spectrum, and therefore we refer to it </w:t>
      </w:r>
      <w:r w:rsidR="00011E37" w:rsidRPr="00E767AD">
        <w:t>as “strict transliteration”</w:t>
      </w:r>
    </w:p>
    <w:p w14:paraId="3A31921F" w14:textId="1F3C57A5" w:rsidR="00A563C6" w:rsidRPr="00270103" w:rsidRDefault="00A563C6" w:rsidP="00A563C6">
      <w:pPr>
        <w:pStyle w:val="Lista2"/>
        <w:rPr>
          <w:rFonts w:eastAsia="Arial"/>
        </w:rPr>
      </w:pPr>
      <w:r>
        <w:rPr>
          <w:rFonts w:eastAsia="Arial"/>
        </w:rPr>
        <w:t xml:space="preserve">the same </w:t>
      </w:r>
      <w:r w:rsidR="00011E37">
        <w:rPr>
          <w:rFonts w:eastAsia="Arial"/>
        </w:rPr>
        <w:t xml:space="preserve">aim, and thus the same Romanisation system, applies to </w:t>
      </w:r>
      <w:r>
        <w:rPr>
          <w:rFonts w:eastAsia="Arial"/>
        </w:rPr>
        <w:t>diplomatic editions of single manuscripts, and for readings of specific manuscripts cited in the apparatus of a critical edition</w:t>
      </w:r>
    </w:p>
    <w:p w14:paraId="7FD3AADF" w14:textId="7CE876E4" w:rsidR="00C23754" w:rsidRDefault="00C23754" w:rsidP="00C23754">
      <w:pPr>
        <w:pStyle w:val="Lista"/>
      </w:pPr>
      <w:r>
        <w:t xml:space="preserve">when </w:t>
      </w:r>
      <w:r w:rsidR="00011E37">
        <w:t>strict transliteration is called for</w:t>
      </w:r>
      <w:r>
        <w:t xml:space="preserve">, fully prioritise transliteration over transcription except in specific cases where this guide explicitly calls for the use of Romanisation more akin to transcription (such as </w:t>
      </w:r>
      <w:r w:rsidR="00452A24">
        <w:t>§</w:t>
      </w:r>
      <w:r w:rsidR="00452A24">
        <w:fldChar w:fldCharType="begin"/>
      </w:r>
      <w:r w:rsidR="00452A24">
        <w:instrText xml:space="preserve"> REF _Ref15565291 \r \h </w:instrText>
      </w:r>
      <w:r w:rsidR="00452A24">
        <w:fldChar w:fldCharType="separate"/>
      </w:r>
      <w:r w:rsidR="00EF050B">
        <w:t>4.6.4</w:t>
      </w:r>
      <w:r w:rsidR="00452A24">
        <w:fldChar w:fldCharType="end"/>
      </w:r>
      <w:r w:rsidR="007B48C2">
        <w:t xml:space="preserve"> and</w:t>
      </w:r>
      <w:r w:rsidR="00452A24">
        <w:t xml:space="preserve"> </w:t>
      </w:r>
      <w:r w:rsidR="00116577">
        <w:t>§</w:t>
      </w:r>
      <w:r w:rsidR="004561A2">
        <w:fldChar w:fldCharType="begin"/>
      </w:r>
      <w:r w:rsidR="004561A2">
        <w:instrText xml:space="preserve"> REF _Ref17290022 \r \h </w:instrText>
      </w:r>
      <w:r w:rsidR="004561A2">
        <w:fldChar w:fldCharType="separate"/>
      </w:r>
      <w:r w:rsidR="00EF050B">
        <w:t>5.2</w:t>
      </w:r>
      <w:r w:rsidR="004561A2">
        <w:fldChar w:fldCharType="end"/>
      </w:r>
      <w:r w:rsidR="004561A2">
        <w:t>)</w:t>
      </w:r>
    </w:p>
    <w:p w14:paraId="128BDDB4" w14:textId="33DCB031" w:rsidR="00F96E6A" w:rsidRDefault="00F96E6A" w:rsidP="00F96E6A">
      <w:pPr>
        <w:pStyle w:val="Lista2"/>
      </w:pPr>
      <w:r>
        <w:t xml:space="preserve">this applies even when you are certain that a specific </w:t>
      </w:r>
      <w:r w:rsidRPr="00F96E6A">
        <w:rPr>
          <w:rStyle w:val="Foreign"/>
        </w:rPr>
        <w:t>akṣara</w:t>
      </w:r>
      <w:r>
        <w:t xml:space="preserve"> was pronounced in a way unlike that dictated by the inherent logic of the script</w:t>
      </w:r>
      <w:r w:rsidR="000F1DBB">
        <w:t xml:space="preserve">; see </w:t>
      </w:r>
      <w:r w:rsidR="00E237B8">
        <w:t>§</w:t>
      </w:r>
      <w:r w:rsidR="000F1DBB">
        <w:fldChar w:fldCharType="begin"/>
      </w:r>
      <w:r w:rsidR="000F1DBB">
        <w:instrText xml:space="preserve"> REF _Ref17795443 \r \h </w:instrText>
      </w:r>
      <w:r w:rsidR="000F1DBB">
        <w:fldChar w:fldCharType="separate"/>
      </w:r>
      <w:r w:rsidR="00EF050B">
        <w:t>5.3.7</w:t>
      </w:r>
      <w:r w:rsidR="000F1DBB">
        <w:fldChar w:fldCharType="end"/>
      </w:r>
      <w:r w:rsidR="000F1DBB">
        <w:t xml:space="preserve"> for some specific examples</w:t>
      </w:r>
    </w:p>
    <w:p w14:paraId="046172C0" w14:textId="2A307964" w:rsidR="00E767AD" w:rsidRDefault="00E767AD" w:rsidP="00BF7B0E">
      <w:pPr>
        <w:pStyle w:val="Cmsor3"/>
      </w:pPr>
      <w:bookmarkStart w:id="115" w:name="_Toc17811418"/>
      <w:bookmarkStart w:id="116" w:name="_Toc17811473"/>
      <w:bookmarkStart w:id="117" w:name="_Ref38379878"/>
      <w:bookmarkStart w:id="118" w:name="_Toc199757552"/>
      <w:r>
        <w:t>Loose transliteration</w:t>
      </w:r>
      <w:bookmarkEnd w:id="115"/>
      <w:bookmarkEnd w:id="116"/>
      <w:bookmarkEnd w:id="117"/>
      <w:bookmarkEnd w:id="118"/>
    </w:p>
    <w:p w14:paraId="4882EEED" w14:textId="13244B18" w:rsidR="00011E37" w:rsidRDefault="00011E37" w:rsidP="00011E37">
      <w:pPr>
        <w:pStyle w:val="Lista"/>
      </w:pPr>
      <w:r>
        <w:t xml:space="preserve">however, in other contexts, a method of Romanisation </w:t>
      </w:r>
      <w:r w:rsidR="009426E3">
        <w:t>closer to the transcription end of the spectrum</w:t>
      </w:r>
      <w:r>
        <w:t xml:space="preserve"> (which we term </w:t>
      </w:r>
      <w:r w:rsidRPr="00E767AD">
        <w:t>“loose transliteration”</w:t>
      </w:r>
      <w:r w:rsidR="00EA3034" w:rsidRPr="00BF7B0E">
        <w:rPr>
          <w:rStyle w:val="Lbjegyzet-hivatkozs"/>
        </w:rPr>
        <w:footnoteReference w:id="77"/>
      </w:r>
      <w:r w:rsidRPr="00E767AD">
        <w:t>) is a</w:t>
      </w:r>
      <w:r>
        <w:t>cceptable and recommended, primarily in the following situations</w:t>
      </w:r>
    </w:p>
    <w:p w14:paraId="386DBE5E" w14:textId="1DAE0E62" w:rsidR="00E767AD" w:rsidRDefault="00E767AD" w:rsidP="00E767AD">
      <w:pPr>
        <w:pStyle w:val="Lista2"/>
      </w:pPr>
      <w:r>
        <w:t xml:space="preserve">in the text of a critical edition of multiple manuscripts, especially </w:t>
      </w:r>
      <w:r w:rsidRPr="00E767AD">
        <w:t xml:space="preserve">where there is a mismatch between script and language (e.g. over- or </w:t>
      </w:r>
      <w:proofErr w:type="spellStart"/>
      <w:r w:rsidRPr="00E767AD">
        <w:t>underspecificity</w:t>
      </w:r>
      <w:proofErr w:type="spellEnd"/>
      <w:r w:rsidRPr="00E767AD">
        <w:t xml:space="preserve"> of the script for the phonemic system)</w:t>
      </w:r>
    </w:p>
    <w:p w14:paraId="6214C805" w14:textId="0B64F898" w:rsidR="00011E37" w:rsidRDefault="00011E37" w:rsidP="00011E37">
      <w:pPr>
        <w:pStyle w:val="Lista2"/>
      </w:pPr>
      <w:r>
        <w:t xml:space="preserve">when citing isolated words, names or passages from </w:t>
      </w:r>
      <w:r w:rsidR="00E767AD">
        <w:t>an inscription</w:t>
      </w:r>
      <w:r>
        <w:t xml:space="preserve"> in a </w:t>
      </w:r>
      <w:r w:rsidR="00E767AD">
        <w:t xml:space="preserve">modern-language </w:t>
      </w:r>
      <w:r>
        <w:t>discussion</w:t>
      </w:r>
    </w:p>
    <w:p w14:paraId="07B7CB6A" w14:textId="420EA465" w:rsidR="00C23754" w:rsidRDefault="00C23754" w:rsidP="00E767AD">
      <w:pPr>
        <w:pStyle w:val="Lista"/>
      </w:pPr>
      <w:r>
        <w:t xml:space="preserve">the Romanisation scheme you use </w:t>
      </w:r>
      <w:r w:rsidR="00E767AD">
        <w:t>in such contexts</w:t>
      </w:r>
      <w:r>
        <w:t xml:space="preserve"> is to be guided by your preference and the conventions of your field, and may differ from strict transliteration for instance in</w:t>
      </w:r>
    </w:p>
    <w:p w14:paraId="3103451A" w14:textId="7D807A6C" w:rsidR="00C23754" w:rsidRDefault="00C23754" w:rsidP="00C23754">
      <w:pPr>
        <w:pStyle w:val="Lista3"/>
      </w:pPr>
      <w:r>
        <w:t xml:space="preserve">avoiding specific representation of certain features of the writing system such as </w:t>
      </w:r>
      <w:r w:rsidR="00E85F12">
        <w:t>independent</w:t>
      </w:r>
      <w:r>
        <w:t xml:space="preserve"> vowels, final consonants or the particular way a ligature is composed</w:t>
      </w:r>
    </w:p>
    <w:p w14:paraId="657EB4A2" w14:textId="5E35F4CD" w:rsidR="00C23754" w:rsidRDefault="00E767AD" w:rsidP="00C23754">
      <w:pPr>
        <w:pStyle w:val="Lista3"/>
      </w:pPr>
      <w:r>
        <w:lastRenderedPageBreak/>
        <w:t xml:space="preserve">normalisation by reducing </w:t>
      </w:r>
      <w:r w:rsidR="00C23754">
        <w:t xml:space="preserve">graphic diversity in a writing system that has more characters than the phonology of the language needs, i.e. merging alternative notations of a single phoneme into one sign (that must also be a member of the larger subset of signs used in </w:t>
      </w:r>
      <w:r w:rsidR="00D15DA8">
        <w:t>our transliteration scheme</w:t>
      </w:r>
      <w:r w:rsidR="00C23754">
        <w:t>), e.g.</w:t>
      </w:r>
    </w:p>
    <w:p w14:paraId="48E4A1EA" w14:textId="77777777" w:rsidR="00C23754" w:rsidRDefault="00C23754" w:rsidP="00C23754">
      <w:pPr>
        <w:pStyle w:val="Lista4"/>
      </w:pPr>
      <w:r>
        <w:t xml:space="preserve">substitution of the class nasal for </w:t>
      </w:r>
      <w:r w:rsidRPr="004F551F">
        <w:rPr>
          <w:rStyle w:val="Foreign"/>
        </w:rPr>
        <w:t>anusvāra</w:t>
      </w:r>
      <w:r>
        <w:t xml:space="preserve"> or vice versa</w:t>
      </w:r>
    </w:p>
    <w:p w14:paraId="0624598A" w14:textId="75FBC70A" w:rsidR="00C23754" w:rsidRDefault="00C23754" w:rsidP="00C23754">
      <w:pPr>
        <w:pStyle w:val="Lista4"/>
      </w:pPr>
      <w:r>
        <w:t xml:space="preserve">Old Javanese </w:t>
      </w:r>
      <w:r w:rsidRPr="00EB6868">
        <w:rPr>
          <w:rStyle w:val="Foreign"/>
        </w:rPr>
        <w:t>vvaṁ/vvaṅ</w:t>
      </w:r>
      <w:r>
        <w:t xml:space="preserve"> merged into </w:t>
      </w:r>
      <w:r w:rsidRPr="00EB6868">
        <w:rPr>
          <w:rStyle w:val="Foreign"/>
        </w:rPr>
        <w:t xml:space="preserve">vvaṅ </w:t>
      </w:r>
      <w:r>
        <w:t>(phonologically /</w:t>
      </w:r>
      <w:proofErr w:type="spellStart"/>
      <w:r>
        <w:t>wwaŋ</w:t>
      </w:r>
      <w:proofErr w:type="spellEnd"/>
      <w:r>
        <w:t xml:space="preserve">/), </w:t>
      </w:r>
      <w:r w:rsidRPr="00EB6868">
        <w:rPr>
          <w:rStyle w:val="Foreign"/>
        </w:rPr>
        <w:t>luraḥ/lurah</w:t>
      </w:r>
      <w:r>
        <w:t xml:space="preserve"> merged into </w:t>
      </w:r>
      <w:r w:rsidRPr="00EB6868">
        <w:rPr>
          <w:rStyle w:val="Foreign"/>
        </w:rPr>
        <w:t>lurah</w:t>
      </w:r>
      <w:r>
        <w:t xml:space="preserve"> (phonologically /</w:t>
      </w:r>
      <w:proofErr w:type="spellStart"/>
      <w:r>
        <w:t>lurah</w:t>
      </w:r>
      <w:proofErr w:type="spellEnd"/>
      <w:r>
        <w:t>/)</w:t>
      </w:r>
    </w:p>
    <w:p w14:paraId="570FB661" w14:textId="29FD731B" w:rsidR="00D15DA8" w:rsidRDefault="00D15DA8" w:rsidP="00D15DA8">
      <w:pPr>
        <w:pStyle w:val="Lista4"/>
      </w:pPr>
      <w:r w:rsidRPr="00D15DA8">
        <w:t xml:space="preserve">Old Javanese </w:t>
      </w:r>
      <w:r w:rsidRPr="00D15DA8">
        <w:rPr>
          <w:rStyle w:val="Foreign"/>
        </w:rPr>
        <w:t>R̥</w:t>
      </w:r>
      <w:r w:rsidRPr="00D15DA8">
        <w:t xml:space="preserve"> interpreted as expressing the syllable </w:t>
      </w:r>
      <w:r w:rsidRPr="00D15DA8">
        <w:rPr>
          <w:rStyle w:val="Foreign"/>
        </w:rPr>
        <w:t>rǝ</w:t>
      </w:r>
      <w:r w:rsidRPr="00D15DA8">
        <w:t xml:space="preserve">, as in </w:t>
      </w:r>
      <w:r w:rsidRPr="00D15DA8">
        <w:rPr>
          <w:rStyle w:val="Foreign"/>
        </w:rPr>
        <w:t>sǝR̥ḥ</w:t>
      </w:r>
      <w:r w:rsidRPr="00D15DA8">
        <w:t xml:space="preserve"> (in strict transliteration) corresponding to </w:t>
      </w:r>
      <w:r w:rsidRPr="00D15DA8">
        <w:rPr>
          <w:rStyle w:val="Foreign"/>
        </w:rPr>
        <w:t>sǝrǝh</w:t>
      </w:r>
      <w:r w:rsidRPr="00D15DA8">
        <w:t xml:space="preserve"> in loose transliteration </w:t>
      </w:r>
    </w:p>
    <w:p w14:paraId="206DB955" w14:textId="21AC12AC" w:rsidR="00357EDF" w:rsidRDefault="00EA3034" w:rsidP="00C23754">
      <w:pPr>
        <w:pStyle w:val="Lista3"/>
      </w:pPr>
      <w:bookmarkStart w:id="119" w:name="_qpap16rwdsff" w:colFirst="0" w:colLast="0"/>
      <w:bookmarkEnd w:id="119"/>
      <w:r>
        <w:t>disambiguation</w:t>
      </w:r>
      <w:r w:rsidR="00357EDF">
        <w:t xml:space="preserve"> where a language uses one feature of a writing system to represent more than one phonological feature, e.g.</w:t>
      </w:r>
    </w:p>
    <w:p w14:paraId="4D08A373" w14:textId="68059617" w:rsidR="00357EDF" w:rsidRDefault="00357EDF" w:rsidP="00357EDF">
      <w:pPr>
        <w:pStyle w:val="Lista4"/>
      </w:pPr>
      <w:r>
        <w:t xml:space="preserve">Old Sundanese </w:t>
      </w:r>
      <w:r>
        <w:rPr>
          <w:rStyle w:val="Foreign"/>
        </w:rPr>
        <w:t>sastra</w:t>
      </w:r>
      <w:r w:rsidR="00A608EA">
        <w:t xml:space="preserve">, </w:t>
      </w:r>
      <w:r w:rsidR="00A608EA">
        <w:rPr>
          <w:rStyle w:val="Foreign"/>
        </w:rPr>
        <w:t>rahiyaṅ</w:t>
      </w:r>
      <w:r w:rsidR="00A608EA">
        <w:t xml:space="preserve"> </w:t>
      </w:r>
      <w:r>
        <w:t xml:space="preserve">and </w:t>
      </w:r>
      <w:r>
        <w:rPr>
          <w:rStyle w:val="Foreign"/>
        </w:rPr>
        <w:t>ku nu reya</w:t>
      </w:r>
      <w:r>
        <w:t xml:space="preserve"> (even when written as </w:t>
      </w:r>
      <w:r>
        <w:rPr>
          <w:rStyle w:val="Foreign"/>
        </w:rPr>
        <w:t>sasṭā</w:t>
      </w:r>
      <w:r w:rsidR="00A608EA">
        <w:t>,</w:t>
      </w:r>
      <w:r>
        <w:t xml:space="preserve"> </w:t>
      </w:r>
      <w:r>
        <w:rPr>
          <w:rStyle w:val="Foreign"/>
        </w:rPr>
        <w:t>ku nu rye</w:t>
      </w:r>
      <w:r>
        <w:t xml:space="preserve"> </w:t>
      </w:r>
      <w:r w:rsidR="00A608EA">
        <w:t xml:space="preserve">and </w:t>
      </w:r>
      <w:r w:rsidR="00A608EA">
        <w:rPr>
          <w:rStyle w:val="Foreign"/>
        </w:rPr>
        <w:t>rahyi</w:t>
      </w:r>
      <w:r w:rsidR="00554F0E">
        <w:rPr>
          <w:rStyle w:val="Foreign"/>
        </w:rPr>
        <w:t>ṁ</w:t>
      </w:r>
      <w:r w:rsidR="00A608EA">
        <w:t xml:space="preserve"> </w:t>
      </w:r>
      <w:r>
        <w:t>as in the examples under</w:t>
      </w:r>
      <w:r w:rsidR="000F1DBB">
        <w:t xml:space="preserve"> </w:t>
      </w:r>
      <w:r w:rsidR="00E237B8">
        <w:t>§</w:t>
      </w:r>
      <w:r w:rsidR="000F1DBB">
        <w:fldChar w:fldCharType="begin"/>
      </w:r>
      <w:r w:rsidR="000F1DBB">
        <w:instrText xml:space="preserve"> REF _Ref17795443 \r \h </w:instrText>
      </w:r>
      <w:r w:rsidR="000F1DBB">
        <w:fldChar w:fldCharType="separate"/>
      </w:r>
      <w:r w:rsidR="00EF050B">
        <w:t>5.3.7</w:t>
      </w:r>
      <w:r w:rsidR="000F1DBB">
        <w:fldChar w:fldCharType="end"/>
      </w:r>
      <w:r>
        <w:t>)</w:t>
      </w:r>
    </w:p>
    <w:p w14:paraId="3B8BBA35" w14:textId="7C388C5D" w:rsidR="00C23754" w:rsidRDefault="00C23754" w:rsidP="00C23754">
      <w:pPr>
        <w:pStyle w:val="Lista3"/>
      </w:pPr>
      <w:r>
        <w:t>normalisation of orthography, e.g.</w:t>
      </w:r>
    </w:p>
    <w:p w14:paraId="7A734A22" w14:textId="41FC6012" w:rsidR="00C23754" w:rsidRDefault="00D15DA8" w:rsidP="00C23754">
      <w:pPr>
        <w:pStyle w:val="Lista4"/>
      </w:pPr>
      <w:r>
        <w:t>simplification</w:t>
      </w:r>
      <w:r w:rsidR="00C23754">
        <w:t xml:space="preserve"> of consonants doubled in conjunction with </w:t>
      </w:r>
      <w:r w:rsidR="00C23754" w:rsidRPr="004F551F">
        <w:rPr>
          <w:rStyle w:val="Foreign"/>
        </w:rPr>
        <w:t>r</w:t>
      </w:r>
      <w:r w:rsidR="000F1DBB">
        <w:t xml:space="preserve"> in Sanskrit</w:t>
      </w:r>
    </w:p>
    <w:p w14:paraId="09FE5F1F" w14:textId="3D2E4456" w:rsidR="00D15DA8" w:rsidRDefault="00D15DA8" w:rsidP="00D15DA8">
      <w:pPr>
        <w:pStyle w:val="Lista4"/>
      </w:pPr>
      <w:r w:rsidRPr="00D15DA8">
        <w:t xml:space="preserve">simplification of consonants doubled at morpheme boundaries in Old Javanese (e.g., </w:t>
      </w:r>
      <w:r w:rsidRPr="00D15DA8">
        <w:rPr>
          <w:rStyle w:val="Foreign"/>
        </w:rPr>
        <w:t>lavann ika</w:t>
      </w:r>
      <w:r w:rsidRPr="00D15DA8">
        <w:t xml:space="preserve"> simplified to </w:t>
      </w:r>
      <w:r w:rsidRPr="00D15DA8">
        <w:rPr>
          <w:rStyle w:val="Foreign"/>
        </w:rPr>
        <w:t>lavan ika</w:t>
      </w:r>
      <w:r w:rsidRPr="00D15DA8">
        <w:t xml:space="preserve">, </w:t>
      </w:r>
      <w:r w:rsidRPr="00D15DA8">
        <w:rPr>
          <w:rStyle w:val="Foreign"/>
        </w:rPr>
        <w:t>muvaḥhakan</w:t>
      </w:r>
      <w:r w:rsidRPr="00D15DA8">
        <w:t xml:space="preserve"> to </w:t>
      </w:r>
      <w:r w:rsidRPr="00D15DA8">
        <w:rPr>
          <w:rStyle w:val="Foreign"/>
        </w:rPr>
        <w:t>muvahakan</w:t>
      </w:r>
      <w:r w:rsidRPr="00D15DA8">
        <w:t xml:space="preserve">, </w:t>
      </w:r>
      <w:r w:rsidRPr="00D15DA8">
        <w:rPr>
          <w:rStyle w:val="Foreign"/>
        </w:rPr>
        <w:t>at thana</w:t>
      </w:r>
      <w:r w:rsidRPr="00D15DA8">
        <w:t xml:space="preserve"> simplified to </w:t>
      </w:r>
      <w:r w:rsidRPr="00D15DA8">
        <w:rPr>
          <w:rStyle w:val="Foreign"/>
        </w:rPr>
        <w:t>at hana</w:t>
      </w:r>
      <w:r w:rsidRPr="00D15DA8">
        <w:t>)</w:t>
      </w:r>
    </w:p>
    <w:p w14:paraId="646ACDF7" w14:textId="352173CB" w:rsidR="00C23754" w:rsidRDefault="00C23754" w:rsidP="004561A2">
      <w:pPr>
        <w:pStyle w:val="Lista4"/>
      </w:pPr>
      <w:r>
        <w:t xml:space="preserve">distinction of </w:t>
      </w:r>
      <w:r w:rsidRPr="004F551F">
        <w:rPr>
          <w:rStyle w:val="Foreign"/>
        </w:rPr>
        <w:t>e/ē</w:t>
      </w:r>
      <w:r>
        <w:t xml:space="preserve"> and </w:t>
      </w:r>
      <w:r w:rsidRPr="004F551F">
        <w:rPr>
          <w:rStyle w:val="Foreign"/>
        </w:rPr>
        <w:t>o/ō</w:t>
      </w:r>
      <w:r>
        <w:t xml:space="preserve"> even if not present in the original writing</w:t>
      </w:r>
    </w:p>
    <w:p w14:paraId="5F6407CA" w14:textId="436C0CAC" w:rsidR="004530CC" w:rsidRDefault="004530CC" w:rsidP="00BF7B0E">
      <w:pPr>
        <w:pStyle w:val="Cmsor3"/>
      </w:pPr>
      <w:bookmarkStart w:id="120" w:name="_Toc199757553"/>
      <w:r>
        <w:t>Shorthand</w:t>
      </w:r>
      <w:bookmarkEnd w:id="120"/>
    </w:p>
    <w:p w14:paraId="232EFB47" w14:textId="3D97CC63" w:rsidR="004530CC" w:rsidRDefault="004530CC" w:rsidP="004530CC">
      <w:pPr>
        <w:pStyle w:val="Lista"/>
      </w:pPr>
      <w:r>
        <w:t>some subsections of this guide offer methods we call “shorthand”</w:t>
      </w:r>
    </w:p>
    <w:p w14:paraId="66EC93B4" w14:textId="5D9BD5F6" w:rsidR="004530CC" w:rsidRDefault="004530CC" w:rsidP="004530CC">
      <w:pPr>
        <w:pStyle w:val="Lista"/>
      </w:pPr>
      <w:r>
        <w:t>these involve the use of specific characters that are not considered to be part of the DHARMA transliteration system, but are offered as an easy-to-produce alternative to</w:t>
      </w:r>
    </w:p>
    <w:p w14:paraId="3E6C3295" w14:textId="001ACF8A" w:rsidR="004530CC" w:rsidRDefault="004530CC" w:rsidP="004530CC">
      <w:pPr>
        <w:pStyle w:val="Lista2"/>
      </w:pPr>
      <w:r>
        <w:t>certain Unicode characters that are not readily accessible on many keyboards</w:t>
      </w:r>
      <w:r w:rsidR="00EC32E7">
        <w:t xml:space="preserve"> (“shorthand transliteration”)</w:t>
      </w:r>
    </w:p>
    <w:p w14:paraId="33FC0265" w14:textId="65BDD4F6" w:rsidR="00E720FE" w:rsidRDefault="00E720FE" w:rsidP="004530CC">
      <w:pPr>
        <w:pStyle w:val="Lista2"/>
      </w:pPr>
      <w:r>
        <w:t>certain character features that we encode in XML but which cannot be represented by our transliteration scheme</w:t>
      </w:r>
      <w:r w:rsidR="00EC32E7">
        <w:t xml:space="preserve"> (“shorthand markup”)</w:t>
      </w:r>
    </w:p>
    <w:p w14:paraId="5B253DFF" w14:textId="551A6243" w:rsidR="00E720FE" w:rsidRDefault="00E720FE" w:rsidP="00E720FE">
      <w:pPr>
        <w:pStyle w:val="Lista"/>
      </w:pPr>
      <w:r>
        <w:t>the rationale of using shorthand is to ease and speed the work of encoders by permitting these easy alternatives, which can at a later stage of work be converted in bulk to the correct transliteration character, or to the correct combination of transliteration and XML markup</w:t>
      </w:r>
    </w:p>
    <w:p w14:paraId="17F76B70" w14:textId="132926EF" w:rsidR="00E720FE" w:rsidRDefault="00E720FE" w:rsidP="00E720FE">
      <w:pPr>
        <w:pStyle w:val="Lista"/>
      </w:pPr>
      <w:r>
        <w:t>our aim is to devise automated conversion at a later stage for some or all of the shorthand alternatives suggested in this Guide, but you or another project member may need to run search-and-replace (with or without regular expressions) in order to convert some shorthand items to the proper notation</w:t>
      </w:r>
    </w:p>
    <w:p w14:paraId="7038831F" w14:textId="7373FF05" w:rsidR="00E720FE" w:rsidRPr="004530CC" w:rsidRDefault="00E720FE" w:rsidP="00E720FE">
      <w:pPr>
        <w:pStyle w:val="Lista"/>
      </w:pPr>
      <w:r>
        <w:t>you as an encoder are also free to invent and use shorthand of your own for any feature, but for any personal shorthand, you will need to be prepared to convert it to the proper notation when your files are finalised</w:t>
      </w:r>
    </w:p>
    <w:p w14:paraId="00000073" w14:textId="1556C3AA" w:rsidR="006F3A4A" w:rsidRDefault="00395046" w:rsidP="00BF7B0E">
      <w:pPr>
        <w:pStyle w:val="Cmsor2"/>
      </w:pPr>
      <w:bookmarkStart w:id="121" w:name="_Toc17811419"/>
      <w:bookmarkStart w:id="122" w:name="_Toc17811474"/>
      <w:r>
        <w:t>Transliteration Scheme</w:t>
      </w:r>
      <w:bookmarkEnd w:id="121"/>
      <w:bookmarkEnd w:id="122"/>
    </w:p>
    <w:p w14:paraId="00000074" w14:textId="618D13F7" w:rsidR="006F3A4A" w:rsidRDefault="00395046" w:rsidP="00061C63">
      <w:pPr>
        <w:pStyle w:val="Lista"/>
      </w:pPr>
      <w:r>
        <w:t xml:space="preserve">in general, </w:t>
      </w:r>
      <w:r w:rsidRPr="00061C63">
        <w:rPr>
          <w:rFonts w:eastAsia="Gentium"/>
        </w:rPr>
        <w:t xml:space="preserve">use the </w:t>
      </w:r>
      <w:r w:rsidRPr="00061C63">
        <w:rPr>
          <w:b/>
          <w:bCs/>
        </w:rPr>
        <w:t>ISO-15919</w:t>
      </w:r>
      <w:r>
        <w:t xml:space="preserve"> </w:t>
      </w:r>
      <w:r w:rsidRPr="00061C63">
        <w:rPr>
          <w:rFonts w:eastAsia="Gentium"/>
        </w:rPr>
        <w:t xml:space="preserve">transliteration system for </w:t>
      </w:r>
      <w:r>
        <w:t>all languages written in an Indic  script</w:t>
      </w:r>
    </w:p>
    <w:p w14:paraId="00000075" w14:textId="12FAFFFF" w:rsidR="006F3A4A" w:rsidRPr="00270103" w:rsidRDefault="00395046" w:rsidP="00061C63">
      <w:pPr>
        <w:pStyle w:val="Lista2"/>
      </w:pPr>
      <w:r>
        <w:t xml:space="preserve">the standard, published as a pamphlet, is accessible in the form of a pdf file in the PDF Library on </w:t>
      </w:r>
      <w:proofErr w:type="spellStart"/>
      <w:r>
        <w:t>Sharedocs</w:t>
      </w:r>
      <w:proofErr w:type="spellEnd"/>
      <w:r w:rsidR="00A60DFF" w:rsidRPr="00BF7B0E">
        <w:rPr>
          <w:rStyle w:val="Lbjegyzet-hivatkozs"/>
        </w:rPr>
        <w:footnoteReference w:id="78"/>
      </w:r>
    </w:p>
    <w:p w14:paraId="00000076" w14:textId="168776DE" w:rsidR="006F3A4A" w:rsidRDefault="00395046" w:rsidP="00061C63">
      <w:pPr>
        <w:pStyle w:val="Lista2"/>
      </w:pPr>
      <w:r>
        <w:t>Wikipedia (</w:t>
      </w:r>
      <w:hyperlink r:id="rId14">
        <w:r>
          <w:rPr>
            <w:color w:val="1155CC"/>
            <w:u w:val="single"/>
          </w:rPr>
          <w:t>https://en.wikipedia.org/wiki/ISO_15919</w:t>
        </w:r>
      </w:hyperlink>
      <w:r>
        <w:t>) summarises the essential features</w:t>
      </w:r>
    </w:p>
    <w:p w14:paraId="7E323B3D" w14:textId="30B37DC2" w:rsidR="00395D3B" w:rsidRPr="00061C63" w:rsidRDefault="00395046" w:rsidP="00554F0E">
      <w:pPr>
        <w:pStyle w:val="Lista"/>
      </w:pPr>
      <w:r>
        <w:t>if you are used to IAST, this means paying attention to using</w:t>
      </w:r>
      <w:r w:rsidRPr="00061C63">
        <w:rPr>
          <w:rFonts w:eastAsia="Gentium"/>
        </w:rPr>
        <w:t xml:space="preserve"> </w:t>
      </w:r>
      <w:r w:rsidRPr="00061C63">
        <w:rPr>
          <w:rStyle w:val="Foreign"/>
        </w:rPr>
        <w:t>ṁ</w:t>
      </w:r>
      <w:r>
        <w:t xml:space="preserve">, </w:t>
      </w:r>
      <w:r w:rsidRPr="00061C63">
        <w:rPr>
          <w:rStyle w:val="Foreign"/>
        </w:rPr>
        <w:t>r̥</w:t>
      </w:r>
      <w:r>
        <w:t xml:space="preserve">, </w:t>
      </w:r>
      <w:r w:rsidRPr="00061C63">
        <w:rPr>
          <w:rStyle w:val="Foreign"/>
        </w:rPr>
        <w:t>r̥̄</w:t>
      </w:r>
      <w:r>
        <w:t xml:space="preserve"> and </w:t>
      </w:r>
      <w:r w:rsidRPr="00061C63">
        <w:rPr>
          <w:rStyle w:val="Foreign"/>
        </w:rPr>
        <w:t>l̥</w:t>
      </w:r>
      <w:r>
        <w:t xml:space="preserve"> </w:t>
      </w:r>
      <w:r w:rsidRPr="00061C63">
        <w:rPr>
          <w:rFonts w:eastAsia="Gentium"/>
        </w:rPr>
        <w:t xml:space="preserve">rather than </w:t>
      </w:r>
      <w:r w:rsidRPr="00061C63">
        <w:rPr>
          <w:rStyle w:val="Foreign"/>
        </w:rPr>
        <w:t>ṃ</w:t>
      </w:r>
      <w:r>
        <w:t xml:space="preserve">, </w:t>
      </w:r>
      <w:r w:rsidRPr="00061C63">
        <w:rPr>
          <w:rStyle w:val="Foreign"/>
        </w:rPr>
        <w:t>ṛ</w:t>
      </w:r>
      <w:r>
        <w:t xml:space="preserve">, </w:t>
      </w:r>
      <w:r w:rsidRPr="00061C63">
        <w:rPr>
          <w:rStyle w:val="Foreign"/>
        </w:rPr>
        <w:t>ṝ</w:t>
      </w:r>
      <w:r>
        <w:t xml:space="preserve"> and </w:t>
      </w:r>
      <w:r w:rsidRPr="00061C63">
        <w:rPr>
          <w:rStyle w:val="Foreign"/>
        </w:rPr>
        <w:t>ḷ</w:t>
      </w:r>
    </w:p>
    <w:p w14:paraId="00000078" w14:textId="77777777" w:rsidR="006F3A4A" w:rsidRDefault="00395046" w:rsidP="00061C63">
      <w:pPr>
        <w:pStyle w:val="Lista"/>
      </w:pPr>
      <w:r>
        <w:t>if you are used to the scheme of the Madras</w:t>
      </w:r>
      <w:r w:rsidRPr="00061C63">
        <w:rPr>
          <w:rStyle w:val="Foreign"/>
        </w:rPr>
        <w:t xml:space="preserve"> Tamil Lexicon</w:t>
      </w:r>
      <w:r>
        <w:t>, rest assured that it is identical to ISO-15919 on all fundamental points</w:t>
      </w:r>
    </w:p>
    <w:p w14:paraId="0E057DA2" w14:textId="0594D7AA" w:rsidR="002F3FCF" w:rsidRDefault="002F3FCF" w:rsidP="00061C63">
      <w:pPr>
        <w:pStyle w:val="Lista"/>
      </w:pPr>
      <w:r w:rsidRPr="002F3FCF">
        <w:t>for Kannada, we will align as much as possible</w:t>
      </w:r>
      <w:ins w:id="123" w:author="Dániel Balogh [2]" w:date="2022-07-07T14:52:00Z">
        <w:r w:rsidR="00F80B14">
          <w:t xml:space="preserve"> with</w:t>
        </w:r>
      </w:ins>
      <w:r w:rsidRPr="002F3FCF">
        <w:t xml:space="preserve"> the guidelines on Kannada transliteration drafted by Andrew </w:t>
      </w:r>
      <w:proofErr w:type="spellStart"/>
      <w:r w:rsidRPr="002F3FCF">
        <w:t>Ollett</w:t>
      </w:r>
      <w:proofErr w:type="spellEnd"/>
      <w:r w:rsidRPr="002F3FCF">
        <w:t xml:space="preserve"> and Sarah Pierce Taylor (forthcoming), although at this stage it is unclear whether agreement can be reached on all points</w:t>
      </w:r>
    </w:p>
    <w:p w14:paraId="00000086" w14:textId="10B1DCC9" w:rsidR="006F3A4A" w:rsidRDefault="00395046" w:rsidP="00BF7B0E">
      <w:pPr>
        <w:pStyle w:val="Cmsor2"/>
      </w:pPr>
      <w:bookmarkStart w:id="124" w:name="_lop6n9htgo3f" w:colFirst="0" w:colLast="0"/>
      <w:bookmarkStart w:id="125" w:name="_Toc17811420"/>
      <w:bookmarkStart w:id="126" w:name="_Toc17811475"/>
      <w:bookmarkEnd w:id="124"/>
      <w:r>
        <w:lastRenderedPageBreak/>
        <w:t xml:space="preserve">Case </w:t>
      </w:r>
      <w:r w:rsidR="008969B5">
        <w:t>Sensitivity</w:t>
      </w:r>
      <w:bookmarkEnd w:id="125"/>
      <w:bookmarkEnd w:id="126"/>
    </w:p>
    <w:p w14:paraId="00000087" w14:textId="77777777" w:rsidR="006F3A4A" w:rsidRPr="00061C63" w:rsidRDefault="00395046" w:rsidP="00061C63">
      <w:pPr>
        <w:pStyle w:val="Lista"/>
        <w:rPr>
          <w:rFonts w:eastAsia="Arial"/>
        </w:rPr>
      </w:pPr>
      <w:r>
        <w:t>in general principle (as per ISO-15919 Rule 8.1.1), our transliteration is case insensitive</w:t>
      </w:r>
    </w:p>
    <w:p w14:paraId="00000088" w14:textId="75F60AA1" w:rsidR="006F3A4A" w:rsidRDefault="00395046" w:rsidP="00061C63">
      <w:pPr>
        <w:pStyle w:val="Lista"/>
      </w:pPr>
      <w:r>
        <w:t xml:space="preserve">however, we propose to supplement ISO-15919 and − in strict transliteration − use certain uppercase letters to distinguish </w:t>
      </w:r>
      <w:r w:rsidR="004E3446">
        <w:t>final consonant characters (see §</w:t>
      </w:r>
      <w:r w:rsidR="004E3446">
        <w:fldChar w:fldCharType="begin"/>
      </w:r>
      <w:r w:rsidR="004E3446">
        <w:instrText xml:space="preserve"> REF _Ref15558357 \r \h </w:instrText>
      </w:r>
      <w:r w:rsidR="004E3446">
        <w:fldChar w:fldCharType="separate"/>
      </w:r>
      <w:r w:rsidR="00EF050B">
        <w:t>5.3.1</w:t>
      </w:r>
      <w:r w:rsidR="004E3446">
        <w:fldChar w:fldCharType="end"/>
      </w:r>
      <w:r w:rsidR="004E3446">
        <w:t>)</w:t>
      </w:r>
      <w:r>
        <w:t xml:space="preserve"> and </w:t>
      </w:r>
      <w:r w:rsidR="004E3446">
        <w:t>independent vowel characters (see §</w:t>
      </w:r>
      <w:r w:rsidR="004E3446">
        <w:fldChar w:fldCharType="begin"/>
      </w:r>
      <w:r w:rsidR="004E3446">
        <w:instrText xml:space="preserve"> REF _Ref15558341 \r \h </w:instrText>
      </w:r>
      <w:r w:rsidR="004E3446">
        <w:fldChar w:fldCharType="separate"/>
      </w:r>
      <w:r w:rsidR="00EF050B">
        <w:t>5.3.3</w:t>
      </w:r>
      <w:r w:rsidR="004E3446">
        <w:fldChar w:fldCharType="end"/>
      </w:r>
      <w:r w:rsidR="004E3446">
        <w:t xml:space="preserve">) </w:t>
      </w:r>
      <w:r>
        <w:t>of the original script</w:t>
      </w:r>
    </w:p>
    <w:p w14:paraId="00000089" w14:textId="77777777" w:rsidR="006F3A4A" w:rsidRDefault="00395046" w:rsidP="00061C63">
      <w:pPr>
        <w:pStyle w:val="Lista2"/>
      </w:pPr>
      <w:r>
        <w:t>this distinction may in some cases be redundant, but it can be particularly useful</w:t>
      </w:r>
    </w:p>
    <w:p w14:paraId="0000008A" w14:textId="3BD860E3" w:rsidR="006F3A4A" w:rsidRDefault="00395046" w:rsidP="00061C63">
      <w:pPr>
        <w:pStyle w:val="Lista3"/>
      </w:pPr>
      <w:r>
        <w:t xml:space="preserve">where the original inscription could have used a regular </w:t>
      </w:r>
      <w:r w:rsidRPr="00270103">
        <w:rPr>
          <w:rStyle w:val="Foreign"/>
        </w:rPr>
        <w:t>akṣara</w:t>
      </w:r>
      <w:r>
        <w:t xml:space="preserve"> (e.g. </w:t>
      </w:r>
      <w:r w:rsidR="00270103" w:rsidRPr="00270103">
        <w:rPr>
          <w:rFonts w:hint="cs"/>
          <w:cs/>
        </w:rPr>
        <w:t>कृतमेतत्</w:t>
      </w:r>
      <w:r>
        <w:t xml:space="preserve">) but chooses instead to use a final consonant followed by an </w:t>
      </w:r>
      <w:r w:rsidR="00E85F12">
        <w:t>independent</w:t>
      </w:r>
      <w:r>
        <w:t xml:space="preserve"> vowel to represent a pause for semantic or metrical segmentation (e.g.</w:t>
      </w:r>
      <w:r w:rsidR="00270103">
        <w:t xml:space="preserve"> </w:t>
      </w:r>
      <w:r w:rsidR="00270103" w:rsidRPr="00270103">
        <w:rPr>
          <w:rFonts w:hint="cs"/>
          <w:cs/>
        </w:rPr>
        <w:t>कृतम्एतत्</w:t>
      </w:r>
      <w:r>
        <w:t>)</w:t>
      </w:r>
    </w:p>
    <w:p w14:paraId="0000008B" w14:textId="77777777" w:rsidR="006F3A4A" w:rsidRDefault="00395046" w:rsidP="00061C63">
      <w:pPr>
        <w:pStyle w:val="Lista3"/>
      </w:pPr>
      <w:r>
        <w:t>where part of the original is not legible, and a lacuna is preceded by a consonant or followed by a vowel, this notation makes it clear to the reader whether</w:t>
      </w:r>
    </w:p>
    <w:p w14:paraId="0000008C" w14:textId="77777777" w:rsidR="006F3A4A" w:rsidRDefault="00395046" w:rsidP="00061C63">
      <w:pPr>
        <w:pStyle w:val="Lista4"/>
      </w:pPr>
      <w:r>
        <w:t xml:space="preserve">the preceding consonant is a final form or a partial </w:t>
      </w:r>
      <w:r w:rsidRPr="004F551F">
        <w:rPr>
          <w:rStyle w:val="Foreign"/>
        </w:rPr>
        <w:t>akṣara</w:t>
      </w:r>
      <w:r>
        <w:t xml:space="preserve"> (with an illegible vowel component)</w:t>
      </w:r>
    </w:p>
    <w:p w14:paraId="0000008D" w14:textId="77777777" w:rsidR="006F3A4A" w:rsidRDefault="00395046" w:rsidP="00061C63">
      <w:pPr>
        <w:pStyle w:val="Lista4"/>
      </w:pPr>
      <w:r>
        <w:t xml:space="preserve">the following vowel is an independent form or a partial </w:t>
      </w:r>
      <w:r w:rsidRPr="004F551F">
        <w:rPr>
          <w:rStyle w:val="Foreign"/>
        </w:rPr>
        <w:t>akṣara</w:t>
      </w:r>
      <w:r>
        <w:t xml:space="preserve"> (with an illegible consonant component)</w:t>
      </w:r>
    </w:p>
    <w:p w14:paraId="0000008E" w14:textId="30C93685" w:rsidR="006F3A4A" w:rsidRDefault="00395046" w:rsidP="00061C63">
      <w:pPr>
        <w:pStyle w:val="Lista3"/>
      </w:pPr>
      <w:r>
        <w:t>it also eliminates the need for a special disambiguation character (for which see</w:t>
      </w:r>
      <w:r w:rsidR="001277FF">
        <w:t xml:space="preserve"> </w:t>
      </w:r>
      <w:r w:rsidR="0054117F">
        <w:t>§</w:t>
      </w:r>
      <w:r w:rsidR="001277FF">
        <w:fldChar w:fldCharType="begin"/>
      </w:r>
      <w:r w:rsidR="001277FF">
        <w:instrText xml:space="preserve"> REF _Ref15558380 \r \h </w:instrText>
      </w:r>
      <w:r w:rsidR="001277FF">
        <w:fldChar w:fldCharType="separate"/>
      </w:r>
      <w:r w:rsidR="00EF050B">
        <w:t>4.5</w:t>
      </w:r>
      <w:r w:rsidR="001277FF">
        <w:fldChar w:fldCharType="end"/>
      </w:r>
      <w:r>
        <w:t xml:space="preserve">) to distinguish vowel hiatus involving an </w:t>
      </w:r>
      <w:r w:rsidRPr="00270103">
        <w:rPr>
          <w:rStyle w:val="Foreign"/>
        </w:rPr>
        <w:t>a</w:t>
      </w:r>
      <w:r>
        <w:t xml:space="preserve"> followed by an </w:t>
      </w:r>
      <w:r w:rsidRPr="00270103">
        <w:rPr>
          <w:rStyle w:val="Foreign"/>
        </w:rPr>
        <w:t>i</w:t>
      </w:r>
      <w:r>
        <w:t xml:space="preserve"> or a </w:t>
      </w:r>
      <w:r w:rsidRPr="00270103">
        <w:rPr>
          <w:rStyle w:val="Foreign"/>
        </w:rPr>
        <w:t>u</w:t>
      </w:r>
      <w:r>
        <w:t xml:space="preserve"> from the diphthongs </w:t>
      </w:r>
      <w:r w:rsidRPr="00270103">
        <w:rPr>
          <w:rStyle w:val="Foreign"/>
        </w:rPr>
        <w:t>ai</w:t>
      </w:r>
      <w:r>
        <w:t xml:space="preserve"> and </w:t>
      </w:r>
      <w:r w:rsidRPr="00270103">
        <w:rPr>
          <w:rStyle w:val="Foreign"/>
        </w:rPr>
        <w:t>au</w:t>
      </w:r>
    </w:p>
    <w:p w14:paraId="7918249E" w14:textId="77777777" w:rsidR="00A51E20" w:rsidRPr="00061C63" w:rsidRDefault="00A51E20" w:rsidP="00A51E20">
      <w:pPr>
        <w:pStyle w:val="Lista"/>
        <w:rPr>
          <w:rFonts w:eastAsia="Arial"/>
        </w:rPr>
      </w:pPr>
      <w:r>
        <w:t xml:space="preserve">therefore, in strict transliteration use uppercase only for these special features, and use </w:t>
      </w:r>
      <w:r w:rsidRPr="00061C63">
        <w:rPr>
          <w:b/>
          <w:bCs/>
        </w:rPr>
        <w:t>only lowercase</w:t>
      </w:r>
      <w:r>
        <w:t xml:space="preserve"> letters everywhere else, including</w:t>
      </w:r>
    </w:p>
    <w:p w14:paraId="2E41AC06" w14:textId="77777777" w:rsidR="00A51E20" w:rsidRDefault="00A51E20" w:rsidP="00A51E20">
      <w:pPr>
        <w:pStyle w:val="Lista2"/>
      </w:pPr>
      <w:r>
        <w:t>the initials of proper names, and</w:t>
      </w:r>
    </w:p>
    <w:p w14:paraId="287127F1" w14:textId="77777777" w:rsidR="00A51E20" w:rsidRDefault="00A51E20" w:rsidP="00A51E20">
      <w:pPr>
        <w:pStyle w:val="Lista2"/>
      </w:pPr>
      <w:r>
        <w:t>the beginnings of paragraphs, sentences, metrical units, etc.</w:t>
      </w:r>
    </w:p>
    <w:p w14:paraId="63B6F94D" w14:textId="7A019D00" w:rsidR="00DA4B8B" w:rsidRDefault="00DA4B8B" w:rsidP="00BF7B0E">
      <w:pPr>
        <w:pStyle w:val="Cmsor3"/>
      </w:pPr>
      <w:bookmarkStart w:id="127" w:name="_Ref26431293"/>
      <w:bookmarkStart w:id="128" w:name="_Toc199757554"/>
      <w:r>
        <w:t>A note on the use of uppercase for standalone vowels and consonants</w:t>
      </w:r>
      <w:bookmarkEnd w:id="127"/>
      <w:bookmarkEnd w:id="128"/>
    </w:p>
    <w:p w14:paraId="769B982B" w14:textId="5F530A3B" w:rsidR="004E3446" w:rsidRPr="00C748CB" w:rsidRDefault="004E3446" w:rsidP="004E3446">
      <w:pPr>
        <w:pStyle w:val="Lista"/>
      </w:pPr>
      <w:r w:rsidRPr="00C748CB">
        <w:t xml:space="preserve">some of us have </w:t>
      </w:r>
      <w:r w:rsidR="00DA4B8B">
        <w:t xml:space="preserve">previously </w:t>
      </w:r>
      <w:r w:rsidRPr="00C748CB">
        <w:t>adopted the system of using a ° character before transliterated vowels and</w:t>
      </w:r>
      <w:r w:rsidR="003125C7">
        <w:t xml:space="preserve"> others have used the same</w:t>
      </w:r>
      <w:r w:rsidRPr="00C748CB">
        <w:t xml:space="preserve"> after transliterated consonants to denote special forms</w:t>
      </w:r>
      <w:r w:rsidR="00E85F12">
        <w:t xml:space="preserve"> for independent vowels and final consonants</w:t>
      </w:r>
    </w:p>
    <w:p w14:paraId="57B58EEA" w14:textId="77777777" w:rsidR="00DA4B8B" w:rsidRDefault="00DA4B8B" w:rsidP="004E3446">
      <w:pPr>
        <w:pStyle w:val="Lista2"/>
      </w:pPr>
      <w:r>
        <w:t>the principal investigators have agreed to discontinue using that notation, so henceforth it should not be used in XML files</w:t>
      </w:r>
    </w:p>
    <w:p w14:paraId="08CA5DD7" w14:textId="3440F599" w:rsidR="004E3446" w:rsidRPr="00C748CB" w:rsidRDefault="00DA4B8B" w:rsidP="00DA4B8B">
      <w:pPr>
        <w:pStyle w:val="Lista3"/>
      </w:pPr>
      <w:r>
        <w:t>it is also recommended that you adopt the uppercase notation in all your work</w:t>
      </w:r>
      <w:r w:rsidR="004E3446" w:rsidRPr="00C748CB">
        <w:t xml:space="preserve"> including printed publications</w:t>
      </w:r>
    </w:p>
    <w:p w14:paraId="6D1553C2" w14:textId="551CB688" w:rsidR="004E3446" w:rsidRPr="00C748CB" w:rsidRDefault="00554F0E" w:rsidP="004E3446">
      <w:pPr>
        <w:pStyle w:val="Lista2"/>
      </w:pPr>
      <w:r>
        <w:t xml:space="preserve">intellectual </w:t>
      </w:r>
      <w:r w:rsidR="004E3446" w:rsidRPr="00C748CB">
        <w:t xml:space="preserve">considerations in favour of adopting </w:t>
      </w:r>
      <w:r w:rsidR="00DA4B8B">
        <w:t xml:space="preserve">the uppercase </w:t>
      </w:r>
      <w:r w:rsidR="004E3446" w:rsidRPr="00C748CB">
        <w:t>notation include the following:</w:t>
      </w:r>
    </w:p>
    <w:p w14:paraId="7F1AB570" w14:textId="757141A3" w:rsidR="00DA4B8B" w:rsidRPr="00C748CB" w:rsidRDefault="00DA4B8B" w:rsidP="00DA4B8B">
      <w:pPr>
        <w:pStyle w:val="Lista3"/>
      </w:pPr>
      <w:r>
        <w:t xml:space="preserve">whereas our use of the middle dot · to transliterate explicit </w:t>
      </w:r>
      <w:r w:rsidR="002F03F8">
        <w:t>zero vowel markers</w:t>
      </w:r>
      <w:r>
        <w:t xml:space="preserve"> (see §</w:t>
      </w:r>
      <w:r>
        <w:fldChar w:fldCharType="begin"/>
      </w:r>
      <w:r>
        <w:instrText xml:space="preserve"> REF _Ref17800758 \r \h </w:instrText>
      </w:r>
      <w:r>
        <w:fldChar w:fldCharType="separate"/>
      </w:r>
      <w:r w:rsidR="00EF050B">
        <w:t>5.3.2</w:t>
      </w:r>
      <w:r>
        <w:fldChar w:fldCharType="end"/>
      </w:r>
      <w:r>
        <w:t xml:space="preserve">) allows us to add markup to such markers as separate from the consonants to which they are attached, </w:t>
      </w:r>
      <w:r w:rsidRPr="00C748CB">
        <w:t>there is no such equivalence in the case of special character forms, which are more rigorously transliterated using a single Latin character</w:t>
      </w:r>
      <w:r>
        <w:t xml:space="preserve"> than by a digraph</w:t>
      </w:r>
    </w:p>
    <w:p w14:paraId="14DA86D8" w14:textId="331C297F" w:rsidR="007718F9" w:rsidRPr="00C748CB" w:rsidRDefault="007718F9" w:rsidP="00061C63">
      <w:pPr>
        <w:pStyle w:val="Lista3"/>
      </w:pPr>
      <w:r w:rsidRPr="00C748CB">
        <w:t xml:space="preserve">if we postulate that the ideal type of an </w:t>
      </w:r>
      <w:r w:rsidRPr="00C748CB">
        <w:rPr>
          <w:rStyle w:val="Foreign"/>
        </w:rPr>
        <w:t>akṣara</w:t>
      </w:r>
      <w:r w:rsidRPr="00C748CB">
        <w:t xml:space="preserve"> is a combination of consonant(s) + vowel, then our rules mean using lowercase for normal </w:t>
      </w:r>
      <w:r w:rsidRPr="00C748CB">
        <w:rPr>
          <w:rStyle w:val="Foreign"/>
        </w:rPr>
        <w:t>akṣara</w:t>
      </w:r>
      <w:r w:rsidRPr="00C748CB">
        <w:t xml:space="preserve">s, while uppercase is used for vowels which are special by lacking a consonant, and for consonants which are special by lacking a vowel (and an explicit </w:t>
      </w:r>
      <w:r w:rsidRPr="00C748CB">
        <w:rPr>
          <w:rStyle w:val="Foreign"/>
        </w:rPr>
        <w:t>virāma</w:t>
      </w:r>
      <w:r w:rsidRPr="00C748CB">
        <w:t>)</w:t>
      </w:r>
    </w:p>
    <w:p w14:paraId="5A70B6B7" w14:textId="3A270D3D" w:rsidR="004E3446" w:rsidRPr="00C748CB" w:rsidRDefault="004E3446" w:rsidP="00061C63">
      <w:pPr>
        <w:pStyle w:val="Lista3"/>
      </w:pPr>
      <w:r w:rsidRPr="00C748CB">
        <w:t>uppercase letters are pre-existing special forms of Latin letters, which are easy to type on all keyboards and can be readily co-opted for our purposes as case is not used for any other purpose in ISO-15919</w:t>
      </w:r>
    </w:p>
    <w:p w14:paraId="07339FDA" w14:textId="3EF138B3" w:rsidR="004E3446" w:rsidRPr="00C748CB" w:rsidRDefault="004E3446" w:rsidP="00061C63">
      <w:pPr>
        <w:pStyle w:val="Lista3"/>
      </w:pPr>
      <w:r w:rsidRPr="00C748CB">
        <w:t xml:space="preserve">search algorithms will </w:t>
      </w:r>
      <w:r w:rsidR="009563BE" w:rsidRPr="00C748CB">
        <w:t xml:space="preserve">find </w:t>
      </w:r>
      <w:r w:rsidRPr="00C748CB">
        <w:t>text written with special forms without requiring special provisions (e.g.</w:t>
      </w:r>
      <w:r w:rsidR="003125C7">
        <w:t>,</w:t>
      </w:r>
      <w:r w:rsidRPr="00C748CB">
        <w:t xml:space="preserve"> a search for </w:t>
      </w:r>
      <w:r w:rsidR="009563BE" w:rsidRPr="00C748CB">
        <w:rPr>
          <w:rStyle w:val="Foreign"/>
        </w:rPr>
        <w:t>ta</w:t>
      </w:r>
      <w:r w:rsidR="003125C7">
        <w:rPr>
          <w:rStyle w:val="Foreign"/>
        </w:rPr>
        <w:t>m</w:t>
      </w:r>
      <w:r w:rsidR="009563BE" w:rsidRPr="00C748CB">
        <w:rPr>
          <w:rStyle w:val="Foreign"/>
        </w:rPr>
        <w:t xml:space="preserve"> eva</w:t>
      </w:r>
      <w:r w:rsidR="009563BE" w:rsidRPr="00C748CB">
        <w:t xml:space="preserve"> will also find </w:t>
      </w:r>
      <w:r w:rsidR="009563BE" w:rsidRPr="00C748CB">
        <w:rPr>
          <w:rStyle w:val="Foreign"/>
        </w:rPr>
        <w:t>ta</w:t>
      </w:r>
      <w:r w:rsidR="003125C7">
        <w:rPr>
          <w:rStyle w:val="Foreign"/>
        </w:rPr>
        <w:t>M</w:t>
      </w:r>
      <w:r w:rsidR="009563BE" w:rsidRPr="00C748CB">
        <w:rPr>
          <w:rStyle w:val="Foreign"/>
        </w:rPr>
        <w:t xml:space="preserve"> </w:t>
      </w:r>
      <w:r w:rsidR="003125C7">
        <w:rPr>
          <w:rStyle w:val="Foreign"/>
        </w:rPr>
        <w:t>E</w:t>
      </w:r>
      <w:r w:rsidR="009563BE" w:rsidRPr="00C748CB">
        <w:rPr>
          <w:rStyle w:val="Foreign"/>
        </w:rPr>
        <w:t>va</w:t>
      </w:r>
      <w:r w:rsidR="009563BE" w:rsidRPr="00C748CB">
        <w:t xml:space="preserve">, but fail to find </w:t>
      </w:r>
      <w:r w:rsidR="009563BE" w:rsidRPr="00C748CB">
        <w:rPr>
          <w:rStyle w:val="Foreign"/>
        </w:rPr>
        <w:t>ta</w:t>
      </w:r>
      <w:r w:rsidR="003125C7">
        <w:rPr>
          <w:rStyle w:val="Foreign"/>
        </w:rPr>
        <w:t>m</w:t>
      </w:r>
      <w:r w:rsidR="009563BE" w:rsidRPr="00C748CB">
        <w:rPr>
          <w:rStyle w:val="Foreign"/>
        </w:rPr>
        <w:t>° °eva</w:t>
      </w:r>
      <w:r w:rsidR="009563BE" w:rsidRPr="00C748CB">
        <w:t>), whereas if only a specific orthography is desired, a case sensitive search will find only the desired string</w:t>
      </w:r>
    </w:p>
    <w:p w14:paraId="1BC3CF30" w14:textId="3340867C" w:rsidR="009563BE" w:rsidRDefault="009563BE" w:rsidP="00061C63">
      <w:pPr>
        <w:pStyle w:val="Lista3"/>
      </w:pPr>
      <w:r w:rsidRPr="00C748CB">
        <w:t xml:space="preserve">using uppercase letters for special forms allows us </w:t>
      </w:r>
      <w:r w:rsidR="00424A23" w:rsidRPr="00424A23">
        <w:t xml:space="preserve">to keep the sign ° </w:t>
      </w:r>
      <w:r w:rsidR="00554F0E" w:rsidRPr="00424A23">
        <w:t xml:space="preserve">free </w:t>
      </w:r>
      <w:r w:rsidR="00424A23" w:rsidRPr="00424A23">
        <w:t xml:space="preserve">for the conventional use as </w:t>
      </w:r>
      <w:r w:rsidR="00424A23">
        <w:t xml:space="preserve">a </w:t>
      </w:r>
      <w:r w:rsidR="00424A23" w:rsidRPr="00424A23">
        <w:t>marker of truncation (e.g. when cutting words to be cited in a critical apparatus)</w:t>
      </w:r>
    </w:p>
    <w:p w14:paraId="00000092" w14:textId="7E3C49EC" w:rsidR="006F3A4A" w:rsidRDefault="00395046" w:rsidP="00BF7B0E">
      <w:pPr>
        <w:pStyle w:val="Cmsor2"/>
      </w:pPr>
      <w:bookmarkStart w:id="129" w:name="_dl6swhvlsuez" w:colFirst="0" w:colLast="0"/>
      <w:bookmarkStart w:id="130" w:name="_Ref15558380"/>
      <w:bookmarkStart w:id="131" w:name="_Toc17811421"/>
      <w:bookmarkStart w:id="132" w:name="_Toc17811476"/>
      <w:bookmarkEnd w:id="129"/>
      <w:r>
        <w:lastRenderedPageBreak/>
        <w:t>Disambiguation</w:t>
      </w:r>
      <w:bookmarkEnd w:id="130"/>
      <w:bookmarkEnd w:id="131"/>
      <w:bookmarkEnd w:id="132"/>
    </w:p>
    <w:p w14:paraId="00000093" w14:textId="2D331899" w:rsidR="006F3A4A" w:rsidRDefault="00395046" w:rsidP="00061C63">
      <w:pPr>
        <w:pStyle w:val="Lista"/>
      </w:pPr>
      <w:r>
        <w:t xml:space="preserve">since our transliteration standard includes digraphs (e.g. </w:t>
      </w:r>
      <w:r w:rsidR="003125C7">
        <w:rPr>
          <w:rStyle w:val="Foreign"/>
        </w:rPr>
        <w:t>p</w:t>
      </w:r>
      <w:r w:rsidRPr="00061C63">
        <w:rPr>
          <w:rStyle w:val="Foreign"/>
        </w:rPr>
        <w:t>h</w:t>
      </w:r>
      <w:r>
        <w:t xml:space="preserve">, </w:t>
      </w:r>
      <w:r w:rsidRPr="00061C63">
        <w:rPr>
          <w:rStyle w:val="Foreign"/>
        </w:rPr>
        <w:t>au</w:t>
      </w:r>
      <w:r>
        <w:t xml:space="preserve">), it occasionally happens that such digraphs must be distinguished from juxtapositions of the characters transliterated by the individual </w:t>
      </w:r>
      <w:del w:id="133" w:author="Dániel Balogh" w:date="2023-10-13T16:14:00Z">
        <w:r w:rsidDel="006B2C63">
          <w:delText xml:space="preserve">components </w:delText>
        </w:r>
      </w:del>
      <w:ins w:id="134" w:author="Dániel Balogh" w:date="2023-10-13T16:14:00Z">
        <w:r w:rsidR="006B2C63">
          <w:t xml:space="preserve">constituents </w:t>
        </w:r>
      </w:ins>
      <w:r>
        <w:t xml:space="preserve">of a digraph (e.g. </w:t>
      </w:r>
      <w:r w:rsidR="003125C7">
        <w:rPr>
          <w:rStyle w:val="Foreign"/>
        </w:rPr>
        <w:t>p</w:t>
      </w:r>
      <w:r>
        <w:t xml:space="preserve"> followed by </w:t>
      </w:r>
      <w:r w:rsidRPr="00061C63">
        <w:rPr>
          <w:rStyle w:val="Foreign"/>
        </w:rPr>
        <w:t>h</w:t>
      </w:r>
      <w:r>
        <w:t xml:space="preserve">; </w:t>
      </w:r>
      <w:r w:rsidRPr="00061C63">
        <w:rPr>
          <w:rStyle w:val="Foreign"/>
        </w:rPr>
        <w:t>a</w:t>
      </w:r>
      <w:r>
        <w:t xml:space="preserve"> followed by </w:t>
      </w:r>
      <w:r w:rsidRPr="00061C63">
        <w:rPr>
          <w:rStyle w:val="Foreign"/>
        </w:rPr>
        <w:t>u</w:t>
      </w:r>
      <w:r>
        <w:t>)</w:t>
      </w:r>
    </w:p>
    <w:p w14:paraId="00000094" w14:textId="3AC6C39B" w:rsidR="006F3A4A" w:rsidRPr="001944CA" w:rsidRDefault="00395046" w:rsidP="00061C63">
      <w:pPr>
        <w:pStyle w:val="Lista"/>
        <w:rPr>
          <w:rFonts w:eastAsia="Arial"/>
        </w:rPr>
      </w:pPr>
      <w:r>
        <w:t>in accordance with ISO-15919 (Rule 8.1.15), we use the colon (:) as a disambiguation sign where our transliteration would be ambiguous without such a sign</w:t>
      </w:r>
    </w:p>
    <w:p w14:paraId="764AF449" w14:textId="2DE5462B" w:rsidR="001944CA" w:rsidRPr="00061C63" w:rsidRDefault="001944CA" w:rsidP="001944CA">
      <w:pPr>
        <w:pStyle w:val="Lista2"/>
        <w:rPr>
          <w:rFonts w:eastAsia="Arial"/>
        </w:rPr>
      </w:pPr>
      <w:r>
        <w:rPr>
          <w:rFonts w:eastAsia="Arial"/>
        </w:rPr>
        <w:t>note that a disambiguation sign is not required if an editorial space or hyphen separates the two characters in question, since the transliteration is already unambiguous in this case without</w:t>
      </w:r>
    </w:p>
    <w:p w14:paraId="4C98D79F" w14:textId="77777777" w:rsidR="006B3C8A" w:rsidRDefault="006B3C8A" w:rsidP="00840685">
      <w:pPr>
        <w:pStyle w:val="Lista"/>
      </w:pPr>
      <w:r>
        <w:t xml:space="preserve">in </w:t>
      </w:r>
      <w:r w:rsidR="00F454D2">
        <w:t>ISO-15919</w:t>
      </w:r>
      <w:r>
        <w:t>, a disambiguation colon is used</w:t>
      </w:r>
      <w:r w:rsidR="00F454D2">
        <w:t xml:space="preserve"> between vowels in hiatus</w:t>
      </w:r>
      <w:r>
        <w:t xml:space="preserve"> to distinguish certain vowel sequences from diphthongs transliterated by the same Latin vowels</w:t>
      </w:r>
    </w:p>
    <w:p w14:paraId="3E31AFB9" w14:textId="77777777" w:rsidR="006B3C8A" w:rsidRDefault="006B3C8A" w:rsidP="00840685">
      <w:pPr>
        <w:pStyle w:val="Lista2"/>
      </w:pPr>
      <w:r>
        <w:t xml:space="preserve">e.g. Sanskrit </w:t>
      </w:r>
      <w:r>
        <w:rPr>
          <w:rFonts w:hint="cs"/>
          <w:cs/>
        </w:rPr>
        <w:t>प्रउग</w:t>
      </w:r>
      <w:r>
        <w:rPr>
          <w:cs/>
        </w:rPr>
        <w:t xml:space="preserve"> </w:t>
      </w:r>
      <w:r>
        <w:t xml:space="preserve">and Prakrit </w:t>
      </w:r>
      <w:r>
        <w:rPr>
          <w:rFonts w:hint="cs"/>
          <w:cs/>
        </w:rPr>
        <w:t>चउत्थो</w:t>
      </w:r>
      <w:r>
        <w:rPr>
          <w:cs/>
        </w:rPr>
        <w:t xml:space="preserve"> </w:t>
      </w:r>
      <w:r>
        <w:t xml:space="preserve">and </w:t>
      </w:r>
      <w:r>
        <w:rPr>
          <w:rFonts w:hint="cs"/>
          <w:cs/>
        </w:rPr>
        <w:t>दइआ</w:t>
      </w:r>
      <w:r>
        <w:rPr>
          <w:cs/>
        </w:rPr>
        <w:t xml:space="preserve"> </w:t>
      </w:r>
      <w:r>
        <w:t xml:space="preserve">must be kept distinct in transliteration from </w:t>
      </w:r>
      <w:r>
        <w:rPr>
          <w:rFonts w:hint="cs"/>
          <w:cs/>
        </w:rPr>
        <w:t>प्रौग</w:t>
      </w:r>
      <w:r>
        <w:t xml:space="preserve">, </w:t>
      </w:r>
      <w:r>
        <w:rPr>
          <w:rFonts w:hint="cs"/>
          <w:cs/>
        </w:rPr>
        <w:t>चौत्थो</w:t>
      </w:r>
      <w:r>
        <w:rPr>
          <w:cs/>
        </w:rPr>
        <w:t xml:space="preserve"> </w:t>
      </w:r>
      <w:r>
        <w:t xml:space="preserve">and </w:t>
      </w:r>
      <w:r>
        <w:rPr>
          <w:rFonts w:hint="cs"/>
          <w:cs/>
        </w:rPr>
        <w:t>दैआ</w:t>
      </w:r>
      <w:r>
        <w:t xml:space="preserve">, which ISO-15919 achieves by transliterating them as </w:t>
      </w:r>
      <w:r w:rsidR="00F454D2" w:rsidRPr="003419D1">
        <w:rPr>
          <w:rStyle w:val="Foreign"/>
        </w:rPr>
        <w:t>pra:uga</w:t>
      </w:r>
      <w:r w:rsidR="00F454D2">
        <w:t xml:space="preserve">, </w:t>
      </w:r>
      <w:r w:rsidR="00F454D2" w:rsidRPr="003419D1">
        <w:rPr>
          <w:rStyle w:val="Foreign"/>
        </w:rPr>
        <w:t>ca:uttho</w:t>
      </w:r>
      <w:r w:rsidR="00F454D2">
        <w:t xml:space="preserve">, </w:t>
      </w:r>
      <w:r w:rsidR="00F454D2" w:rsidRPr="003419D1">
        <w:rPr>
          <w:rStyle w:val="Foreign"/>
        </w:rPr>
        <w:t>da:iā</w:t>
      </w:r>
    </w:p>
    <w:p w14:paraId="48BDE937" w14:textId="7F3BB58F" w:rsidR="00F454D2" w:rsidRDefault="006B3C8A" w:rsidP="006B3C8A">
      <w:pPr>
        <w:pStyle w:val="Lista2"/>
      </w:pPr>
      <w:r>
        <w:t>however, our strict transliteration system</w:t>
      </w:r>
      <w:r w:rsidRPr="00BF7B0E">
        <w:rPr>
          <w:rStyle w:val="Lbjegyzet-hivatkozs"/>
        </w:rPr>
        <w:footnoteReference w:id="79"/>
      </w:r>
      <w:r>
        <w:t xml:space="preserve"> provides ways of distinguishing independent vowel signs of the original script from vowel markers (see §§</w:t>
      </w:r>
      <w:r>
        <w:fldChar w:fldCharType="begin"/>
      </w:r>
      <w:r>
        <w:instrText xml:space="preserve"> REF _Ref17810730 \r \h </w:instrText>
      </w:r>
      <w:r>
        <w:fldChar w:fldCharType="separate"/>
      </w:r>
      <w:r w:rsidR="00EF050B">
        <w:t>5.3.3</w:t>
      </w:r>
      <w:r>
        <w:fldChar w:fldCharType="end"/>
      </w:r>
      <w:r>
        <w:t xml:space="preserve"> and </w:t>
      </w:r>
      <w:r>
        <w:fldChar w:fldCharType="begin"/>
      </w:r>
      <w:r>
        <w:instrText xml:space="preserve"> REF _Ref22203423 \r \h </w:instrText>
      </w:r>
      <w:r>
        <w:fldChar w:fldCharType="separate"/>
      </w:r>
      <w:r w:rsidR="00EF050B">
        <w:t>5.3.4</w:t>
      </w:r>
      <w:r>
        <w:fldChar w:fldCharType="end"/>
      </w:r>
      <w:r>
        <w:t xml:space="preserve">), and thus we can transliterate the above words as </w:t>
      </w:r>
      <w:r w:rsidR="00F454D2" w:rsidRPr="003419D1">
        <w:rPr>
          <w:rStyle w:val="Foreign"/>
        </w:rPr>
        <w:t>praUga</w:t>
      </w:r>
      <w:r w:rsidR="00F454D2">
        <w:t xml:space="preserve">, </w:t>
      </w:r>
      <w:r w:rsidR="00F454D2" w:rsidRPr="003419D1">
        <w:rPr>
          <w:rStyle w:val="Foreign"/>
        </w:rPr>
        <w:t>caUttho</w:t>
      </w:r>
      <w:r w:rsidR="00F454D2">
        <w:t xml:space="preserve"> and </w:t>
      </w:r>
      <w:r w:rsidR="00F454D2" w:rsidRPr="003419D1">
        <w:rPr>
          <w:rStyle w:val="Foreign"/>
        </w:rPr>
        <w:t>daIĀ</w:t>
      </w:r>
    </w:p>
    <w:p w14:paraId="00000097" w14:textId="3348AD6A" w:rsidR="006F3A4A" w:rsidRPr="0093612D" w:rsidRDefault="006B3C8A" w:rsidP="006B3C8A">
      <w:pPr>
        <w:pStyle w:val="Lista2"/>
        <w:rPr>
          <w:rFonts w:eastAsia="Arial"/>
        </w:rPr>
      </w:pPr>
      <w:r>
        <w:t xml:space="preserve">as a consequence, </w:t>
      </w:r>
      <w:r w:rsidR="00395046">
        <w:t>we only need a disambiguation sign</w:t>
      </w:r>
      <w:r w:rsidR="0093612D">
        <w:t xml:space="preserve"> </w:t>
      </w:r>
      <w:r w:rsidR="00395046">
        <w:t xml:space="preserve">to distinguish consonant + </w:t>
      </w:r>
      <w:r w:rsidR="00395046" w:rsidRPr="004E1D84">
        <w:rPr>
          <w:rStyle w:val="Foreign"/>
        </w:rPr>
        <w:t>h</w:t>
      </w:r>
      <w:r w:rsidR="00395046">
        <w:t xml:space="preserve"> combinations from aspirated consonants</w:t>
      </w:r>
      <w:r w:rsidR="0093612D">
        <w:t xml:space="preserve"> (</w:t>
      </w:r>
      <w:r w:rsidR="00395046">
        <w:t xml:space="preserve">e.g. </w:t>
      </w:r>
      <w:r w:rsidR="00395046" w:rsidRPr="00270103">
        <w:rPr>
          <w:rStyle w:val="Foreign"/>
        </w:rPr>
        <w:t>p:h</w:t>
      </w:r>
      <w:r w:rsidR="00395046">
        <w:t xml:space="preserve"> for </w:t>
      </w:r>
      <w:r w:rsidR="00395046" w:rsidRPr="00270103">
        <w:rPr>
          <w:rStyle w:val="Foreign"/>
        </w:rPr>
        <w:t>p</w:t>
      </w:r>
      <w:r w:rsidR="00395046">
        <w:t xml:space="preserve"> conjoined to </w:t>
      </w:r>
      <w:r w:rsidR="00395046" w:rsidRPr="00270103">
        <w:rPr>
          <w:rStyle w:val="Foreign"/>
        </w:rPr>
        <w:t>h</w:t>
      </w:r>
      <w:r w:rsidR="00395046">
        <w:t xml:space="preserve"> to distinguish it from the aspirate </w:t>
      </w:r>
      <w:r w:rsidR="00395046" w:rsidRPr="00270103">
        <w:rPr>
          <w:rStyle w:val="Foreign"/>
        </w:rPr>
        <w:t>ph</w:t>
      </w:r>
      <w:r w:rsidR="0093612D">
        <w:t>)</w:t>
      </w:r>
    </w:p>
    <w:p w14:paraId="15D6359D" w14:textId="1759A921" w:rsidR="00F454D2" w:rsidRPr="004F2F7D" w:rsidRDefault="006B3C8A" w:rsidP="006B3C8A">
      <w:pPr>
        <w:pStyle w:val="Lista2"/>
        <w:rPr>
          <w:ins w:id="135" w:author="Dániel Balogh" w:date="2025-05-26T10:15:00Z" w16du:dateUtc="2025-05-26T08:15:00Z"/>
          <w:rFonts w:eastAsia="Arial"/>
          <w:rPrChange w:id="136" w:author="Dániel Balogh" w:date="2025-05-26T10:15:00Z" w16du:dateUtc="2025-05-26T08:15:00Z">
            <w:rPr>
              <w:ins w:id="137" w:author="Dániel Balogh" w:date="2025-05-26T10:15:00Z" w16du:dateUtc="2025-05-26T08:15:00Z"/>
            </w:rPr>
          </w:rPrChange>
        </w:rPr>
      </w:pPr>
      <w:r>
        <w:rPr>
          <w:rFonts w:eastAsia="Arial"/>
        </w:rPr>
        <w:t>accordingly</w:t>
      </w:r>
      <w:r w:rsidR="0093612D">
        <w:rPr>
          <w:rFonts w:eastAsia="Arial"/>
        </w:rPr>
        <w:t xml:space="preserve">, we have chosen to preserve alternate uses of the colon for some special purposes, namely to indicate the use of </w:t>
      </w:r>
      <w:r w:rsidR="008B56E1">
        <w:rPr>
          <w:rFonts w:eastAsia="Arial"/>
        </w:rPr>
        <w:t xml:space="preserve">the </w:t>
      </w:r>
      <w:r w:rsidR="008B56E1">
        <w:rPr>
          <w:rFonts w:eastAsia="Arial"/>
          <w:i/>
          <w:iCs/>
        </w:rPr>
        <w:t>ā</w:t>
      </w:r>
      <w:r w:rsidR="008B56E1">
        <w:rPr>
          <w:rFonts w:eastAsia="Arial"/>
        </w:rPr>
        <w:t xml:space="preserve"> marker in Indonesian scripts as an indicator of vowel length or consonant doubling (</w:t>
      </w:r>
      <w:r w:rsidR="008B56E1">
        <w:t>§</w:t>
      </w:r>
      <w:r w:rsidR="008B56E1">
        <w:fldChar w:fldCharType="begin"/>
      </w:r>
      <w:r w:rsidR="008B56E1">
        <w:instrText xml:space="preserve"> REF _Ref15558434 \r \h </w:instrText>
      </w:r>
      <w:r w:rsidR="008B56E1">
        <w:fldChar w:fldCharType="separate"/>
      </w:r>
      <w:r w:rsidR="00EF050B">
        <w:t>5.3.5</w:t>
      </w:r>
      <w:r w:rsidR="008B56E1">
        <w:fldChar w:fldCharType="end"/>
      </w:r>
      <w:r w:rsidR="008B56E1">
        <w:t>)</w:t>
      </w:r>
    </w:p>
    <w:p w14:paraId="30ACA2B1" w14:textId="16D43117" w:rsidR="004F2F7D" w:rsidRPr="00F454D2" w:rsidRDefault="004F2F7D" w:rsidP="006B3C8A">
      <w:pPr>
        <w:pStyle w:val="Lista2"/>
        <w:rPr>
          <w:rFonts w:eastAsia="Arial"/>
        </w:rPr>
      </w:pPr>
      <w:ins w:id="138" w:author="Dániel Balogh" w:date="2025-05-26T10:15:00Z" w16du:dateUtc="2025-05-26T08:15:00Z">
        <w:r>
          <w:t xml:space="preserve">also recommend for Gurmukhi </w:t>
        </w:r>
        <w:proofErr w:type="spellStart"/>
        <w:r>
          <w:t>add</w:t>
        </w:r>
      </w:ins>
      <w:ins w:id="139" w:author="Dániel Balogh" w:date="2025-05-26T10:16:00Z" w16du:dateUtc="2025-05-26T08:16:00Z">
        <w:r>
          <w:t>ak</w:t>
        </w:r>
        <w:proofErr w:type="spellEnd"/>
        <w:r>
          <w:t xml:space="preserve"> Cardona &amp; Jain 2003 653-654</w:t>
        </w:r>
      </w:ins>
      <w:ins w:id="140" w:author="Dániel Balogh" w:date="2025-05-26T10:17:00Z" w16du:dateUtc="2025-05-26T08:17:00Z">
        <w:r>
          <w:t>, and probably ISO 15919 p17 Rule 15 on the colon</w:t>
        </w:r>
      </w:ins>
      <w:ins w:id="141" w:author="Dániel Balogh" w:date="2025-05-26T10:18:00Z" w16du:dateUtc="2025-05-26T08:18:00Z">
        <w:r>
          <w:t xml:space="preserve"> which speaks about Gurmukhi Adhik as in </w:t>
        </w:r>
        <w:proofErr w:type="spellStart"/>
        <w:r>
          <w:t>bac:ā</w:t>
        </w:r>
        <w:proofErr w:type="spellEnd"/>
        <w:r>
          <w:t xml:space="preserve"> distinguished from </w:t>
        </w:r>
        <w:proofErr w:type="spellStart"/>
        <w:r>
          <w:t>bacā</w:t>
        </w:r>
        <w:proofErr w:type="spellEnd"/>
        <w:r>
          <w:t xml:space="preserve">, which is probably the accent-related (and not the consonant-doubling) usage of </w:t>
        </w:r>
        <w:proofErr w:type="spellStart"/>
        <w:r>
          <w:t>addak</w:t>
        </w:r>
      </w:ins>
      <w:proofErr w:type="spellEnd"/>
    </w:p>
    <w:p w14:paraId="386C223F" w14:textId="08AAB1B8" w:rsidR="00AE74DC" w:rsidRDefault="00AE74DC" w:rsidP="00BF7B0E">
      <w:pPr>
        <w:pStyle w:val="Cmsor2"/>
      </w:pPr>
      <w:bookmarkStart w:id="142" w:name="_h0qcxcudl6x2" w:colFirst="0" w:colLast="0"/>
      <w:bookmarkStart w:id="143" w:name="_Toc17811422"/>
      <w:bookmarkStart w:id="144" w:name="_Toc17811477"/>
      <w:bookmarkEnd w:id="142"/>
      <w:r>
        <w:t>Editorial Additions for Text Analysis</w:t>
      </w:r>
      <w:bookmarkEnd w:id="143"/>
      <w:bookmarkEnd w:id="144"/>
    </w:p>
    <w:p w14:paraId="18163DFD" w14:textId="2854CBC8" w:rsidR="00AE74DC" w:rsidRDefault="00AE74DC" w:rsidP="00AE74DC">
      <w:pPr>
        <w:pStyle w:val="Lista"/>
      </w:pPr>
      <w:r>
        <w:t>as a general rule, do not add anything to your transliteration that is not already present in the original text</w:t>
      </w:r>
    </w:p>
    <w:p w14:paraId="581A8C53" w14:textId="6B99D923" w:rsidR="00AE74DC" w:rsidRDefault="003125C7" w:rsidP="00AE74DC">
      <w:pPr>
        <w:pStyle w:val="Lista"/>
      </w:pPr>
      <w:r>
        <w:t xml:space="preserve">in order </w:t>
      </w:r>
      <w:r w:rsidR="00AE74DC">
        <w:t>to handle editorial additions and alterations</w:t>
      </w:r>
      <w:r>
        <w:t>,</w:t>
      </w:r>
      <w:r w:rsidR="00AE74DC">
        <w:t xml:space="preserve"> </w:t>
      </w:r>
      <w:r>
        <w:t xml:space="preserve">you must rely on </w:t>
      </w:r>
      <w:r w:rsidR="00AE74DC">
        <w:t xml:space="preserve">markup; see </w:t>
      </w:r>
      <w:r w:rsidR="006E4835">
        <w:t>EGD</w:t>
      </w:r>
      <w:r w:rsidR="00F741F1">
        <w:t xml:space="preserve"> §</w:t>
      </w:r>
      <w:r w:rsidR="003E2786">
        <w:t>6</w:t>
      </w:r>
    </w:p>
    <w:p w14:paraId="69D20CCE" w14:textId="0410867F" w:rsidR="00AE74DC" w:rsidRPr="00F77DB6" w:rsidRDefault="00AE74DC" w:rsidP="00AE74DC">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14:paraId="7C9E3BCF" w14:textId="4F93B8D5" w:rsidR="00061C63" w:rsidRDefault="00061C63" w:rsidP="00BF7B0E">
      <w:pPr>
        <w:pStyle w:val="Cmsor3"/>
      </w:pPr>
      <w:bookmarkStart w:id="145" w:name="_Ref15564928"/>
      <w:bookmarkStart w:id="146" w:name="_Toc17811423"/>
      <w:bookmarkStart w:id="147" w:name="_Toc17811478"/>
      <w:bookmarkStart w:id="148" w:name="_Toc199757555"/>
      <w:r>
        <w:t xml:space="preserve">Editorial </w:t>
      </w:r>
      <w:r w:rsidR="00AE74DC">
        <w:t>spaces for word segmentation</w:t>
      </w:r>
      <w:bookmarkEnd w:id="145"/>
      <w:bookmarkEnd w:id="146"/>
      <w:bookmarkEnd w:id="147"/>
      <w:bookmarkEnd w:id="148"/>
    </w:p>
    <w:p w14:paraId="5D697B25" w14:textId="4C9F85AE" w:rsidR="00061C63" w:rsidRDefault="00061C63" w:rsidP="00877FB8">
      <w:pPr>
        <w:pStyle w:val="Lista"/>
      </w:pPr>
      <w:r w:rsidRPr="00061C63">
        <w:rPr>
          <w:b/>
          <w:bCs/>
        </w:rPr>
        <w:t>words</w:t>
      </w:r>
      <w:r>
        <w:t xml:space="preserve"> should be </w:t>
      </w:r>
      <w:r w:rsidRPr="00061C63">
        <w:rPr>
          <w:b/>
          <w:bCs/>
        </w:rPr>
        <w:t>separated</w:t>
      </w:r>
      <w:r>
        <w:t xml:space="preserve"> from one another with a space wherever Romanised transliteration allows, notwithstanding that the original inscription or a published edition</w:t>
      </w:r>
      <w:r w:rsidR="00457631">
        <w:t>,</w:t>
      </w:r>
      <w:r>
        <w:t xml:space="preserve"> </w:t>
      </w:r>
      <w:r w:rsidR="00457631">
        <w:t xml:space="preserve">whether in </w:t>
      </w:r>
      <w:r>
        <w:t xml:space="preserve">Indic </w:t>
      </w:r>
      <w:r w:rsidR="00457631">
        <w:t xml:space="preserve">or Latin </w:t>
      </w:r>
      <w:r>
        <w:t>script</w:t>
      </w:r>
      <w:r w:rsidR="00457631">
        <w:t>,</w:t>
      </w:r>
      <w:r>
        <w:t xml:space="preserve"> does not do so</w:t>
      </w:r>
    </w:p>
    <w:p w14:paraId="32A61987" w14:textId="65E9CCEC" w:rsidR="00061C63" w:rsidRDefault="00061C63" w:rsidP="00877FB8">
      <w:pPr>
        <w:pStyle w:val="Lista"/>
      </w:pPr>
      <w:r>
        <w:t xml:space="preserve">emphatically, </w:t>
      </w:r>
      <w:r w:rsidRPr="00C62BB2">
        <w:rPr>
          <w:b/>
          <w:bCs/>
        </w:rPr>
        <w:t>do add spaces</w:t>
      </w:r>
    </w:p>
    <w:p w14:paraId="292E16C7" w14:textId="195C4CC5" w:rsidR="00061C63" w:rsidRDefault="00061C63" w:rsidP="00877FB8">
      <w:pPr>
        <w:pStyle w:val="Lista2"/>
      </w:pPr>
      <w:r>
        <w:t xml:space="preserve">where the end of one word and the beginning of the next word constitute a single </w:t>
      </w:r>
      <w:r w:rsidRPr="004E1D84">
        <w:rPr>
          <w:rStyle w:val="Foreign"/>
        </w:rPr>
        <w:t>akṣara</w:t>
      </w:r>
      <w:r>
        <w:t xml:space="preserve"> in the original</w:t>
      </w:r>
    </w:p>
    <w:p w14:paraId="682C95C0" w14:textId="77777777" w:rsidR="00061C63" w:rsidRDefault="00061C63" w:rsidP="00877FB8">
      <w:pPr>
        <w:pStyle w:val="Lista3"/>
      </w:pPr>
      <w:r>
        <w:t xml:space="preserve">even if such an </w:t>
      </w:r>
      <w:r w:rsidRPr="00270103">
        <w:rPr>
          <w:rStyle w:val="Foreign"/>
        </w:rPr>
        <w:t>akṣara</w:t>
      </w:r>
      <w:r>
        <w:t xml:space="preserve"> involves a sandhi modification, e.g.</w:t>
      </w:r>
    </w:p>
    <w:p w14:paraId="1179CF34" w14:textId="77B5F169" w:rsidR="00061C63" w:rsidRDefault="00061C63" w:rsidP="00877FB8">
      <w:pPr>
        <w:pStyle w:val="Lista4"/>
      </w:pPr>
      <w:r>
        <w:t>Sanskrit</w:t>
      </w:r>
      <w:r w:rsidRPr="004F551F">
        <w:rPr>
          <w:rStyle w:val="Foreign"/>
        </w:rPr>
        <w:t xml:space="preserve"> tad dhi</w:t>
      </w:r>
      <w:r>
        <w:t xml:space="preserve"> (for </w:t>
      </w:r>
      <w:r w:rsidRPr="004F551F">
        <w:rPr>
          <w:rStyle w:val="Foreign"/>
        </w:rPr>
        <w:t>tat</w:t>
      </w:r>
      <w:r w:rsidR="00C62BB2">
        <w:rPr>
          <w:rStyle w:val="Foreign"/>
        </w:rPr>
        <w:t xml:space="preserve"> </w:t>
      </w:r>
      <w:r w:rsidRPr="004F551F">
        <w:rPr>
          <w:rStyle w:val="Foreign"/>
        </w:rPr>
        <w:t>+</w:t>
      </w:r>
      <w:r w:rsidR="00C62BB2">
        <w:rPr>
          <w:rStyle w:val="Foreign"/>
        </w:rPr>
        <w:t xml:space="preserve"> </w:t>
      </w:r>
      <w:r w:rsidRPr="004F551F">
        <w:rPr>
          <w:rStyle w:val="Foreign"/>
        </w:rPr>
        <w:t>hi</w:t>
      </w:r>
      <w:r>
        <w:t xml:space="preserve"> </w:t>
      </w:r>
      <w:r w:rsidR="00C62BB2">
        <w:t xml:space="preserve">– </w:t>
      </w:r>
      <w:r>
        <w:t xml:space="preserve">space goes between </w:t>
      </w:r>
      <w:r w:rsidRPr="004F551F">
        <w:rPr>
          <w:rStyle w:val="Foreign"/>
        </w:rPr>
        <w:t>d</w:t>
      </w:r>
      <w:r>
        <w:t xml:space="preserve"> and </w:t>
      </w:r>
      <w:r w:rsidRPr="004F551F">
        <w:rPr>
          <w:rStyle w:val="Foreign"/>
        </w:rPr>
        <w:t>dh</w:t>
      </w:r>
      <w:r>
        <w:t>)</w:t>
      </w:r>
    </w:p>
    <w:p w14:paraId="19FB4DD8" w14:textId="68FF53E7" w:rsidR="00692741" w:rsidRDefault="00692741" w:rsidP="00877FB8">
      <w:pPr>
        <w:pStyle w:val="Lista4"/>
      </w:pPr>
      <w:r w:rsidRPr="00692741">
        <w:t xml:space="preserve">Sanskrit </w:t>
      </w:r>
      <w:r w:rsidRPr="00692741">
        <w:rPr>
          <w:rStyle w:val="Foreign"/>
        </w:rPr>
        <w:t>gacchaty eva</w:t>
      </w:r>
      <w:r w:rsidRPr="00692741">
        <w:t xml:space="preserve"> (space goes after the </w:t>
      </w:r>
      <w:r w:rsidRPr="00692741">
        <w:rPr>
          <w:rStyle w:val="Foreign"/>
        </w:rPr>
        <w:t>y</w:t>
      </w:r>
      <w:r w:rsidRPr="00692741">
        <w:t>)</w:t>
      </w:r>
    </w:p>
    <w:p w14:paraId="090EB950" w14:textId="7C326245" w:rsidR="00061C63" w:rsidRPr="00285100" w:rsidRDefault="00061C63" w:rsidP="00877FB8">
      <w:pPr>
        <w:pStyle w:val="Lista4"/>
        <w:rPr>
          <w:i/>
          <w:noProof/>
        </w:rPr>
      </w:pPr>
      <w:r>
        <w:t xml:space="preserve">Sanskrit </w:t>
      </w:r>
      <w:r w:rsidRPr="004F551F">
        <w:rPr>
          <w:rStyle w:val="Foreign"/>
        </w:rPr>
        <w:t>putrām̐l lakṣmīḥ</w:t>
      </w:r>
      <w:r>
        <w:t xml:space="preserve"> (space goes between the two </w:t>
      </w:r>
      <w:r w:rsidRPr="004F551F">
        <w:rPr>
          <w:rStyle w:val="Foreign"/>
        </w:rPr>
        <w:t>l</w:t>
      </w:r>
      <w:r>
        <w:t>-s)</w:t>
      </w:r>
    </w:p>
    <w:p w14:paraId="14E7E71D" w14:textId="77777777" w:rsidR="00061C63" w:rsidRDefault="00061C63" w:rsidP="00877FB8">
      <w:pPr>
        <w:pStyle w:val="Lista4"/>
      </w:pPr>
      <w:r>
        <w:t xml:space="preserve">Old Javanese </w:t>
      </w:r>
      <w:r w:rsidRPr="004F551F">
        <w:rPr>
          <w:rStyle w:val="Foreign"/>
        </w:rPr>
        <w:t>tann inaku</w:t>
      </w:r>
      <w:r>
        <w:t xml:space="preserve"> (space goes between the </w:t>
      </w:r>
      <w:r w:rsidRPr="00C62BB2">
        <w:rPr>
          <w:rStyle w:val="Foreign"/>
        </w:rPr>
        <w:t>-</w:t>
      </w:r>
      <w:r w:rsidRPr="004F551F">
        <w:rPr>
          <w:rStyle w:val="Foreign"/>
        </w:rPr>
        <w:t>nn</w:t>
      </w:r>
      <w:r>
        <w:t xml:space="preserve"> and the </w:t>
      </w:r>
      <w:r w:rsidRPr="004F551F">
        <w:rPr>
          <w:rStyle w:val="Foreign"/>
        </w:rPr>
        <w:t>i</w:t>
      </w:r>
      <w:r>
        <w:t>-)</w:t>
      </w:r>
    </w:p>
    <w:p w14:paraId="1F9A0E17" w14:textId="2E4CDC1A" w:rsidR="00061C63" w:rsidRDefault="00061C63" w:rsidP="00877FB8">
      <w:pPr>
        <w:pStyle w:val="Lista4"/>
      </w:pPr>
      <w:r>
        <w:t xml:space="preserve">Tamil </w:t>
      </w:r>
      <w:r w:rsidRPr="00C62BB2">
        <w:rPr>
          <w:rStyle w:val="Foreign"/>
        </w:rPr>
        <w:t>arit’ eṉṟu</w:t>
      </w:r>
      <w:r>
        <w:t xml:space="preserve"> (for </w:t>
      </w:r>
      <w:r w:rsidRPr="00C62BB2">
        <w:rPr>
          <w:rStyle w:val="Foreign"/>
        </w:rPr>
        <w:t>aritu + eṉṟu</w:t>
      </w:r>
      <w:r w:rsidR="00671E5F">
        <w:t xml:space="preserve">; see also </w:t>
      </w:r>
      <w:r w:rsidR="0054117F">
        <w:t>§</w:t>
      </w:r>
      <w:r w:rsidR="00200C63">
        <w:fldChar w:fldCharType="begin"/>
      </w:r>
      <w:r w:rsidR="00200C63">
        <w:instrText xml:space="preserve"> REF _Ref15565291 \r \h </w:instrText>
      </w:r>
      <w:r w:rsidR="00200C63">
        <w:fldChar w:fldCharType="separate"/>
      </w:r>
      <w:r w:rsidR="00EF050B">
        <w:t>4.6.4</w:t>
      </w:r>
      <w:r w:rsidR="00200C63">
        <w:fldChar w:fldCharType="end"/>
      </w:r>
      <w:r w:rsidR="00671E5F">
        <w:t xml:space="preserve"> for elision of </w:t>
      </w:r>
      <w:proofErr w:type="spellStart"/>
      <w:r w:rsidR="00671E5F">
        <w:t>overshort</w:t>
      </w:r>
      <w:proofErr w:type="spellEnd"/>
      <w:r w:rsidR="00671E5F">
        <w:t xml:space="preserve"> </w:t>
      </w:r>
      <w:r w:rsidR="00671E5F" w:rsidRPr="00671E5F">
        <w:rPr>
          <w:rStyle w:val="Foreign"/>
        </w:rPr>
        <w:t>u</w:t>
      </w:r>
      <w:r w:rsidR="00671E5F">
        <w:t xml:space="preserve"> in Tamil</w:t>
      </w:r>
      <w:r>
        <w:t>)</w:t>
      </w:r>
    </w:p>
    <w:p w14:paraId="741B57ED" w14:textId="77777777" w:rsidR="00061C63" w:rsidRDefault="00061C63" w:rsidP="00877FB8">
      <w:pPr>
        <w:pStyle w:val="Lista3"/>
      </w:pPr>
      <w:r>
        <w:t>including non-standard sandhi and orthographic practice, e.g.</w:t>
      </w:r>
    </w:p>
    <w:p w14:paraId="58091B8D" w14:textId="77777777" w:rsidR="00061C63" w:rsidRDefault="00061C63" w:rsidP="00877FB8">
      <w:pPr>
        <w:pStyle w:val="Lista4"/>
      </w:pPr>
      <w:r>
        <w:lastRenderedPageBreak/>
        <w:t xml:space="preserve">nasals used where standard orthography would employ an </w:t>
      </w:r>
      <w:r w:rsidRPr="004F551F">
        <w:rPr>
          <w:rStyle w:val="Foreign"/>
        </w:rPr>
        <w:t>anusvāra</w:t>
      </w:r>
      <w:r>
        <w:t xml:space="preserve">, e.g. Sanskrit </w:t>
      </w:r>
      <w:r w:rsidRPr="004F551F">
        <w:rPr>
          <w:rStyle w:val="Foreign"/>
        </w:rPr>
        <w:t>uktañ ca</w:t>
      </w:r>
      <w:r>
        <w:t xml:space="preserve"> or </w:t>
      </w:r>
      <w:r w:rsidRPr="004F551F">
        <w:rPr>
          <w:rStyle w:val="Foreign"/>
        </w:rPr>
        <w:t>śaraṇaṅ gataḥ</w:t>
      </w:r>
    </w:p>
    <w:p w14:paraId="7072E52F" w14:textId="1C8162FA" w:rsidR="00061C63" w:rsidRDefault="00061C63" w:rsidP="00877FB8">
      <w:pPr>
        <w:pStyle w:val="Lista4"/>
      </w:pPr>
      <w:r>
        <w:t xml:space="preserve">Sanskrit </w:t>
      </w:r>
      <w:r w:rsidRPr="004F551F">
        <w:rPr>
          <w:rStyle w:val="Foreign"/>
        </w:rPr>
        <w:t>dīnārair ddaśabhiḥ</w:t>
      </w:r>
    </w:p>
    <w:p w14:paraId="02CF2AAC" w14:textId="77777777" w:rsidR="00061C63" w:rsidRDefault="00061C63" w:rsidP="00877FB8">
      <w:pPr>
        <w:pStyle w:val="Lista4"/>
      </w:pPr>
      <w:r>
        <w:t xml:space="preserve">Old Javanese </w:t>
      </w:r>
      <w:r w:rsidRPr="00C62BB2">
        <w:rPr>
          <w:rStyle w:val="Foreign"/>
        </w:rPr>
        <w:t>darpaṇa ryy avakta</w:t>
      </w:r>
    </w:p>
    <w:p w14:paraId="162C5F1C" w14:textId="77777777" w:rsidR="006C73EF" w:rsidRDefault="00061C63" w:rsidP="00877FB8">
      <w:pPr>
        <w:pStyle w:val="Lista2"/>
      </w:pPr>
      <w:r>
        <w:t xml:space="preserve">before an </w:t>
      </w:r>
      <w:r w:rsidRPr="004E1D84">
        <w:rPr>
          <w:rStyle w:val="Foreign"/>
        </w:rPr>
        <w:t>avagraha</w:t>
      </w:r>
      <w:r>
        <w:t>, unless it occurs within a compound</w:t>
      </w:r>
    </w:p>
    <w:p w14:paraId="60A4BFDB" w14:textId="48F444B2" w:rsidR="00061C63" w:rsidRDefault="006C73EF" w:rsidP="006C73EF">
      <w:pPr>
        <w:pStyle w:val="Lista3"/>
      </w:pPr>
      <w:r>
        <w:t xml:space="preserve">thus use, e.g. </w:t>
      </w:r>
      <w:r w:rsidR="00061C63" w:rsidRPr="004E1D84">
        <w:rPr>
          <w:rStyle w:val="Foreign"/>
        </w:rPr>
        <w:t>so ’bhūt</w:t>
      </w:r>
      <w:r w:rsidR="00061C63">
        <w:t xml:space="preserve"> </w:t>
      </w:r>
      <w:r>
        <w:t>and not</w:t>
      </w:r>
      <w:r w:rsidR="00061C63">
        <w:t xml:space="preserve"> </w:t>
      </w:r>
      <w:r w:rsidR="00061C63" w:rsidRPr="004E1D84">
        <w:rPr>
          <w:rStyle w:val="Foreign"/>
        </w:rPr>
        <w:t>so’bhūt</w:t>
      </w:r>
      <w:r>
        <w:t xml:space="preserve"> for separate words,</w:t>
      </w:r>
      <w:r w:rsidR="00061C63">
        <w:t xml:space="preserve"> but </w:t>
      </w:r>
      <w:r>
        <w:t xml:space="preserve">use </w:t>
      </w:r>
      <w:r w:rsidR="00061C63">
        <w:t xml:space="preserve">e.g. </w:t>
      </w:r>
      <w:r w:rsidR="00061C63" w:rsidRPr="004E1D84">
        <w:rPr>
          <w:rStyle w:val="Foreign"/>
        </w:rPr>
        <w:t>saro’nte</w:t>
      </w:r>
      <w:r>
        <w:t xml:space="preserve"> or </w:t>
      </w:r>
      <w:r w:rsidRPr="004E1D84">
        <w:rPr>
          <w:rStyle w:val="Foreign"/>
        </w:rPr>
        <w:t>saro</w:t>
      </w:r>
      <w:r>
        <w:rPr>
          <w:rStyle w:val="Foreign"/>
        </w:rPr>
        <w:t>-</w:t>
      </w:r>
      <w:r w:rsidRPr="004E1D84">
        <w:rPr>
          <w:rStyle w:val="Foreign"/>
        </w:rPr>
        <w:t>’nte</w:t>
      </w:r>
      <w:r>
        <w:t xml:space="preserve"> in compound, depending on whether or not you use hyphens for compound segmentation</w:t>
      </w:r>
    </w:p>
    <w:p w14:paraId="46C85857" w14:textId="4AF4BF43" w:rsidR="00061C63" w:rsidRDefault="00061C63" w:rsidP="00877FB8">
      <w:pPr>
        <w:pStyle w:val="Lista2"/>
      </w:pPr>
      <w:r>
        <w:t xml:space="preserve">in close-knit structures such as </w:t>
      </w:r>
      <w:r w:rsidRPr="004E1D84">
        <w:rPr>
          <w:rStyle w:val="Foreign"/>
        </w:rPr>
        <w:t>atha vā</w:t>
      </w:r>
      <w:r>
        <w:t xml:space="preserve">, </w:t>
      </w:r>
      <w:r w:rsidRPr="004E1D84">
        <w:rPr>
          <w:rStyle w:val="Foreign"/>
        </w:rPr>
        <w:t>kiṁ ca</w:t>
      </w:r>
      <w:r>
        <w:t xml:space="preserve"> and </w:t>
      </w:r>
      <w:r w:rsidRPr="004E1D84">
        <w:rPr>
          <w:rStyle w:val="Foreign"/>
        </w:rPr>
        <w:t>kiṁ tu</w:t>
      </w:r>
      <w:r>
        <w:t xml:space="preserve"> (even if spelt </w:t>
      </w:r>
      <w:r w:rsidRPr="004E1D84">
        <w:rPr>
          <w:rStyle w:val="Foreign"/>
        </w:rPr>
        <w:t>kiñ ca</w:t>
      </w:r>
      <w:r>
        <w:t xml:space="preserve"> and </w:t>
      </w:r>
      <w:r w:rsidRPr="004E1D84">
        <w:rPr>
          <w:rStyle w:val="Foreign"/>
        </w:rPr>
        <w:t>kin tu</w:t>
      </w:r>
      <w:r>
        <w:t xml:space="preserve">), </w:t>
      </w:r>
      <w:r w:rsidRPr="004E1D84">
        <w:rPr>
          <w:rStyle w:val="Foreign"/>
        </w:rPr>
        <w:t>tad</w:t>
      </w:r>
      <w:r>
        <w:t xml:space="preserve"> </w:t>
      </w:r>
      <w:r w:rsidRPr="004E1D84">
        <w:rPr>
          <w:rStyle w:val="Foreign"/>
        </w:rPr>
        <w:t>yathā</w:t>
      </w:r>
      <w:r w:rsidR="00C62BB2">
        <w:t xml:space="preserve">; </w:t>
      </w:r>
      <w:r>
        <w:t xml:space="preserve">including </w:t>
      </w:r>
      <w:proofErr w:type="spellStart"/>
      <w:r>
        <w:t>grammaticalised</w:t>
      </w:r>
      <w:proofErr w:type="spellEnd"/>
      <w:r>
        <w:t xml:space="preserve"> structures such as</w:t>
      </w:r>
    </w:p>
    <w:p w14:paraId="0EF1DA40" w14:textId="2FFE3468" w:rsidR="00061C63" w:rsidRDefault="00C62BB2" w:rsidP="00C62BB2">
      <w:pPr>
        <w:pStyle w:val="Lista3"/>
      </w:pPr>
      <w:r>
        <w:t xml:space="preserve">Sanskrit </w:t>
      </w:r>
      <w:r w:rsidR="00061C63">
        <w:t xml:space="preserve">periphrastic perfects, e.g. </w:t>
      </w:r>
      <w:r w:rsidR="00061C63" w:rsidRPr="004F551F">
        <w:rPr>
          <w:rStyle w:val="Foreign"/>
        </w:rPr>
        <w:t>varayāṁ cakāra</w:t>
      </w:r>
      <w:r w:rsidR="00061C63">
        <w:t xml:space="preserve"> (especially since other words may intrude inside such a construction, e.g. </w:t>
      </w:r>
      <w:r w:rsidR="00061C63" w:rsidRPr="004F551F">
        <w:rPr>
          <w:rStyle w:val="Foreign"/>
        </w:rPr>
        <w:t>saṁraṁjayāṁ ca prakr̥tīr babhūva</w:t>
      </w:r>
      <w:r w:rsidR="00061C63">
        <w:t>)</w:t>
      </w:r>
    </w:p>
    <w:p w14:paraId="462D58DD" w14:textId="7B361717" w:rsidR="006028ED" w:rsidRDefault="006028ED" w:rsidP="00C62BB2">
      <w:pPr>
        <w:pStyle w:val="Lista3"/>
      </w:pPr>
      <w:r>
        <w:t xml:space="preserve">Sanskrit past tense formed with imperfect and </w:t>
      </w:r>
      <w:r w:rsidRPr="006028ED">
        <w:rPr>
          <w:rStyle w:val="Foreign"/>
        </w:rPr>
        <w:t>sma</w:t>
      </w:r>
      <w:r>
        <w:t xml:space="preserve">, e.g. </w:t>
      </w:r>
      <w:r>
        <w:rPr>
          <w:rStyle w:val="Foreign"/>
        </w:rPr>
        <w:t>samādiśati sma</w:t>
      </w:r>
    </w:p>
    <w:p w14:paraId="6F4E7827" w14:textId="5391CA6E" w:rsidR="00061C63" w:rsidRDefault="00C62BB2" w:rsidP="00C62BB2">
      <w:pPr>
        <w:pStyle w:val="Lista3"/>
      </w:pPr>
      <w:r>
        <w:t xml:space="preserve">Sanskrit </w:t>
      </w:r>
      <w:r w:rsidR="00061C63">
        <w:t xml:space="preserve">formations with </w:t>
      </w:r>
      <w:r w:rsidR="00061C63" w:rsidRPr="004F551F">
        <w:rPr>
          <w:rStyle w:val="Foreign"/>
        </w:rPr>
        <w:t>-sāt</w:t>
      </w:r>
      <w:r w:rsidR="00061C63">
        <w:t xml:space="preserve"> prefixed to a verb such as </w:t>
      </w:r>
      <w:r w:rsidR="00061C63" w:rsidRPr="004F551F">
        <w:rPr>
          <w:rStyle w:val="Foreign"/>
        </w:rPr>
        <w:t>brāhmaṇasād gatāḥ</w:t>
      </w:r>
    </w:p>
    <w:p w14:paraId="30646522" w14:textId="799A5CB5" w:rsidR="00061C63" w:rsidRDefault="00C62BB2" w:rsidP="00C62BB2">
      <w:pPr>
        <w:pStyle w:val="Lista3"/>
      </w:pPr>
      <w:r>
        <w:t xml:space="preserve">Sanskrit </w:t>
      </w:r>
      <w:r w:rsidR="00061C63">
        <w:t xml:space="preserve">prepositions such as </w:t>
      </w:r>
      <w:r w:rsidR="00061C63" w:rsidRPr="004F551F">
        <w:rPr>
          <w:rStyle w:val="Foreign"/>
        </w:rPr>
        <w:t>ā samudrāt</w:t>
      </w:r>
      <w:r w:rsidR="00061C63">
        <w:t xml:space="preserve">, </w:t>
      </w:r>
      <w:r w:rsidR="00061C63" w:rsidRPr="004F551F">
        <w:rPr>
          <w:rStyle w:val="Foreign"/>
        </w:rPr>
        <w:t>anu gaṅgām</w:t>
      </w:r>
    </w:p>
    <w:p w14:paraId="381B38E3" w14:textId="75C55FEE" w:rsidR="00DD6CD2" w:rsidRPr="004F551F" w:rsidRDefault="00DD6CD2" w:rsidP="00DD6CD2">
      <w:pPr>
        <w:pStyle w:val="Lista2"/>
        <w:rPr>
          <w:rStyle w:val="Foreign"/>
        </w:rPr>
      </w:pPr>
      <w:r>
        <w:t xml:space="preserve">in repetitions of </w:t>
      </w:r>
      <w:r w:rsidRPr="00554F0E">
        <w:t xml:space="preserve">Sanskrit inflected pronouns and nouns </w:t>
      </w:r>
      <w:r>
        <w:t>(</w:t>
      </w:r>
      <w:proofErr w:type="spellStart"/>
      <w:r w:rsidRPr="00554F0E">
        <w:rPr>
          <w:rStyle w:val="Foreign"/>
        </w:rPr>
        <w:t>āmreḍita</w:t>
      </w:r>
      <w:proofErr w:type="spellEnd"/>
      <w:r>
        <w:t>)</w:t>
      </w:r>
      <w:r w:rsidRPr="00554F0E">
        <w:t xml:space="preserve"> express</w:t>
      </w:r>
      <w:r>
        <w:t>ing</w:t>
      </w:r>
      <w:r w:rsidRPr="00554F0E">
        <w:t xml:space="preserve"> a generalised or distributive meaning, e.g. </w:t>
      </w:r>
      <w:r w:rsidRPr="00554F0E">
        <w:rPr>
          <w:rStyle w:val="Foreign"/>
        </w:rPr>
        <w:t>yasya</w:t>
      </w:r>
      <w:r>
        <w:rPr>
          <w:rStyle w:val="Foreign"/>
        </w:rPr>
        <w:t xml:space="preserve"> </w:t>
      </w:r>
      <w:r w:rsidRPr="00554F0E">
        <w:rPr>
          <w:rStyle w:val="Foreign"/>
        </w:rPr>
        <w:t>yasya</w:t>
      </w:r>
      <w:r w:rsidRPr="00554F0E">
        <w:t xml:space="preserve">, </w:t>
      </w:r>
      <w:r w:rsidRPr="00554F0E">
        <w:rPr>
          <w:rStyle w:val="Foreign"/>
        </w:rPr>
        <w:t>dine</w:t>
      </w:r>
      <w:r>
        <w:rPr>
          <w:rStyle w:val="Foreign"/>
        </w:rPr>
        <w:t xml:space="preserve"> </w:t>
      </w:r>
      <w:r w:rsidRPr="00554F0E">
        <w:rPr>
          <w:rStyle w:val="Foreign"/>
        </w:rPr>
        <w:t>dine</w:t>
      </w:r>
    </w:p>
    <w:p w14:paraId="4FFA58A5" w14:textId="3447AFBF" w:rsidR="00C62BB2" w:rsidRDefault="00061C63" w:rsidP="00877FB8">
      <w:pPr>
        <w:pStyle w:val="Lista"/>
      </w:pPr>
      <w:r w:rsidRPr="00061C63">
        <w:rPr>
          <w:b/>
          <w:bCs/>
        </w:rPr>
        <w:t>do not</w:t>
      </w:r>
      <w:r>
        <w:t xml:space="preserve">, however, </w:t>
      </w:r>
      <w:r w:rsidR="006C3657">
        <w:t>use spaces</w:t>
      </w:r>
      <w:r w:rsidR="00690924">
        <w:t xml:space="preserve"> (nor hyphens)</w:t>
      </w:r>
      <w:r w:rsidR="006C3657">
        <w:t xml:space="preserve"> to </w:t>
      </w:r>
      <w:r>
        <w:t>separate</w:t>
      </w:r>
    </w:p>
    <w:p w14:paraId="4FF8641C" w14:textId="68B659A7" w:rsidR="00061C63" w:rsidRDefault="00C62BB2" w:rsidP="00C62BB2">
      <w:pPr>
        <w:pStyle w:val="Lista2"/>
      </w:pPr>
      <w:r>
        <w:t xml:space="preserve">successive </w:t>
      </w:r>
      <w:r w:rsidR="00061C63">
        <w:t xml:space="preserve">words </w:t>
      </w:r>
      <w:r>
        <w:t>where</w:t>
      </w:r>
      <w:r w:rsidR="00061C63">
        <w:t xml:space="preserve"> the final vowel of the first and the initial vowel of the second are fused in vowel sandhi, e.g.</w:t>
      </w:r>
    </w:p>
    <w:p w14:paraId="0725645C" w14:textId="77777777" w:rsidR="00061C63" w:rsidRDefault="00061C63" w:rsidP="00877FB8">
      <w:pPr>
        <w:pStyle w:val="Lista3"/>
      </w:pPr>
      <w:r w:rsidRPr="00270103">
        <w:rPr>
          <w:rStyle w:val="Foreign"/>
        </w:rPr>
        <w:t>tasyāyam</w:t>
      </w:r>
      <w:r>
        <w:t xml:space="preserve"> stays as is, though </w:t>
      </w:r>
      <w:r w:rsidRPr="00270103">
        <w:rPr>
          <w:rStyle w:val="Foreign"/>
        </w:rPr>
        <w:t>so yam</w:t>
      </w:r>
      <w:r>
        <w:t xml:space="preserve"> is separated</w:t>
      </w:r>
    </w:p>
    <w:p w14:paraId="4087DD43" w14:textId="77777777" w:rsidR="00061C63" w:rsidRDefault="00061C63" w:rsidP="00877FB8">
      <w:pPr>
        <w:pStyle w:val="Lista3"/>
      </w:pPr>
      <w:r w:rsidRPr="00270103">
        <w:rPr>
          <w:rStyle w:val="Foreign"/>
        </w:rPr>
        <w:t>gacchatīva</w:t>
      </w:r>
      <w:r>
        <w:t xml:space="preserve"> stays as is, though </w:t>
      </w:r>
      <w:r w:rsidRPr="00270103">
        <w:rPr>
          <w:rStyle w:val="Foreign"/>
        </w:rPr>
        <w:t>gacchaty eva</w:t>
      </w:r>
      <w:r>
        <w:t xml:space="preserve"> is separated</w:t>
      </w:r>
    </w:p>
    <w:p w14:paraId="374023E3" w14:textId="359BEB17" w:rsidR="00061C63" w:rsidRDefault="00061C63" w:rsidP="00C62BB2">
      <w:pPr>
        <w:pStyle w:val="Lista2"/>
      </w:pPr>
      <w:r>
        <w:t>Tamil</w:t>
      </w:r>
      <w:r w:rsidR="00C62BB2">
        <w:t xml:space="preserve"> </w:t>
      </w:r>
      <w:r>
        <w:t xml:space="preserve">enclitic particles (e.g. </w:t>
      </w:r>
      <w:r w:rsidRPr="00061C63">
        <w:rPr>
          <w:rStyle w:val="Foreign"/>
        </w:rPr>
        <w:t>ē</w:t>
      </w:r>
      <w:r>
        <w:t xml:space="preserve">, </w:t>
      </w:r>
      <w:r w:rsidRPr="00061C63">
        <w:rPr>
          <w:rStyle w:val="Foreign"/>
        </w:rPr>
        <w:t>ō</w:t>
      </w:r>
      <w:r>
        <w:t xml:space="preserve">) and forms of the verb </w:t>
      </w:r>
      <w:r w:rsidRPr="00061C63">
        <w:rPr>
          <w:rStyle w:val="Foreign"/>
        </w:rPr>
        <w:t xml:space="preserve">āku-tal </w:t>
      </w:r>
      <w:r>
        <w:t xml:space="preserve">(e.g. </w:t>
      </w:r>
      <w:r w:rsidRPr="00061C63">
        <w:rPr>
          <w:rStyle w:val="Foreign"/>
        </w:rPr>
        <w:t>āṉa</w:t>
      </w:r>
      <w:r>
        <w:t xml:space="preserve">, </w:t>
      </w:r>
      <w:r w:rsidRPr="00061C63">
        <w:rPr>
          <w:rStyle w:val="Foreign"/>
        </w:rPr>
        <w:t>āy</w:t>
      </w:r>
      <w:r>
        <w:t>,</w:t>
      </w:r>
      <w:r w:rsidRPr="00061C63">
        <w:rPr>
          <w:rStyle w:val="Foreign"/>
        </w:rPr>
        <w:t xml:space="preserve"> āka</w:t>
      </w:r>
      <w:r>
        <w:t>)</w:t>
      </w:r>
      <w:r w:rsidRPr="00061C63">
        <w:rPr>
          <w:rStyle w:val="Foreign"/>
        </w:rPr>
        <w:t xml:space="preserve"> </w:t>
      </w:r>
      <w:r>
        <w:t>when used adverbially</w:t>
      </w:r>
    </w:p>
    <w:p w14:paraId="232EE378" w14:textId="16819232" w:rsidR="00554F0E" w:rsidRPr="00554F0E" w:rsidRDefault="00554F0E" w:rsidP="00554F0E">
      <w:pPr>
        <w:pStyle w:val="Lista2"/>
      </w:pPr>
      <w:r w:rsidRPr="00554F0E">
        <w:t>Old Javanese enclitic pronominal suffixes (</w:t>
      </w:r>
      <w:r w:rsidRPr="00554F0E">
        <w:rPr>
          <w:rStyle w:val="Foreign"/>
        </w:rPr>
        <w:t>-(ṅ)</w:t>
      </w:r>
      <w:proofErr w:type="spellStart"/>
      <w:r w:rsidRPr="00554F0E">
        <w:rPr>
          <w:rStyle w:val="Foreign"/>
        </w:rPr>
        <w:t>ku</w:t>
      </w:r>
      <w:proofErr w:type="spellEnd"/>
      <w:r w:rsidRPr="00554F0E">
        <w:t xml:space="preserve"> etc.), possessive co</w:t>
      </w:r>
      <w:r>
        <w:t>n</w:t>
      </w:r>
      <w:r w:rsidRPr="00554F0E">
        <w:t xml:space="preserve">structions built with the linker </w:t>
      </w:r>
      <w:r w:rsidRPr="00554F0E">
        <w:rPr>
          <w:rStyle w:val="Foreign"/>
        </w:rPr>
        <w:t>-ni</w:t>
      </w:r>
      <w:r w:rsidRPr="00554F0E">
        <w:t xml:space="preserve"> (</w:t>
      </w:r>
      <w:r w:rsidRPr="00554F0E">
        <w:rPr>
          <w:rStyle w:val="Foreign"/>
        </w:rPr>
        <w:t>-</w:t>
      </w:r>
      <w:proofErr w:type="spellStart"/>
      <w:r w:rsidRPr="00554F0E">
        <w:rPr>
          <w:rStyle w:val="Foreign"/>
        </w:rPr>
        <w:t>nikaṅ</w:t>
      </w:r>
      <w:proofErr w:type="spellEnd"/>
      <w:r w:rsidRPr="00554F0E">
        <w:t>, etc.); definite article -</w:t>
      </w:r>
      <w:r w:rsidRPr="00554F0E">
        <w:rPr>
          <w:i/>
        </w:rPr>
        <w:t>ṅ</w:t>
      </w:r>
      <w:r w:rsidRPr="00554F0E">
        <w:t>; conjunction -</w:t>
      </w:r>
      <w:r w:rsidRPr="00554F0E">
        <w:rPr>
          <w:i/>
        </w:rPr>
        <w:t>n</w:t>
      </w:r>
      <w:r w:rsidRPr="00554F0E">
        <w:t xml:space="preserve"> </w:t>
      </w:r>
    </w:p>
    <w:p w14:paraId="5D3A45FA" w14:textId="0F47D83E" w:rsidR="00C62BB2" w:rsidRDefault="00C62BB2" w:rsidP="00C62BB2">
      <w:pPr>
        <w:pStyle w:val="Lista2"/>
      </w:pPr>
      <w:r>
        <w:t>for Sanskrit close-knit structures borrowed into other languages, follow the spelling with or without space (generally the latter) of the relevant dictionaries, if there are any</w:t>
      </w:r>
    </w:p>
    <w:p w14:paraId="1F9B615D" w14:textId="4745A7DF" w:rsidR="00C62BB2" w:rsidRPr="00D46A1B" w:rsidRDefault="00C62BB2" w:rsidP="00C62BB2">
      <w:pPr>
        <w:pStyle w:val="Lista3"/>
        <w:rPr>
          <w:rStyle w:val="Foreign"/>
          <w:i w:val="0"/>
          <w:noProof w:val="0"/>
        </w:rPr>
      </w:pPr>
      <w:r>
        <w:t xml:space="preserve">e.g. Old Javanese </w:t>
      </w:r>
      <w:r w:rsidRPr="004F551F">
        <w:rPr>
          <w:rStyle w:val="Foreign"/>
        </w:rPr>
        <w:t>kimuta</w:t>
      </w:r>
      <w:r>
        <w:t xml:space="preserve">, Old Cam </w:t>
      </w:r>
      <w:r w:rsidRPr="004F551F">
        <w:rPr>
          <w:rStyle w:val="Foreign"/>
        </w:rPr>
        <w:t>kintu</w:t>
      </w:r>
    </w:p>
    <w:p w14:paraId="5DFCB467" w14:textId="3F1FA8F2" w:rsidR="000C5BEB" w:rsidRDefault="000C5BEB" w:rsidP="00D46A1B">
      <w:pPr>
        <w:pStyle w:val="Lista"/>
      </w:pPr>
      <w:r>
        <w:t>in sub-standard Sanskrit, strings of words without case endings</w:t>
      </w:r>
      <w:r w:rsidR="00692177">
        <w:t xml:space="preserve"> but apparently intended as nominatives</w:t>
      </w:r>
      <w:r>
        <w:t xml:space="preserve"> should</w:t>
      </w:r>
      <w:r w:rsidR="00692177">
        <w:t xml:space="preserve"> preferably be spaced instead of being</w:t>
      </w:r>
      <w:r>
        <w:t xml:space="preserve"> treated as compounds </w:t>
      </w:r>
      <w:r w:rsidR="00692177">
        <w:t xml:space="preserve">(e.g. </w:t>
      </w:r>
      <w:r w:rsidR="00692177">
        <w:rPr>
          <w:i/>
          <w:iCs/>
        </w:rPr>
        <w:t>dvandva</w:t>
      </w:r>
      <w:r w:rsidR="00692177">
        <w:t xml:space="preserve">), </w:t>
      </w:r>
      <w:r>
        <w:t xml:space="preserve">unless </w:t>
      </w:r>
      <w:r w:rsidR="00692177">
        <w:t xml:space="preserve">the latter </w:t>
      </w:r>
      <w:r>
        <w:t>in fact facilitates interpretation</w:t>
      </w:r>
      <w:r w:rsidR="00692177">
        <w:t>, e.g.</w:t>
      </w:r>
    </w:p>
    <w:p w14:paraId="147A80C6" w14:textId="3CA124B4" w:rsidR="000C5BEB" w:rsidRDefault="000C5BEB" w:rsidP="000C5BEB">
      <w:pPr>
        <w:pStyle w:val="Lista2"/>
      </w:pPr>
      <w:r w:rsidRPr="000C5BEB">
        <w:rPr>
          <w:rStyle w:val="Foreign"/>
        </w:rPr>
        <w:t>lamvoṣṭha dedamita mahādeva guṇṭhaka ity evam-ādibhyo</w:t>
      </w:r>
    </w:p>
    <w:p w14:paraId="6D919AA6" w14:textId="26D7C9F0" w:rsidR="000C5BEB" w:rsidRPr="00692177" w:rsidRDefault="00692177" w:rsidP="000C5BEB">
      <w:pPr>
        <w:pStyle w:val="Lista2"/>
        <w:rPr>
          <w:rStyle w:val="Foreign"/>
        </w:rPr>
      </w:pPr>
      <w:r w:rsidRPr="00692177">
        <w:rPr>
          <w:rStyle w:val="Foreign"/>
        </w:rPr>
        <w:t>samrāṬ vākātakānā</w:t>
      </w:r>
      <w:r w:rsidR="009D29A2">
        <w:rPr>
          <w:rStyle w:val="Foreign"/>
        </w:rPr>
        <w:t>ṁ</w:t>
      </w:r>
      <w:r w:rsidRPr="00692177">
        <w:rPr>
          <w:rStyle w:val="Foreign"/>
        </w:rPr>
        <w:t xml:space="preserve"> mahārāja</w:t>
      </w:r>
      <w:r w:rsidR="00690924">
        <w:rPr>
          <w:rStyle w:val="Foreign"/>
        </w:rPr>
        <w:t xml:space="preserve"> </w:t>
      </w:r>
      <w:r w:rsidRPr="00692177">
        <w:rPr>
          <w:rStyle w:val="Foreign"/>
        </w:rPr>
        <w:t>śrī-pravarasenasya</w:t>
      </w:r>
    </w:p>
    <w:p w14:paraId="64911313" w14:textId="26615106" w:rsidR="00061C63" w:rsidRPr="002E3853" w:rsidRDefault="00061C63" w:rsidP="00BF7B0E">
      <w:pPr>
        <w:pStyle w:val="Cmsor3"/>
      </w:pPr>
      <w:bookmarkStart w:id="149" w:name="_Toc17811424"/>
      <w:bookmarkStart w:id="150" w:name="_Toc17811479"/>
      <w:bookmarkStart w:id="151" w:name="_Ref38379352"/>
      <w:bookmarkStart w:id="152" w:name="_Toc199757556"/>
      <w:r w:rsidRPr="002E3853">
        <w:t xml:space="preserve">Editorial </w:t>
      </w:r>
      <w:r w:rsidR="00AE74DC" w:rsidRPr="002E3853">
        <w:t>hyphenation</w:t>
      </w:r>
      <w:bookmarkEnd w:id="149"/>
      <w:bookmarkEnd w:id="150"/>
      <w:bookmarkEnd w:id="151"/>
      <w:bookmarkEnd w:id="152"/>
    </w:p>
    <w:p w14:paraId="5F60DCEC" w14:textId="560E37CF" w:rsidR="00D426FE" w:rsidRPr="00D426FE" w:rsidRDefault="00D426FE" w:rsidP="00877FB8">
      <w:pPr>
        <w:pStyle w:val="Lista"/>
      </w:pPr>
      <w:r>
        <w:t>editorial hyphens may be optionally added for the following purposes</w:t>
      </w:r>
    </w:p>
    <w:p w14:paraId="2C95B025" w14:textId="006667E2" w:rsidR="00061C63" w:rsidRDefault="00D426FE" w:rsidP="00D426FE">
      <w:pPr>
        <w:pStyle w:val="Lista2"/>
      </w:pPr>
      <w:r>
        <w:rPr>
          <w:b/>
          <w:bCs/>
        </w:rPr>
        <w:t>segmentation</w:t>
      </w:r>
      <w:r w:rsidR="00061C63" w:rsidRPr="00061C63">
        <w:rPr>
          <w:b/>
          <w:bCs/>
        </w:rPr>
        <w:t xml:space="preserve"> of compounds</w:t>
      </w:r>
      <w:r w:rsidR="00061C63">
        <w:t xml:space="preserve"> in Sanskrit and other compound-heavy languages</w:t>
      </w:r>
    </w:p>
    <w:p w14:paraId="4487786C" w14:textId="77777777" w:rsidR="00793C1F" w:rsidRDefault="00D426FE" w:rsidP="00D426FE">
      <w:pPr>
        <w:pStyle w:val="Lista3"/>
      </w:pPr>
      <w:r>
        <w:t>such segmentation need not be exhaustive</w:t>
      </w:r>
    </w:p>
    <w:p w14:paraId="468358D7" w14:textId="728A73C0" w:rsidR="00D426FE" w:rsidRDefault="00D426FE" w:rsidP="00793C1F">
      <w:pPr>
        <w:pStyle w:val="Lista4"/>
      </w:pPr>
      <w:r>
        <w:t>feel free to hyphenate only long or difficult compounds and leave others intact</w:t>
      </w:r>
    </w:p>
    <w:p w14:paraId="7FDE2501" w14:textId="118832FF" w:rsidR="00690924" w:rsidRDefault="00690924" w:rsidP="00D426FE">
      <w:pPr>
        <w:pStyle w:val="Lista3"/>
      </w:pPr>
      <w:r>
        <w:t xml:space="preserve">as a rule, do not use hyphens within proper names (e.g. </w:t>
      </w:r>
      <w:r w:rsidRPr="00690924">
        <w:rPr>
          <w:rStyle w:val="Foreign"/>
        </w:rPr>
        <w:t>śrī-</w:t>
      </w:r>
      <w:r>
        <w:rPr>
          <w:rStyle w:val="Foreign"/>
        </w:rPr>
        <w:t>v</w:t>
      </w:r>
      <w:r w:rsidRPr="00690924">
        <w:rPr>
          <w:rStyle w:val="Foreign"/>
        </w:rPr>
        <w:t>iṣṇuvarddhana-mahārājasya</w:t>
      </w:r>
      <w:r>
        <w:t xml:space="preserve">, not </w:t>
      </w:r>
      <w:r w:rsidRPr="00690924">
        <w:rPr>
          <w:rStyle w:val="Foreign"/>
        </w:rPr>
        <w:t>śrī-</w:t>
      </w:r>
      <w:r>
        <w:rPr>
          <w:rStyle w:val="Foreign"/>
        </w:rPr>
        <w:t>v</w:t>
      </w:r>
      <w:r w:rsidRPr="00690924">
        <w:rPr>
          <w:rStyle w:val="Foreign"/>
        </w:rPr>
        <w:t>iṣṇu</w:t>
      </w:r>
      <w:r>
        <w:rPr>
          <w:rStyle w:val="Foreign"/>
        </w:rPr>
        <w:t>-</w:t>
      </w:r>
      <w:r w:rsidRPr="00690924">
        <w:rPr>
          <w:rStyle w:val="Foreign"/>
        </w:rPr>
        <w:t>varddhana-mahārājasya</w:t>
      </w:r>
      <w:r>
        <w:t>)</w:t>
      </w:r>
    </w:p>
    <w:p w14:paraId="31192A11" w14:textId="536470BB" w:rsidR="00690924" w:rsidRDefault="00690924" w:rsidP="00690924">
      <w:pPr>
        <w:pStyle w:val="Lista4"/>
      </w:pPr>
      <w:r>
        <w:t xml:space="preserve">but do feel free to use hyphens when part of a compound name may be perceived as an epithet rather than an essential part of the name (e.g. </w:t>
      </w:r>
      <w:r w:rsidRPr="00690924">
        <w:rPr>
          <w:rStyle w:val="Foreign"/>
        </w:rPr>
        <w:t>śrī-jayasiṁha-vallabha-mahārājasya</w:t>
      </w:r>
      <w:r>
        <w:t xml:space="preserve">, where the name </w:t>
      </w:r>
      <w:r w:rsidRPr="00690924">
        <w:t>Jayasiṁha</w:t>
      </w:r>
      <w:r>
        <w:t xml:space="preserve"> also occurs without the epithet </w:t>
      </w:r>
      <w:r>
        <w:rPr>
          <w:rStyle w:val="Foreign"/>
        </w:rPr>
        <w:t>vallabha</w:t>
      </w:r>
      <w:r>
        <w:t>)</w:t>
      </w:r>
    </w:p>
    <w:p w14:paraId="4F459996" w14:textId="37001A8D" w:rsidR="00690924" w:rsidRDefault="00690924" w:rsidP="00690924">
      <w:pPr>
        <w:pStyle w:val="Lista3"/>
      </w:pPr>
      <w:r>
        <w:t xml:space="preserve">in Sanskrit, keep in mind that </w:t>
      </w:r>
      <w:r w:rsidR="00793C1F">
        <w:t>secondary derivatives of compound nouns are not themselves compounds and should therefore not be hyphenated, e.g.</w:t>
      </w:r>
    </w:p>
    <w:p w14:paraId="7CB0B41F" w14:textId="70EBDBF6" w:rsidR="00793C1F" w:rsidRDefault="00793C1F" w:rsidP="00793C1F">
      <w:pPr>
        <w:pStyle w:val="Lista4"/>
      </w:pPr>
      <w:r w:rsidRPr="00793C1F">
        <w:t>although derived</w:t>
      </w:r>
      <w:r>
        <w:t xml:space="preserve"> from the compound </w:t>
      </w:r>
      <w:r>
        <w:rPr>
          <w:rStyle w:val="Foreign"/>
        </w:rPr>
        <w:t>catur-varṇa</w:t>
      </w:r>
      <w:r w:rsidRPr="00793C1F">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0CDCFCA2" w14:textId="27A88FF0" w:rsidR="00653102" w:rsidRDefault="00653102" w:rsidP="00554F0E">
      <w:pPr>
        <w:pStyle w:val="Lista3"/>
      </w:pPr>
      <w:r>
        <w:t xml:space="preserve">Sanskrit compounds where a verb is combined with a nominal stem with the ending </w:t>
      </w:r>
      <w:r w:rsidRPr="00653102">
        <w:rPr>
          <w:rStyle w:val="Foreign"/>
        </w:rPr>
        <w:t>-ī</w:t>
      </w:r>
      <w:r>
        <w:t xml:space="preserve"> (or </w:t>
      </w:r>
      <w:r w:rsidRPr="00653102">
        <w:rPr>
          <w:rStyle w:val="Foreign"/>
        </w:rPr>
        <w:t>-</w:t>
      </w:r>
      <w:r>
        <w:rPr>
          <w:rStyle w:val="Foreign"/>
        </w:rPr>
        <w:t>ū</w:t>
      </w:r>
      <w:r>
        <w:t>) should for this purpose be regarded as compounds and may be hyphenated when this is deemed helpful for the reader; specifically, we recommend that you</w:t>
      </w:r>
    </w:p>
    <w:p w14:paraId="0D0F7025" w14:textId="38133B51" w:rsidR="00653102" w:rsidRDefault="00653102" w:rsidP="00653102">
      <w:pPr>
        <w:pStyle w:val="Lista4"/>
      </w:pPr>
      <w:r>
        <w:lastRenderedPageBreak/>
        <w:t xml:space="preserve">preferably hyphenate such compounds </w:t>
      </w:r>
      <w:r w:rsidR="0024296F">
        <w:t xml:space="preserve">when they are not themselves members of compounds and/or </w:t>
      </w:r>
      <w:r>
        <w:t>when the</w:t>
      </w:r>
      <w:r w:rsidR="0024296F">
        <w:t>ir</w:t>
      </w:r>
      <w:r>
        <w:t xml:space="preserve"> nominal member is itself a compound</w:t>
      </w:r>
      <w:r w:rsidR="0024296F">
        <w:t xml:space="preserve"> (in which case preferably avoid hyphenation within that member), e.g. </w:t>
      </w:r>
      <w:r w:rsidR="0024296F" w:rsidRPr="0024296F">
        <w:rPr>
          <w:rStyle w:val="Foreign"/>
        </w:rPr>
        <w:t>brahmadeyī-kr̥tya</w:t>
      </w:r>
    </w:p>
    <w:p w14:paraId="609E73D6" w14:textId="43D34AD0" w:rsidR="0024296F" w:rsidRDefault="0024296F" w:rsidP="00653102">
      <w:pPr>
        <w:pStyle w:val="Lista4"/>
      </w:pPr>
      <w:r>
        <w:t xml:space="preserve">preferably avoid hyphenating such compounds when they are themselves members of longer compounds and/or when their nominal member is a simple word, e.g. </w:t>
      </w:r>
      <w:r w:rsidRPr="0024296F">
        <w:rPr>
          <w:rStyle w:val="Foreign"/>
        </w:rPr>
        <w:t>aśvamedhāvabhr̥tha-snāna-pavitrīkr̥ta-śirasāṁ</w:t>
      </w:r>
    </w:p>
    <w:p w14:paraId="6E643374" w14:textId="2CD89BC7" w:rsidR="00554F0E" w:rsidRDefault="00554F0E" w:rsidP="00554F0E">
      <w:pPr>
        <w:pStyle w:val="Lista3"/>
      </w:pPr>
      <w:r>
        <w:t>in the case of Old Javanese, consider that reduplicated expression</w:t>
      </w:r>
      <w:r w:rsidR="0088447C">
        <w:t>s</w:t>
      </w:r>
      <w:r>
        <w:t xml:space="preserve"> are always compounds, whereas close-knit structures consisting of two different elements only become compounds if any morphological derivation takes place</w:t>
      </w:r>
    </w:p>
    <w:p w14:paraId="1D0B12ED" w14:textId="0A60B6AF" w:rsidR="00D426FE" w:rsidRDefault="00D426FE" w:rsidP="00200C63">
      <w:pPr>
        <w:pStyle w:val="Lista2"/>
      </w:pPr>
      <w:r w:rsidRPr="00D426FE">
        <w:rPr>
          <w:b/>
          <w:bCs/>
        </w:rPr>
        <w:t>sandhi analysis</w:t>
      </w:r>
      <w:r w:rsidRPr="00D426FE">
        <w:t xml:space="preserve"> </w:t>
      </w:r>
      <w:r>
        <w:t>when hyphens are conventionally used for this purpose in your field</w:t>
      </w:r>
      <w:r w:rsidR="00485BE6">
        <w:t>, specifically:</w:t>
      </w:r>
    </w:p>
    <w:p w14:paraId="24D73F7C" w14:textId="1343BF34" w:rsidR="003125C7" w:rsidRDefault="00D426FE" w:rsidP="00D426FE">
      <w:pPr>
        <w:pStyle w:val="Lista3"/>
      </w:pPr>
      <w:r>
        <w:t>epenthesis in Tamil may be indicated by joining the added letter to the preceding word</w:t>
      </w:r>
      <w:r w:rsidRPr="00D426FE">
        <w:t xml:space="preserve"> </w:t>
      </w:r>
      <w:r>
        <w:t xml:space="preserve">with a hyphen (see </w:t>
      </w:r>
      <w:r w:rsidR="003125C7">
        <w:t xml:space="preserve">the </w:t>
      </w:r>
      <w:r>
        <w:t>examples below)</w:t>
      </w:r>
    </w:p>
    <w:p w14:paraId="270EE785" w14:textId="3CD8C162" w:rsidR="00D426FE" w:rsidRDefault="00485BE6" w:rsidP="00D426FE">
      <w:pPr>
        <w:pStyle w:val="Lista3"/>
      </w:pPr>
      <w:r>
        <w:t xml:space="preserve">non-standard Sanskrit sandhi involving an epenthetic </w:t>
      </w:r>
      <w:r>
        <w:rPr>
          <w:rStyle w:val="Foreign"/>
        </w:rPr>
        <w:t>m</w:t>
      </w:r>
      <w:r w:rsidR="00DE7543">
        <w:t xml:space="preserve">, </w:t>
      </w:r>
      <w:r w:rsidR="00DE7543" w:rsidRPr="00DE7543">
        <w:rPr>
          <w:rStyle w:val="Foreign"/>
        </w:rPr>
        <w:t>s</w:t>
      </w:r>
      <w:r w:rsidR="00DE7543">
        <w:t xml:space="preserve"> </w:t>
      </w:r>
      <w:r>
        <w:t xml:space="preserve">or </w:t>
      </w:r>
      <w:r w:rsidRPr="00485BE6">
        <w:rPr>
          <w:rStyle w:val="Foreign"/>
        </w:rPr>
        <w:t>r</w:t>
      </w:r>
      <w:r>
        <w:t xml:space="preserve"> may be indicated in the same way, e.g. </w:t>
      </w:r>
      <w:r>
        <w:rPr>
          <w:rStyle w:val="Foreign"/>
        </w:rPr>
        <w:t>mleccha-rājye-m apūjitaḥ</w:t>
      </w:r>
      <w:r w:rsidR="00DE7543">
        <w:t xml:space="preserve">; </w:t>
      </w:r>
      <w:r w:rsidR="00DE7543" w:rsidRPr="00DE7543">
        <w:rPr>
          <w:rStyle w:val="Foreign"/>
        </w:rPr>
        <w:t>paṁca-s-triṁśottaratame</w:t>
      </w:r>
    </w:p>
    <w:p w14:paraId="6DC073FC" w14:textId="77777777" w:rsidR="009E0044" w:rsidRDefault="009E0044" w:rsidP="009E0044">
      <w:pPr>
        <w:pStyle w:val="Lista"/>
      </w:pPr>
      <w:r>
        <w:t xml:space="preserve">as with editorial spacing, feel free to add hyphens between transliterated characters that belong to a single </w:t>
      </w:r>
      <w:r w:rsidRPr="004E1D84">
        <w:rPr>
          <w:rStyle w:val="Foreign"/>
        </w:rPr>
        <w:t>akṣara</w:t>
      </w:r>
      <w:r>
        <w:t xml:space="preserve"> of the original, but do not use a hyphen at points where the final and initial vowels of two successive compound members are fused in sandhi</w:t>
      </w:r>
    </w:p>
    <w:p w14:paraId="6BA69E49" w14:textId="790DCE5C" w:rsidR="00200C63" w:rsidRPr="00076637" w:rsidRDefault="00076637" w:rsidP="00D426FE">
      <w:pPr>
        <w:pStyle w:val="Lista"/>
      </w:pPr>
      <w:r w:rsidRPr="00076637">
        <w:t>some</w:t>
      </w:r>
      <w:r>
        <w:t xml:space="preserve"> examples of Tamil hyphenation:</w:t>
      </w:r>
    </w:p>
    <w:p w14:paraId="6503D8AC" w14:textId="72382DEC" w:rsidR="00076637" w:rsidRDefault="00200C63" w:rsidP="00200C63">
      <w:pPr>
        <w:pStyle w:val="Lista3"/>
      </w:pPr>
      <w:r w:rsidRPr="00200C63">
        <w:rPr>
          <w:rStyle w:val="Foreign"/>
        </w:rPr>
        <w:t>tiru-makaḷ</w:t>
      </w:r>
      <w:r>
        <w:t xml:space="preserve"> </w:t>
      </w:r>
      <w:r>
        <w:rPr>
          <w:noProof/>
        </w:rPr>
        <w:t>(</w:t>
      </w:r>
      <w:r w:rsidR="00076637" w:rsidRPr="00076637">
        <w:rPr>
          <w:rStyle w:val="ForeignTamilScript"/>
          <w:rFonts w:hint="cs"/>
          <w:cs/>
        </w:rPr>
        <w:t>திருமகள்</w:t>
      </w:r>
      <w:r w:rsidR="00076637">
        <w:rPr>
          <w:noProof/>
        </w:rPr>
        <w:t xml:space="preserve"> </w:t>
      </w:r>
      <w:r w:rsidRPr="00200C63">
        <w:rPr>
          <w:rStyle w:val="Foreign"/>
        </w:rPr>
        <w:t>tiru+makaḷ</w:t>
      </w:r>
      <w:r>
        <w:t>)</w:t>
      </w:r>
    </w:p>
    <w:p w14:paraId="31AF9D85" w14:textId="2370BEDE" w:rsidR="00076637" w:rsidRDefault="00200C63" w:rsidP="00200C63">
      <w:pPr>
        <w:pStyle w:val="Lista3"/>
      </w:pPr>
      <w:r w:rsidRPr="00200C63">
        <w:rPr>
          <w:rStyle w:val="Foreign"/>
        </w:rPr>
        <w:t>koṇṭ-āṭu</w:t>
      </w:r>
      <w:r>
        <w:t xml:space="preserve"> </w:t>
      </w:r>
      <w:r>
        <w:rPr>
          <w:noProof/>
        </w:rPr>
        <w:t>(</w:t>
      </w:r>
      <w:r w:rsidR="00076637" w:rsidRPr="00076637">
        <w:rPr>
          <w:rStyle w:val="ForeignTamilScript"/>
          <w:rFonts w:hint="cs"/>
          <w:cs/>
        </w:rPr>
        <w:t>கொண்டாடு</w:t>
      </w:r>
      <w:r w:rsidR="00076637">
        <w:rPr>
          <w:noProof/>
        </w:rPr>
        <w:t xml:space="preserve"> </w:t>
      </w:r>
      <w:r w:rsidRPr="00200C63">
        <w:rPr>
          <w:rStyle w:val="Foreign"/>
        </w:rPr>
        <w:t>koṇṭu+āṭu</w:t>
      </w:r>
      <w:r>
        <w:t>)</w:t>
      </w:r>
    </w:p>
    <w:p w14:paraId="7213403E" w14:textId="5A8E4BBD" w:rsidR="00200C63" w:rsidRDefault="00076637" w:rsidP="00200C63">
      <w:pPr>
        <w:pStyle w:val="Lista3"/>
      </w:pPr>
      <w:r>
        <w:rPr>
          <w:rStyle w:val="Foreign"/>
        </w:rPr>
        <w:t>I</w:t>
      </w:r>
      <w:r w:rsidR="00200C63" w:rsidRPr="00200C63">
        <w:rPr>
          <w:rStyle w:val="Foreign"/>
        </w:rPr>
        <w:t>-p-peruṅ-kōyil</w:t>
      </w:r>
      <w:r w:rsidR="00200C63">
        <w:t xml:space="preserve"> </w:t>
      </w:r>
      <w:r w:rsidR="00200C63">
        <w:rPr>
          <w:noProof/>
        </w:rPr>
        <w:t>(</w:t>
      </w:r>
      <w:r w:rsidRPr="00251660">
        <w:rPr>
          <w:rStyle w:val="ForeignTamilScript"/>
          <w:rFonts w:hint="cs"/>
          <w:cs/>
        </w:rPr>
        <w:t>இப்பெருங்கோயில்</w:t>
      </w:r>
      <w:r>
        <w:rPr>
          <w:noProof/>
        </w:rPr>
        <w:t xml:space="preserve"> </w:t>
      </w:r>
      <w:r w:rsidR="00200C63" w:rsidRPr="00200C63">
        <w:rPr>
          <w:rStyle w:val="Foreign"/>
        </w:rPr>
        <w:t>i+perum+kōyil</w:t>
      </w:r>
      <w:r w:rsidR="00200C63">
        <w:t>)</w:t>
      </w:r>
    </w:p>
    <w:p w14:paraId="1C54ECCC" w14:textId="543A201E" w:rsidR="00076637" w:rsidRPr="00EB0810" w:rsidRDefault="00EB0810" w:rsidP="00200C63">
      <w:pPr>
        <w:pStyle w:val="Lista3"/>
      </w:pPr>
      <w:r w:rsidRPr="00EB0810">
        <w:rPr>
          <w:rStyle w:val="Foreign"/>
        </w:rPr>
        <w:t>tiru-mēṉi-y āṭa</w:t>
      </w:r>
      <w:r w:rsidRPr="00EB0810">
        <w:t xml:space="preserve"> (</w:t>
      </w:r>
      <w:r w:rsidRPr="00EB0810">
        <w:rPr>
          <w:rStyle w:val="ForeignTamilScript"/>
          <w:rFonts w:hint="cs"/>
          <w:cs/>
          <w:lang w:bidi="ta-IN"/>
        </w:rPr>
        <w:t>திருமேனியாட</w:t>
      </w:r>
      <w:r w:rsidRPr="00EB0810">
        <w:rPr>
          <w:cs/>
          <w:lang w:bidi="ta-IN"/>
        </w:rPr>
        <w:t xml:space="preserve"> </w:t>
      </w:r>
      <w:r w:rsidRPr="00EB0810">
        <w:rPr>
          <w:rStyle w:val="Foreign"/>
        </w:rPr>
        <w:t>tiru+mēṉi āṭa</w:t>
      </w:r>
      <w:r w:rsidRPr="00EB0810">
        <w:t>)</w:t>
      </w:r>
    </w:p>
    <w:p w14:paraId="0802CC69" w14:textId="77777777" w:rsidR="00554F0E" w:rsidRPr="00554F0E" w:rsidRDefault="00554F0E" w:rsidP="00554F0E">
      <w:pPr>
        <w:pStyle w:val="Lista"/>
      </w:pPr>
      <w:r w:rsidRPr="00554F0E">
        <w:t>some examples of Old Javanese hyphenation:</w:t>
      </w:r>
    </w:p>
    <w:p w14:paraId="6E6886BF" w14:textId="60C975CE" w:rsidR="00554F0E" w:rsidRPr="001944CA" w:rsidRDefault="00554F0E" w:rsidP="00554F0E">
      <w:pPr>
        <w:pStyle w:val="Lista2"/>
        <w:rPr>
          <w:rStyle w:val="Foreign"/>
        </w:rPr>
      </w:pPr>
      <w:r w:rsidRPr="001944CA">
        <w:rPr>
          <w:rStyle w:val="Foreign"/>
        </w:rPr>
        <w:t>vulu-vulu</w:t>
      </w:r>
    </w:p>
    <w:p w14:paraId="3B064CD7" w14:textId="7DAF7EF4" w:rsidR="00554F0E" w:rsidRPr="00554F0E" w:rsidRDefault="00554F0E" w:rsidP="00554F0E">
      <w:pPr>
        <w:pStyle w:val="Lista2"/>
      </w:pPr>
      <w:r w:rsidRPr="001944CA">
        <w:rPr>
          <w:rStyle w:val="Foreign"/>
        </w:rPr>
        <w:t>tahi tikus</w:t>
      </w:r>
      <w:r w:rsidRPr="00554F0E">
        <w:t xml:space="preserve"> &gt; </w:t>
      </w:r>
      <w:r w:rsidRPr="001944CA">
        <w:rPr>
          <w:rStyle w:val="Foreign"/>
        </w:rPr>
        <w:t>manahi-tikusa</w:t>
      </w:r>
    </w:p>
    <w:p w14:paraId="7BBEACE4" w14:textId="25AFB26B" w:rsidR="00554F0E" w:rsidRPr="00485BE6" w:rsidRDefault="00485BE6" w:rsidP="00485BE6">
      <w:pPr>
        <w:pStyle w:val="Lista2"/>
      </w:pPr>
      <w:r w:rsidRPr="00485BE6">
        <w:t xml:space="preserve">no fully satisfactory hyphenation point can be identified when an </w:t>
      </w:r>
      <w:r w:rsidRPr="00485BE6">
        <w:rPr>
          <w:rStyle w:val="Foreign"/>
        </w:rPr>
        <w:t>h</w:t>
      </w:r>
      <w:r w:rsidRPr="00485BE6">
        <w:t>-initial</w:t>
      </w:r>
      <w:r>
        <w:t xml:space="preserve"> </w:t>
      </w:r>
      <w:r w:rsidRPr="00485BE6">
        <w:t xml:space="preserve">word is </w:t>
      </w:r>
      <w:r>
        <w:t xml:space="preserve">the </w:t>
      </w:r>
      <w:r w:rsidRPr="00485BE6">
        <w:t xml:space="preserve">second member of a compound whose first member ends in an unvoiced stop, </w:t>
      </w:r>
      <w:r>
        <w:t xml:space="preserve">and </w:t>
      </w:r>
      <w:r w:rsidRPr="00485BE6">
        <w:t xml:space="preserve">an aspirated consonant </w:t>
      </w:r>
      <w:r w:rsidRPr="00485BE6">
        <w:rPr>
          <w:rStyle w:val="Foreign"/>
        </w:rPr>
        <w:t>akṣara</w:t>
      </w:r>
      <w:r w:rsidRPr="00485BE6">
        <w:t xml:space="preserve"> </w:t>
      </w:r>
      <w:r>
        <w:t xml:space="preserve">is employed </w:t>
      </w:r>
      <w:r w:rsidRPr="00485BE6">
        <w:t xml:space="preserve">to represent the final phoneme of the initial member of the compound plus the phoneme /h/ of the second member, and consonant gemination at morpheme boundaries occurs as well: e.g., </w:t>
      </w:r>
      <w:r w:rsidRPr="00485BE6">
        <w:rPr>
          <w:rStyle w:val="Foreign"/>
        </w:rPr>
        <w:t>bvat haji</w:t>
      </w:r>
      <w:r w:rsidRPr="00485BE6">
        <w:t xml:space="preserve"> &gt; </w:t>
      </w:r>
      <w:r w:rsidRPr="00485BE6">
        <w:rPr>
          <w:rStyle w:val="Foreign"/>
        </w:rPr>
        <w:t>buAtthajyanya</w:t>
      </w:r>
      <w:r w:rsidRPr="00485BE6">
        <w:t xml:space="preserve">, to be hyphenated, for lack of a better solution, as </w:t>
      </w:r>
      <w:r w:rsidRPr="00485BE6">
        <w:rPr>
          <w:rStyle w:val="Foreign"/>
        </w:rPr>
        <w:t>buAt-thajyanya</w:t>
      </w:r>
      <w:r w:rsidRPr="00485BE6">
        <w:t xml:space="preserve"> </w:t>
      </w:r>
    </w:p>
    <w:p w14:paraId="0EF158F1" w14:textId="41AC5F19" w:rsidR="00061C63" w:rsidRDefault="00061C63" w:rsidP="00200C63">
      <w:pPr>
        <w:pStyle w:val="Lista"/>
      </w:pPr>
      <w:r w:rsidRPr="00061C63">
        <w:rPr>
          <w:b/>
          <w:bCs/>
        </w:rPr>
        <w:t>do not use hyphens</w:t>
      </w:r>
      <w:r>
        <w:t xml:space="preserve"> for any other purpose, e.g. to show that a word has been broken into</w:t>
      </w:r>
      <w:r w:rsidR="007718F9">
        <w:t xml:space="preserve"> </w:t>
      </w:r>
      <w:r>
        <w:t xml:space="preserve">two parts by the end of an inscribed line </w:t>
      </w:r>
    </w:p>
    <w:p w14:paraId="5BEDD025" w14:textId="6054F4BE" w:rsidR="00061C63" w:rsidRDefault="00061C63" w:rsidP="00877FB8">
      <w:pPr>
        <w:pStyle w:val="Lista2"/>
      </w:pPr>
      <w:r>
        <w:t xml:space="preserve">this should be noted in markup (see </w:t>
      </w:r>
      <w:r w:rsidR="006E4835">
        <w:t>EGD</w:t>
      </w:r>
      <w:r w:rsidR="00F741F1">
        <w:t xml:space="preserve"> </w:t>
      </w:r>
      <w:r w:rsidR="0054117F">
        <w:t>§</w:t>
      </w:r>
      <w:r w:rsidR="003E2786">
        <w:t>3.2.4</w:t>
      </w:r>
      <w:r>
        <w:t>)</w:t>
      </w:r>
    </w:p>
    <w:p w14:paraId="4D57026E" w14:textId="0E321C8E" w:rsidR="00061C63" w:rsidRDefault="00061C63" w:rsidP="00877FB8">
      <w:pPr>
        <w:pStyle w:val="Lista2"/>
      </w:pPr>
      <w:r>
        <w:t>if you are not adding any markup, please use the character ¬ (</w:t>
      </w:r>
      <w:r w:rsidRPr="0048794B">
        <w:rPr>
          <w:rStyle w:val="Code"/>
        </w:rPr>
        <w:t>U+00AC</w:t>
      </w:r>
      <w:r>
        <w:t xml:space="preserve"> Not Sign; do not use a hyphen), which will be auto-converted into the proper markup</w:t>
      </w:r>
    </w:p>
    <w:p w14:paraId="524749A8" w14:textId="77777777" w:rsidR="007718F9" w:rsidRDefault="00061C63" w:rsidP="007718F9">
      <w:pPr>
        <w:pStyle w:val="Lista"/>
      </w:pPr>
      <w:r>
        <w:t xml:space="preserve">if you </w:t>
      </w:r>
      <w:r w:rsidRPr="007718F9">
        <w:t>use hyphens for editorial compound analysis, and</w:t>
      </w:r>
    </w:p>
    <w:p w14:paraId="0C6DF4CB" w14:textId="5C7A1367" w:rsidR="007718F9" w:rsidRDefault="00061C63" w:rsidP="007718F9">
      <w:pPr>
        <w:pStyle w:val="Lista2"/>
      </w:pPr>
      <w:r w:rsidRPr="007718F9">
        <w:rPr>
          <w:b/>
          <w:bCs/>
        </w:rPr>
        <w:t>a physical line break</w:t>
      </w:r>
      <w:r>
        <w:t xml:space="preserve"> coincides with such a hyphen, then</w:t>
      </w:r>
    </w:p>
    <w:p w14:paraId="6A223E5A" w14:textId="01DC46D4" w:rsidR="007718F9" w:rsidRDefault="007718F9" w:rsidP="007718F9">
      <w:pPr>
        <w:pStyle w:val="Lista3"/>
      </w:pPr>
      <w:r>
        <w:t xml:space="preserve">first encode the physical line break as one inside a word (as per </w:t>
      </w:r>
      <w:r w:rsidR="006E4835">
        <w:t>EGD</w:t>
      </w:r>
      <w:r>
        <w:t xml:space="preserve"> §</w:t>
      </w:r>
      <w:r w:rsidR="003E2786">
        <w:t>3.2.4</w:t>
      </w:r>
      <w:r>
        <w:t xml:space="preserve"> or with the shorthand ¬)</w:t>
      </w:r>
    </w:p>
    <w:p w14:paraId="3EBEE4B4" w14:textId="77777777" w:rsidR="007718F9" w:rsidRDefault="007718F9" w:rsidP="007718F9">
      <w:pPr>
        <w:pStyle w:val="Lista3"/>
      </w:pPr>
      <w:r>
        <w:t>then put the editorial hyphen at the beginning of the new line</w:t>
      </w:r>
    </w:p>
    <w:p w14:paraId="3C589758" w14:textId="32C0D30E" w:rsidR="007718F9" w:rsidRDefault="007718F9" w:rsidP="007718F9">
      <w:pPr>
        <w:pStyle w:val="Lista2"/>
      </w:pPr>
      <w:r w:rsidRPr="007718F9">
        <w:rPr>
          <w:b/>
          <w:bCs/>
        </w:rPr>
        <w:t>a verse line break</w:t>
      </w:r>
      <w:r>
        <w:t xml:space="preserve"> coincides with such a hyphen, then</w:t>
      </w:r>
    </w:p>
    <w:p w14:paraId="2DB2EF86" w14:textId="3917938D" w:rsidR="007718F9" w:rsidRDefault="007718F9" w:rsidP="007718F9">
      <w:pPr>
        <w:pStyle w:val="Lista3"/>
      </w:pPr>
      <w:r>
        <w:t xml:space="preserve">first encode </w:t>
      </w:r>
      <w:r w:rsidR="003E2786">
        <w:t xml:space="preserve">the </w:t>
      </w:r>
      <w:r>
        <w:t xml:space="preserve">verse line break as one inside a word (as per </w:t>
      </w:r>
      <w:r w:rsidR="006E4835">
        <w:t>EGD</w:t>
      </w:r>
      <w:r w:rsidR="00F741F1">
        <w:t xml:space="preserve"> </w:t>
      </w:r>
      <w:r>
        <w:t>§</w:t>
      </w:r>
      <w:r w:rsidR="003E2786">
        <w:t>2.3.6</w:t>
      </w:r>
      <w:r>
        <w:t>)</w:t>
      </w:r>
    </w:p>
    <w:p w14:paraId="1E05162C" w14:textId="082519DF" w:rsidR="00061C63" w:rsidRDefault="007718F9" w:rsidP="007718F9">
      <w:pPr>
        <w:pStyle w:val="Lista3"/>
      </w:pPr>
      <w:r>
        <w:t>then put the editorial hyphen at the beginning of the new line</w:t>
      </w:r>
    </w:p>
    <w:p w14:paraId="0972BC6C" w14:textId="3B713D4B" w:rsidR="00553A75" w:rsidRPr="00553A75" w:rsidRDefault="00553A75" w:rsidP="00BF7B0E">
      <w:pPr>
        <w:pStyle w:val="Cmsor3"/>
      </w:pPr>
      <w:bookmarkStart w:id="153" w:name="_Ref15566181"/>
      <w:bookmarkStart w:id="154" w:name="_Toc17811425"/>
      <w:bookmarkStart w:id="155" w:name="_Toc17811480"/>
      <w:bookmarkStart w:id="156" w:name="_Ref15564956"/>
      <w:bookmarkStart w:id="157" w:name="_Toc199757557"/>
      <w:r>
        <w:t xml:space="preserve">Representation of </w:t>
      </w:r>
      <w:r>
        <w:rPr>
          <w:rStyle w:val="Foreign"/>
        </w:rPr>
        <w:t>avagraha</w:t>
      </w:r>
      <w:bookmarkEnd w:id="153"/>
      <w:bookmarkEnd w:id="154"/>
      <w:bookmarkEnd w:id="155"/>
      <w:bookmarkEnd w:id="157"/>
    </w:p>
    <w:p w14:paraId="5EB6E47E" w14:textId="2865A9F6" w:rsidR="009D159E" w:rsidRDefault="009D159E" w:rsidP="009D159E">
      <w:pPr>
        <w:pStyle w:val="Lista"/>
      </w:pPr>
      <w:r>
        <w:t xml:space="preserve">use the transliteration ’ (right single quote) to represent any original </w:t>
      </w:r>
      <w:r w:rsidRPr="00026151">
        <w:rPr>
          <w:rStyle w:val="Foreign"/>
        </w:rPr>
        <w:t>avagraha</w:t>
      </w:r>
      <w:r>
        <w:t xml:space="preserve"> in your text</w:t>
      </w:r>
    </w:p>
    <w:p w14:paraId="5F360520" w14:textId="07423BC8" w:rsidR="009D159E" w:rsidRDefault="009D159E" w:rsidP="009D159E">
      <w:pPr>
        <w:pStyle w:val="Lista2"/>
      </w:pPr>
      <w:r>
        <w:t>alternatively, you may use the shorthand ' (plain apostrophe) if this is easier for you to type</w:t>
      </w:r>
    </w:p>
    <w:p w14:paraId="3ECF71CE" w14:textId="77777777" w:rsidR="0024296F" w:rsidRDefault="00026151" w:rsidP="0024296F">
      <w:pPr>
        <w:pStyle w:val="Lista"/>
      </w:pPr>
      <w:r>
        <w:t xml:space="preserve">the </w:t>
      </w:r>
      <w:r w:rsidR="00553A75">
        <w:t xml:space="preserve">inscriptions </w:t>
      </w:r>
      <w:r>
        <w:t xml:space="preserve">we work with </w:t>
      </w:r>
      <w:r w:rsidR="00553A75">
        <w:t xml:space="preserve">very rarely use an </w:t>
      </w:r>
      <w:r>
        <w:t xml:space="preserve">actual </w:t>
      </w:r>
      <w:r w:rsidR="00553A75" w:rsidRPr="004E1D84">
        <w:rPr>
          <w:rStyle w:val="Foreign"/>
        </w:rPr>
        <w:t>avagraha</w:t>
      </w:r>
      <w:r w:rsidR="00553A75">
        <w:t xml:space="preserve"> sign, </w:t>
      </w:r>
      <w:r w:rsidR="00E720FE">
        <w:t xml:space="preserve">but </w:t>
      </w:r>
      <w:r w:rsidR="00E720FE" w:rsidRPr="004E1D84">
        <w:rPr>
          <w:rStyle w:val="Foreign"/>
        </w:rPr>
        <w:t>avagraha</w:t>
      </w:r>
      <w:r w:rsidR="00E720FE">
        <w:t xml:space="preserve">s may </w:t>
      </w:r>
      <w:r w:rsidR="0024296F">
        <w:t>be optionally</w:t>
      </w:r>
      <w:r w:rsidR="00E720FE">
        <w:t xml:space="preserve"> supplied by the editor</w:t>
      </w:r>
    </w:p>
    <w:p w14:paraId="7D256D45" w14:textId="27C6B105" w:rsidR="00026151" w:rsidRDefault="0024296F" w:rsidP="0024296F">
      <w:pPr>
        <w:pStyle w:val="Lista2"/>
      </w:pPr>
      <w:r>
        <w:t xml:space="preserve">this is </w:t>
      </w:r>
      <w:r w:rsidR="00026151">
        <w:t xml:space="preserve">recommended especially in cases where the text would be meaningful (and even contradictory in meaning) both with and without an </w:t>
      </w:r>
      <w:r w:rsidR="00026151">
        <w:rPr>
          <w:rStyle w:val="Foreign"/>
        </w:rPr>
        <w:t>avagraha</w:t>
      </w:r>
    </w:p>
    <w:p w14:paraId="09780DF5" w14:textId="4B48104E" w:rsidR="00026151" w:rsidRDefault="00026151" w:rsidP="0024296F">
      <w:pPr>
        <w:pStyle w:val="Lista3"/>
      </w:pPr>
      <w:r>
        <w:lastRenderedPageBreak/>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14:paraId="26A65BAD" w14:textId="4926180E" w:rsidR="0024296F" w:rsidRDefault="0024296F" w:rsidP="0024296F">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65619565" w14:textId="7269434F" w:rsidR="0024296F" w:rsidRDefault="0024296F" w:rsidP="0024296F">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sidRPr="0024296F">
        <w:rPr>
          <w:rStyle w:val="Foreign"/>
        </w:rPr>
        <w:t>yaśo’mr̥tam</w:t>
      </w:r>
      <w:r>
        <w:t xml:space="preserve"> or </w:t>
      </w:r>
      <w:r w:rsidRPr="0024296F">
        <w:rPr>
          <w:rStyle w:val="Foreign"/>
        </w:rPr>
        <w:t>yaśo</w:t>
      </w:r>
      <w:r>
        <w:rPr>
          <w:rStyle w:val="Foreign"/>
        </w:rPr>
        <w:t>-</w:t>
      </w:r>
      <w:r w:rsidRPr="0024296F">
        <w:rPr>
          <w:rStyle w:val="Foreign"/>
        </w:rPr>
        <w:t>’mr̥tam</w:t>
      </w:r>
      <w:r>
        <w:t xml:space="preserve">; </w:t>
      </w:r>
      <w:r w:rsidRPr="004E1D84">
        <w:rPr>
          <w:rStyle w:val="Foreign"/>
        </w:rPr>
        <w:t>saro’nte</w:t>
      </w:r>
      <w:r>
        <w:t xml:space="preserve"> or </w:t>
      </w:r>
      <w:r w:rsidRPr="004E1D84">
        <w:rPr>
          <w:rStyle w:val="Foreign"/>
        </w:rPr>
        <w:t>saro</w:t>
      </w:r>
      <w:r>
        <w:rPr>
          <w:rStyle w:val="Foreign"/>
        </w:rPr>
        <w:t>-</w:t>
      </w:r>
      <w:r w:rsidRPr="004E1D84">
        <w:rPr>
          <w:rStyle w:val="Foreign"/>
        </w:rPr>
        <w:t>’nte</w:t>
      </w:r>
    </w:p>
    <w:p w14:paraId="07B0EC3C" w14:textId="3B3E7546" w:rsidR="00553A75" w:rsidRDefault="009D159E" w:rsidP="00DD618A">
      <w:pPr>
        <w:pStyle w:val="Lista"/>
      </w:pPr>
      <w:r>
        <w:t xml:space="preserve">since most of the </w:t>
      </w:r>
      <w:r>
        <w:rPr>
          <w:rStyle w:val="Foreign"/>
        </w:rPr>
        <w:t>avagraha</w:t>
      </w:r>
      <w:r>
        <w:t xml:space="preserve">s in our texts will be supplied, </w:t>
      </w:r>
      <w:r w:rsidR="00553A75">
        <w:t xml:space="preserve">any and all </w:t>
      </w:r>
      <w:r w:rsidR="00553A75" w:rsidRPr="004E1D84">
        <w:rPr>
          <w:rStyle w:val="Foreign"/>
        </w:rPr>
        <w:t>avagraha</w:t>
      </w:r>
      <w:r w:rsidR="00553A75">
        <w:t>s in a</w:t>
      </w:r>
      <w:r>
        <w:t>n electronic edition</w:t>
      </w:r>
      <w:r w:rsidR="00553A75">
        <w:t xml:space="preserve"> will be assumed to be supplied by the editor, and </w:t>
      </w:r>
      <w:r>
        <w:t xml:space="preserve">the required </w:t>
      </w:r>
      <w:r w:rsidR="00553A75">
        <w:t xml:space="preserve">markup signifying this (for which see </w:t>
      </w:r>
      <w:r w:rsidR="006E4835">
        <w:t>EGD</w:t>
      </w:r>
      <w:r w:rsidR="00F741F1">
        <w:t xml:space="preserve"> </w:t>
      </w:r>
      <w:r w:rsidR="0054117F">
        <w:t>§</w:t>
      </w:r>
      <w:r w:rsidR="003E2786">
        <w:t>6.3.7</w:t>
      </w:r>
      <w:r w:rsidR="00553A75">
        <w:t>) will be added automatically</w:t>
      </w:r>
    </w:p>
    <w:p w14:paraId="30B76770" w14:textId="70560477" w:rsidR="00553A75" w:rsidRDefault="00553A75" w:rsidP="00553A75">
      <w:pPr>
        <w:pStyle w:val="Lista2"/>
      </w:pPr>
      <w:r>
        <w:t xml:space="preserve">in the </w:t>
      </w:r>
      <w:r w:rsidR="00A60DFF">
        <w:t xml:space="preserve">exceptional </w:t>
      </w:r>
      <w:r>
        <w:t xml:space="preserve">cases where there is an original </w:t>
      </w:r>
      <w:r w:rsidRPr="004E1D84">
        <w:rPr>
          <w:rStyle w:val="Foreign"/>
        </w:rPr>
        <w:t>avagraha</w:t>
      </w:r>
      <w:r>
        <w:t xml:space="preserve"> in your text</w:t>
      </w:r>
      <w:r w:rsidR="00A60DFF">
        <w:t>s</w:t>
      </w:r>
      <w:r>
        <w:t>, use</w:t>
      </w:r>
      <w:r w:rsidR="009D159E">
        <w:t xml:space="preserve"> the shorthand</w:t>
      </w:r>
      <w:r>
        <w:t xml:space="preserve"> ’! </w:t>
      </w:r>
      <w:r w:rsidR="009D159E">
        <w:t xml:space="preserve">or '! </w:t>
      </w:r>
      <w:r>
        <w:t xml:space="preserve">(right single quote </w:t>
      </w:r>
      <w:r w:rsidR="009D159E">
        <w:t xml:space="preserve">or plain apostrophe followed by </w:t>
      </w:r>
      <w:r>
        <w:t>an exclamation mark)</w:t>
      </w:r>
    </w:p>
    <w:p w14:paraId="070812A0" w14:textId="54CEDFFD" w:rsidR="00553A75" w:rsidRDefault="009D159E" w:rsidP="00553A75">
      <w:pPr>
        <w:pStyle w:val="Lista3"/>
      </w:pPr>
      <w:r>
        <w:t xml:space="preserve">the automatic conversion routine will not add supplied markup to these, but will remove the exclamation marks </w:t>
      </w:r>
      <w:r w:rsidR="00553A75">
        <w:t xml:space="preserve">after </w:t>
      </w:r>
      <w:r>
        <w:t xml:space="preserve">adding XML tags to </w:t>
      </w:r>
      <w:r w:rsidR="00553A75">
        <w:t xml:space="preserve">all </w:t>
      </w:r>
      <w:r>
        <w:t xml:space="preserve">supplied </w:t>
      </w:r>
      <w:r w:rsidR="00F1306D" w:rsidRPr="00270103">
        <w:rPr>
          <w:rStyle w:val="Foreign"/>
        </w:rPr>
        <w:t>avagraha</w:t>
      </w:r>
      <w:r w:rsidR="00F1306D">
        <w:t>s</w:t>
      </w:r>
    </w:p>
    <w:p w14:paraId="02492FFB" w14:textId="25946C00" w:rsidR="00553A75" w:rsidRDefault="009D159E" w:rsidP="00553A75">
      <w:pPr>
        <w:pStyle w:val="Lista"/>
      </w:pPr>
      <w:r>
        <w:t xml:space="preserve">in order for automatic conversion to be possible, </w:t>
      </w:r>
      <w:r w:rsidR="00553A75">
        <w:t>an apostrophe representing a</w:t>
      </w:r>
      <w:r>
        <w:t xml:space="preserve"> supplied</w:t>
      </w:r>
      <w:r w:rsidR="00553A75">
        <w:t xml:space="preserve"> </w:t>
      </w:r>
      <w:r w:rsidR="00553A75">
        <w:rPr>
          <w:rStyle w:val="Foreign"/>
        </w:rPr>
        <w:t>avagraha</w:t>
      </w:r>
      <w:r w:rsidR="00553A75">
        <w:t xml:space="preserve"> must never be followed by a space, in order to distinguish it from the apostrophe used to represent elision in Tamil (q.v. </w:t>
      </w:r>
      <w:r w:rsidR="0054117F">
        <w:t>§</w:t>
      </w:r>
      <w:r w:rsidR="00553A75">
        <w:fldChar w:fldCharType="begin"/>
      </w:r>
      <w:r w:rsidR="00553A75">
        <w:instrText xml:space="preserve"> REF _Ref15565291 \r \h </w:instrText>
      </w:r>
      <w:r w:rsidR="00553A75">
        <w:fldChar w:fldCharType="separate"/>
      </w:r>
      <w:r w:rsidR="00EF050B">
        <w:t>4.6.4</w:t>
      </w:r>
      <w:r w:rsidR="00553A75">
        <w:fldChar w:fldCharType="end"/>
      </w:r>
      <w:r w:rsidR="00553A75">
        <w:t>)</w:t>
      </w:r>
      <w:r w:rsidR="006C73EF">
        <w:t>, which is always followed by a space</w:t>
      </w:r>
    </w:p>
    <w:p w14:paraId="0D3828B2" w14:textId="212E04B3" w:rsidR="00A06AE9" w:rsidRDefault="00A06AE9" w:rsidP="00A06AE9">
      <w:pPr>
        <w:pStyle w:val="Lista2"/>
      </w:pPr>
      <w:r>
        <w:t xml:space="preserve">such a distinction is important because whereas the supplying of the Sanskrit </w:t>
      </w:r>
      <w:r w:rsidRPr="00A06AE9">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w:t>
      </w:r>
      <w:r w:rsidR="006C73EF">
        <w:t>, considered an integral part of our transliteration scheme</w:t>
      </w:r>
    </w:p>
    <w:p w14:paraId="7D7705D0" w14:textId="7DB4E8E8" w:rsidR="006C73EF" w:rsidRPr="00553A75" w:rsidRDefault="006C73EF" w:rsidP="006C73EF">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rsidR="00EF050B">
        <w:t>4.6.1</w:t>
      </w:r>
      <w:r>
        <w:fldChar w:fldCharType="end"/>
      </w:r>
      <w:r>
        <w:t>), but it will be preceded by an alphabetic character or a hyphen when it appears within a compound; only the following space is relevant to automatic conversion</w:t>
      </w:r>
    </w:p>
    <w:p w14:paraId="7C895DA2" w14:textId="174D3EE6" w:rsidR="00F77DB6" w:rsidRDefault="00AE74DC" w:rsidP="00BF7B0E">
      <w:pPr>
        <w:pStyle w:val="Cmsor3"/>
      </w:pPr>
      <w:bookmarkStart w:id="158" w:name="_Ref15565291"/>
      <w:bookmarkStart w:id="159" w:name="_Toc17811426"/>
      <w:bookmarkStart w:id="160" w:name="_Toc17811481"/>
      <w:bookmarkStart w:id="161" w:name="_Toc199757558"/>
      <w:r>
        <w:t xml:space="preserve">Representation of elided </w:t>
      </w:r>
      <w:proofErr w:type="spellStart"/>
      <w:r>
        <w:t>overshort</w:t>
      </w:r>
      <w:proofErr w:type="spellEnd"/>
      <w:r>
        <w:t xml:space="preserve"> final </w:t>
      </w:r>
      <w:r>
        <w:rPr>
          <w:rStyle w:val="Foreign"/>
        </w:rPr>
        <w:t>u</w:t>
      </w:r>
      <w:r>
        <w:t xml:space="preserve"> in </w:t>
      </w:r>
      <w:commentRangeStart w:id="162"/>
      <w:r>
        <w:t>Tamil</w:t>
      </w:r>
      <w:bookmarkEnd w:id="156"/>
      <w:bookmarkEnd w:id="158"/>
      <w:bookmarkEnd w:id="159"/>
      <w:bookmarkEnd w:id="160"/>
      <w:commentRangeEnd w:id="162"/>
      <w:r w:rsidR="00BE53E8">
        <w:rPr>
          <w:rStyle w:val="Jegyzethivatkozs"/>
          <w:rFonts w:ascii="Gentium Plus" w:hAnsi="Gentium Plus" w:cs="Mangal"/>
          <w:kern w:val="0"/>
        </w:rPr>
        <w:commentReference w:id="162"/>
      </w:r>
      <w:bookmarkEnd w:id="161"/>
    </w:p>
    <w:p w14:paraId="2FFEB214" w14:textId="24F1290D" w:rsidR="00200C63" w:rsidRDefault="00200C63" w:rsidP="00200C63">
      <w:pPr>
        <w:pStyle w:val="Lista"/>
      </w:pPr>
      <w:r>
        <w:t xml:space="preserve">in the transliteration of Tamil text, </w:t>
      </w:r>
      <w:r w:rsidR="00553A75">
        <w:t xml:space="preserve">use </w:t>
      </w:r>
      <w:r>
        <w:t xml:space="preserve">an </w:t>
      </w:r>
      <w:r w:rsidR="00553A75">
        <w:t xml:space="preserve">apostrophe followed by a space to represent the elided </w:t>
      </w:r>
      <w:proofErr w:type="spellStart"/>
      <w:r w:rsidR="00553A75">
        <w:t>overshort</w:t>
      </w:r>
      <w:proofErr w:type="spellEnd"/>
      <w:r w:rsidR="00553A75">
        <w:t xml:space="preserve"> </w:t>
      </w:r>
      <w:r w:rsidR="00553A75" w:rsidRPr="00061C63">
        <w:rPr>
          <w:rStyle w:val="Foreign"/>
        </w:rPr>
        <w:t>u</w:t>
      </w:r>
      <w:r w:rsidR="00553A75">
        <w:t xml:space="preserve"> at the end of a</w:t>
      </w:r>
      <w:r>
        <w:t>n independent</w:t>
      </w:r>
      <w:r w:rsidR="00553A75">
        <w:t xml:space="preserve"> word</w:t>
      </w:r>
      <w:r w:rsidR="00F92508">
        <w:t xml:space="preserve">, </w:t>
      </w:r>
      <w:r>
        <w:t>e.g.</w:t>
      </w:r>
    </w:p>
    <w:p w14:paraId="14653E03" w14:textId="717C3E4E" w:rsidR="00553A75" w:rsidRDefault="00553A75" w:rsidP="00200C63">
      <w:pPr>
        <w:pStyle w:val="Lista2"/>
      </w:pPr>
      <w:r w:rsidRPr="00061C63">
        <w:rPr>
          <w:rStyle w:val="Foreign"/>
        </w:rPr>
        <w:t>arit’ eṉṟu</w:t>
      </w:r>
      <w:r>
        <w:t xml:space="preserve"> (</w:t>
      </w:r>
      <w:r w:rsidR="00200C63" w:rsidRPr="00200C63">
        <w:rPr>
          <w:rStyle w:val="ForeignTamilScript"/>
          <w:rFonts w:hint="cs"/>
          <w:cs/>
          <w:lang w:bidi="ta-IN"/>
        </w:rPr>
        <w:t>அரிதென்று</w:t>
      </w:r>
      <w:r w:rsidR="00200C63" w:rsidRPr="00200C63">
        <w:rPr>
          <w:cs/>
          <w:lang w:bidi="ta-IN"/>
        </w:rPr>
        <w:t xml:space="preserve"> </w:t>
      </w:r>
      <w:r w:rsidRPr="00200C63">
        <w:t>for</w:t>
      </w:r>
      <w:r w:rsidRPr="00061C63">
        <w:rPr>
          <w:rStyle w:val="Foreign"/>
        </w:rPr>
        <w:t xml:space="preserve"> aritu + eṉṟu</w:t>
      </w:r>
      <w:r>
        <w:t xml:space="preserve">) </w:t>
      </w:r>
    </w:p>
    <w:p w14:paraId="4EF9B32B" w14:textId="3350BA10" w:rsidR="00F92508" w:rsidRDefault="00F92508" w:rsidP="00F92508">
      <w:pPr>
        <w:pStyle w:val="Lista"/>
      </w:pPr>
      <w:r>
        <w:t xml:space="preserve">but do not use an apostrophe for the elided </w:t>
      </w:r>
      <w:proofErr w:type="spellStart"/>
      <w:r>
        <w:t>overshort</w:t>
      </w:r>
      <w:proofErr w:type="spellEnd"/>
      <w:r>
        <w:t xml:space="preserve"> </w:t>
      </w:r>
      <w:r w:rsidRPr="00061C63">
        <w:rPr>
          <w:rStyle w:val="Foreign"/>
        </w:rPr>
        <w:t xml:space="preserve">u </w:t>
      </w:r>
      <w:r>
        <w:t>inside a lexicalised compound, e.g.</w:t>
      </w:r>
    </w:p>
    <w:p w14:paraId="44C4DA5B" w14:textId="69C85D73" w:rsidR="00F92508" w:rsidRDefault="00F92508" w:rsidP="00F92508">
      <w:pPr>
        <w:pStyle w:val="Lista2"/>
      </w:pPr>
      <w:r w:rsidRPr="00061C63">
        <w:rPr>
          <w:rStyle w:val="Foreign"/>
        </w:rPr>
        <w:t xml:space="preserve">koṇṭ-āṭu </w:t>
      </w:r>
      <w:r>
        <w:t xml:space="preserve">(for </w:t>
      </w:r>
      <w:r w:rsidRPr="00061C63">
        <w:rPr>
          <w:rStyle w:val="Foreign"/>
        </w:rPr>
        <w:t>koṇṭāṭu</w:t>
      </w:r>
      <w:r>
        <w:t>)</w:t>
      </w:r>
    </w:p>
    <w:p w14:paraId="46B602F5" w14:textId="6CFDA18D" w:rsidR="0054117F" w:rsidRDefault="0054117F" w:rsidP="0054117F">
      <w:pPr>
        <w:pStyle w:val="Lista"/>
      </w:pPr>
      <w:r>
        <w:t xml:space="preserve">note that an apostrophe used for this purpose must always be followed by a space (and not be preceded by one), in order to distinguish it from the apostrophe used to represent </w:t>
      </w:r>
      <w:r w:rsidR="006C73EF">
        <w:t xml:space="preserve">Sanskrit </w:t>
      </w:r>
      <w:r>
        <w:rPr>
          <w:rStyle w:val="Foreign"/>
        </w:rPr>
        <w:t>avagraha</w:t>
      </w:r>
      <w:r>
        <w:t xml:space="preserve"> (q.v. §</w:t>
      </w:r>
      <w:r>
        <w:fldChar w:fldCharType="begin"/>
      </w:r>
      <w:r>
        <w:instrText xml:space="preserve"> REF _Ref15566181 \r \h </w:instrText>
      </w:r>
      <w:r>
        <w:fldChar w:fldCharType="separate"/>
      </w:r>
      <w:r w:rsidR="00EF050B">
        <w:t>4.6.3</w:t>
      </w:r>
      <w:r>
        <w:fldChar w:fldCharType="end"/>
      </w:r>
      <w:r>
        <w:t>)</w:t>
      </w:r>
    </w:p>
    <w:p w14:paraId="1D729209" w14:textId="79892BFE" w:rsidR="00F454D2" w:rsidRPr="00553A75" w:rsidRDefault="00A06AE9" w:rsidP="00A06AE9">
      <w:pPr>
        <w:pStyle w:val="Lista2"/>
      </w:pPr>
      <w:r>
        <w:t xml:space="preserve">such a distinction is important because these </w:t>
      </w:r>
      <w:r w:rsidR="00F454D2">
        <w:t>apostrophes</w:t>
      </w:r>
      <w:r>
        <w:t xml:space="preserve"> are used in the transliteration of Tamil as a feature of linguistic analysis</w:t>
      </w:r>
      <w:r w:rsidR="00F454D2">
        <w:t xml:space="preserve"> </w:t>
      </w:r>
      <w:r>
        <w:t>(in a way similar to our use of editorial hyphens, §</w:t>
      </w:r>
      <w:r>
        <w:fldChar w:fldCharType="begin"/>
      </w:r>
      <w:r>
        <w:instrText xml:space="preserve"> REF _Ref38379352 \r \h </w:instrText>
      </w:r>
      <w:r>
        <w:fldChar w:fldCharType="separate"/>
      </w:r>
      <w:r w:rsidR="00EF050B">
        <w:t>4.6.2</w:t>
      </w:r>
      <w:r>
        <w:fldChar w:fldCharType="end"/>
      </w:r>
      <w:r>
        <w:t xml:space="preserve">): they </w:t>
      </w:r>
      <w:r w:rsidR="00F454D2">
        <w:t>are understood to be integral parts of our transliteration system</w:t>
      </w:r>
      <w:r>
        <w:t xml:space="preserve"> which do not correspond to anything graphically present in the original</w:t>
      </w:r>
      <w:r w:rsidR="00F454D2">
        <w:t xml:space="preserve">, </w:t>
      </w:r>
      <w:r>
        <w:t xml:space="preserve">whereas </w:t>
      </w:r>
      <w:r>
        <w:rPr>
          <w:rStyle w:val="Foreign"/>
        </w:rPr>
        <w:t>avagraha</w:t>
      </w:r>
      <w:r>
        <w:t>s in Sanskrit could conceivably be present in the original, and when they are not, they are</w:t>
      </w:r>
      <w:r w:rsidR="00F454D2">
        <w:t xml:space="preserve"> supplied by the editor for the sake of normalisation</w:t>
      </w:r>
    </w:p>
    <w:p w14:paraId="0000009B" w14:textId="39E59A48" w:rsidR="006F3A4A" w:rsidRDefault="00395046" w:rsidP="00BF7B0E">
      <w:pPr>
        <w:pStyle w:val="Cmsor1"/>
      </w:pPr>
      <w:bookmarkStart w:id="163" w:name="_Toc17811427"/>
      <w:bookmarkStart w:id="164" w:name="_Toc17811482"/>
      <w:r>
        <w:lastRenderedPageBreak/>
        <w:t>Alphabetic Characters</w:t>
      </w:r>
      <w:bookmarkEnd w:id="163"/>
      <w:bookmarkEnd w:id="164"/>
    </w:p>
    <w:p w14:paraId="0000009C" w14:textId="293DD7BB" w:rsidR="006F3A4A" w:rsidRDefault="00395046" w:rsidP="00BF7B0E">
      <w:pPr>
        <w:pStyle w:val="Cmsor2"/>
      </w:pPr>
      <w:bookmarkStart w:id="165" w:name="_941zz4vcrjax" w:colFirst="0" w:colLast="0"/>
      <w:bookmarkStart w:id="166" w:name="_Toc17811428"/>
      <w:bookmarkStart w:id="167" w:name="_Toc17811483"/>
      <w:bookmarkStart w:id="168" w:name="_Ref40104049"/>
      <w:bookmarkEnd w:id="165"/>
      <w:r>
        <w:t>Some Special Characters</w:t>
      </w:r>
      <w:bookmarkEnd w:id="166"/>
      <w:bookmarkEnd w:id="167"/>
      <w:bookmarkEnd w:id="168"/>
    </w:p>
    <w:p w14:paraId="32B26460" w14:textId="272C22A4" w:rsidR="00EA1027" w:rsidRDefault="00EA1027" w:rsidP="00877FB8">
      <w:pPr>
        <w:pStyle w:val="Lista"/>
        <w:rPr>
          <w:ins w:id="169" w:author="Dániel Balogh" w:date="2020-08-21T16:32:00Z"/>
        </w:rPr>
      </w:pPr>
      <w:ins w:id="170" w:author="Dániel Balogh" w:date="2020-08-21T16:32:00Z">
        <w:r>
          <w:t xml:space="preserve">STUB, discuss and mention in this section: </w:t>
        </w:r>
      </w:ins>
      <w:ins w:id="171" w:author="Dániel Balogh" w:date="2020-08-21T16:33:00Z">
        <w:r>
          <w:t xml:space="preserve">substitutes to use in print publication with </w:t>
        </w:r>
        <w:r w:rsidRPr="00EA1027">
          <w:t xml:space="preserve">publishers unable or unwilling to work with a fully Unicode-compliant font. I am so far aware of difficulties in printing characters with an </w:t>
        </w:r>
        <w:proofErr w:type="spellStart"/>
        <w:r w:rsidRPr="00EA1027">
          <w:t>undercircle</w:t>
        </w:r>
        <w:proofErr w:type="spellEnd"/>
        <w:r w:rsidRPr="00EA1027">
          <w:t xml:space="preserve"> and ḫ, ẖ, and I fully endorse explicitly permitting underdot, f and x as substitutes</w:t>
        </w:r>
      </w:ins>
    </w:p>
    <w:p w14:paraId="0000009D" w14:textId="2543BCE5" w:rsidR="006F3A4A" w:rsidRDefault="00395046" w:rsidP="00877FB8">
      <w:pPr>
        <w:pStyle w:val="Lista"/>
      </w:pPr>
      <w:r>
        <w:t xml:space="preserve">most of the characters below are </w:t>
      </w:r>
      <w:r w:rsidRPr="00C92023">
        <w:rPr>
          <w:rFonts w:eastAsia="Tahoma"/>
        </w:rPr>
        <w:t>covered by ISO-15919</w:t>
      </w:r>
      <w:r>
        <w:t>, but are specifically mentioned here because their transliteration may not be self-evident to all of us</w:t>
      </w:r>
    </w:p>
    <w:p w14:paraId="0000009E" w14:textId="7E03D69C" w:rsidR="006F3A4A" w:rsidRDefault="00395046" w:rsidP="00877FB8">
      <w:pPr>
        <w:pStyle w:val="Lista2"/>
      </w:pPr>
      <w:r>
        <w:t>! transliterations not covered by ISO-15919 will be marked in this section by an initial exclamation mark</w:t>
      </w:r>
    </w:p>
    <w:p w14:paraId="744D1C79" w14:textId="30F9FA0E" w:rsidR="00246266" w:rsidRDefault="00246266" w:rsidP="00BF7B0E">
      <w:pPr>
        <w:pStyle w:val="Cmsor3"/>
      </w:pPr>
      <w:bookmarkStart w:id="172" w:name="_Toc199757559"/>
      <w:r>
        <w:t>Sanskrit and generic characters</w:t>
      </w:r>
      <w:bookmarkEnd w:id="172"/>
    </w:p>
    <w:p w14:paraId="06130FE2" w14:textId="1A2521A0" w:rsidR="006D7B32" w:rsidRPr="006D7B32" w:rsidRDefault="006D7B32" w:rsidP="00877FB8">
      <w:pPr>
        <w:pStyle w:val="Lista"/>
        <w:rPr>
          <w:rFonts w:eastAsia="Arial"/>
          <w:b/>
          <w:bCs/>
        </w:rPr>
      </w:pPr>
      <w:r>
        <w:rPr>
          <w:rStyle w:val="Foreign"/>
          <w:rFonts w:eastAsia="Arial"/>
          <w:b/>
          <w:bCs/>
          <w:i w:val="0"/>
          <w:noProof w:val="0"/>
        </w:rPr>
        <w:t xml:space="preserve">vocalic </w:t>
      </w:r>
      <w:r>
        <w:rPr>
          <w:rStyle w:val="Foreign"/>
          <w:rFonts w:eastAsia="Arial"/>
          <w:b/>
          <w:bCs/>
          <w:noProof w:val="0"/>
        </w:rPr>
        <w:t>r</w:t>
      </w:r>
      <w:r>
        <w:rPr>
          <w:rStyle w:val="Foreign"/>
          <w:rFonts w:eastAsia="Arial"/>
          <w:b/>
          <w:bCs/>
          <w:i w:val="0"/>
          <w:noProof w:val="0"/>
        </w:rPr>
        <w:t xml:space="preserve"> and </w:t>
      </w:r>
      <w:r>
        <w:rPr>
          <w:rStyle w:val="Foreign"/>
          <w:rFonts w:eastAsia="Arial"/>
          <w:b/>
          <w:bCs/>
          <w:noProof w:val="0"/>
        </w:rPr>
        <w:t>l</w:t>
      </w:r>
    </w:p>
    <w:p w14:paraId="1D87AC07" w14:textId="051D8D14" w:rsidR="006D7B32" w:rsidRDefault="006D7B32" w:rsidP="006D7B32">
      <w:pPr>
        <w:pStyle w:val="Lista2"/>
        <w:rPr>
          <w:rFonts w:eastAsia="Arial"/>
        </w:rPr>
      </w:pPr>
      <w:del w:id="173" w:author="Dániel Balogh" w:date="2023-04-17T11:36:00Z">
        <w:r w:rsidDel="00F139A7">
          <w:rPr>
            <w:rFonts w:eastAsia="Arial"/>
          </w:rPr>
          <w:delText xml:space="preserve">these </w:delText>
        </w:r>
      </w:del>
      <w:ins w:id="174" w:author="Dániel Balogh" w:date="2023-04-17T11:36:00Z">
        <w:r w:rsidR="00F139A7">
          <w:rPr>
            <w:rFonts w:eastAsia="Arial"/>
          </w:rPr>
          <w:t xml:space="preserve">the characters </w:t>
        </w:r>
        <w:r w:rsidR="00F139A7" w:rsidRPr="00B968FD">
          <w:rPr>
            <w:rStyle w:val="Foreign"/>
          </w:rPr>
          <w:t>r̥</w:t>
        </w:r>
        <w:r w:rsidR="00F139A7">
          <w:rPr>
            <w:noProof/>
          </w:rPr>
          <w:t xml:space="preserve">, </w:t>
        </w:r>
        <w:r w:rsidR="00F139A7" w:rsidRPr="00B968FD">
          <w:rPr>
            <w:rStyle w:val="Foreign"/>
          </w:rPr>
          <w:t>r̥̄</w:t>
        </w:r>
        <w:r w:rsidR="00F139A7">
          <w:t xml:space="preserve"> and </w:t>
        </w:r>
        <w:r w:rsidR="00F139A7" w:rsidRPr="00485BE6">
          <w:rPr>
            <w:rStyle w:val="Foreign"/>
          </w:rPr>
          <w:t>l̥</w:t>
        </w:r>
        <w:r w:rsidR="00F139A7">
          <w:rPr>
            <w:rFonts w:eastAsia="Arial"/>
          </w:rPr>
          <w:t xml:space="preserve"> </w:t>
        </w:r>
      </w:ins>
      <w:r>
        <w:rPr>
          <w:rFonts w:eastAsia="Arial"/>
        </w:rPr>
        <w:t xml:space="preserve">are not available in Unicode as pre-composed characters, so to create them, you may need to enter an </w:t>
      </w:r>
      <w:r>
        <w:rPr>
          <w:rFonts w:eastAsia="Arial"/>
          <w:i/>
          <w:iCs/>
        </w:rPr>
        <w:t>r</w:t>
      </w:r>
      <w:r>
        <w:rPr>
          <w:rFonts w:eastAsia="Arial"/>
        </w:rPr>
        <w:t xml:space="preserve"> or </w:t>
      </w:r>
      <w:r>
        <w:rPr>
          <w:rFonts w:eastAsia="Arial"/>
          <w:i/>
          <w:iCs/>
        </w:rPr>
        <w:t>l</w:t>
      </w:r>
      <w:r>
        <w:rPr>
          <w:rFonts w:eastAsia="Arial"/>
        </w:rPr>
        <w:t xml:space="preserve"> as applicable, followed by </w:t>
      </w:r>
      <w:r w:rsidRPr="006D7B32">
        <w:rPr>
          <w:rFonts w:eastAsia="Arial"/>
          <w:i/>
          <w:iCs/>
        </w:rPr>
        <w:t>◌̥</w:t>
      </w:r>
      <w:r>
        <w:rPr>
          <w:rFonts w:eastAsia="Arial"/>
        </w:rPr>
        <w:t xml:space="preserve"> (</w:t>
      </w:r>
      <w:r w:rsidRPr="006D7B32">
        <w:rPr>
          <w:rStyle w:val="Code"/>
        </w:rPr>
        <w:t>U+0325</w:t>
      </w:r>
      <w:r>
        <w:rPr>
          <w:rFonts w:eastAsia="Arial"/>
        </w:rPr>
        <w:t xml:space="preserve"> </w:t>
      </w:r>
      <w:r w:rsidRPr="006D7B32">
        <w:rPr>
          <w:rFonts w:eastAsia="Arial"/>
        </w:rPr>
        <w:t>Combining Ring Below</w:t>
      </w:r>
      <w:r>
        <w:rPr>
          <w:rFonts w:eastAsia="Arial"/>
        </w:rPr>
        <w:t xml:space="preserve">) and, if needed, by </w:t>
      </w:r>
      <w:r w:rsidRPr="006D7B32">
        <w:rPr>
          <w:rFonts w:eastAsia="Arial"/>
          <w:i/>
          <w:iCs/>
        </w:rPr>
        <w:t>◌̄</w:t>
      </w:r>
      <w:r>
        <w:rPr>
          <w:rFonts w:eastAsia="Arial"/>
        </w:rPr>
        <w:t xml:space="preserve"> (</w:t>
      </w:r>
      <w:r w:rsidRPr="006D7B32">
        <w:rPr>
          <w:rStyle w:val="Code"/>
        </w:rPr>
        <w:t>U+0304</w:t>
      </w:r>
      <w:r>
        <w:rPr>
          <w:rFonts w:eastAsia="Arial"/>
        </w:rPr>
        <w:t xml:space="preserve"> </w:t>
      </w:r>
      <w:r w:rsidRPr="006D7B32">
        <w:rPr>
          <w:rFonts w:eastAsia="Arial"/>
        </w:rPr>
        <w:t>Combining Macron</w:t>
      </w:r>
      <w:r>
        <w:rPr>
          <w:rFonts w:eastAsia="Arial"/>
        </w:rPr>
        <w:t>) in this order</w:t>
      </w:r>
    </w:p>
    <w:p w14:paraId="07AD67E1" w14:textId="77777777" w:rsidR="006C73EF" w:rsidRPr="006C73EF" w:rsidRDefault="00554F0E" w:rsidP="006D7B32">
      <w:pPr>
        <w:pStyle w:val="Lista2"/>
        <w:rPr>
          <w:rFonts w:eastAsia="Arial"/>
        </w:rPr>
      </w:pPr>
      <w:r>
        <w:t xml:space="preserve">alternatively, since none of the languages we work with require the use of </w:t>
      </w:r>
      <w:r w:rsidRPr="00DF337B">
        <w:rPr>
          <w:rStyle w:val="Foreign"/>
        </w:rPr>
        <w:t>ṛ</w:t>
      </w:r>
      <w:r>
        <w:t xml:space="preserve"> to represent a consonant, you may optionally use</w:t>
      </w:r>
      <w:r w:rsidR="006C73EF">
        <w:t xml:space="preserve"> the shorthand</w:t>
      </w:r>
      <w:r>
        <w:t xml:space="preserve"> </w:t>
      </w:r>
      <w:r>
        <w:rPr>
          <w:rStyle w:val="Foreign"/>
        </w:rPr>
        <w:t>ṛ</w:t>
      </w:r>
      <w:r>
        <w:t xml:space="preserve"> and </w:t>
      </w:r>
      <w:r w:rsidRPr="00DF337B">
        <w:rPr>
          <w:rStyle w:val="Foreign"/>
        </w:rPr>
        <w:t>ṝ</w:t>
      </w:r>
      <w:r>
        <w:t xml:space="preserve">, which will later be automatically converted to </w:t>
      </w:r>
      <w:r w:rsidRPr="00061C63">
        <w:rPr>
          <w:rStyle w:val="Foreign"/>
        </w:rPr>
        <w:t>r̥</w:t>
      </w:r>
      <w:r>
        <w:t xml:space="preserve"> and </w:t>
      </w:r>
      <w:r w:rsidRPr="00061C63">
        <w:rPr>
          <w:rStyle w:val="Foreign"/>
        </w:rPr>
        <w:t>r̥̄</w:t>
      </w:r>
      <w:r>
        <w:t xml:space="preserve"> in your files</w:t>
      </w:r>
    </w:p>
    <w:p w14:paraId="311CA971" w14:textId="50312D83" w:rsidR="00554F0E" w:rsidRPr="006D7B32" w:rsidRDefault="00554F0E" w:rsidP="006C73EF">
      <w:pPr>
        <w:pStyle w:val="Lista3"/>
        <w:rPr>
          <w:rFonts w:eastAsia="Arial"/>
        </w:rPr>
      </w:pPr>
      <w:r>
        <w:t>note</w:t>
      </w:r>
      <w:r w:rsidR="006C73EF">
        <w:t>, however,</w:t>
      </w:r>
      <w:r>
        <w:t xml:space="preserve"> that this does not apply to </w:t>
      </w:r>
      <w:r>
        <w:rPr>
          <w:rStyle w:val="Foreign"/>
        </w:rPr>
        <w:t>ḷ</w:t>
      </w:r>
      <w:r w:rsidR="00485BE6">
        <w:t xml:space="preserve">, </w:t>
      </w:r>
      <w:r w:rsidR="00485BE6" w:rsidRPr="00485BE6">
        <w:t xml:space="preserve">because some of the epigraphic fields in which we work do require a distinction between consonant </w:t>
      </w:r>
      <w:r w:rsidR="00485BE6" w:rsidRPr="00485BE6">
        <w:rPr>
          <w:rStyle w:val="Foreign"/>
        </w:rPr>
        <w:t>ḷ</w:t>
      </w:r>
      <w:r w:rsidR="00485BE6" w:rsidRPr="00485BE6">
        <w:t xml:space="preserve"> and vowel </w:t>
      </w:r>
      <w:r w:rsidR="00485BE6" w:rsidRPr="00485BE6">
        <w:rPr>
          <w:rStyle w:val="Foreign"/>
        </w:rPr>
        <w:t>l̥</w:t>
      </w:r>
    </w:p>
    <w:p w14:paraId="000000A5" w14:textId="020B4998" w:rsidR="006F3A4A" w:rsidRPr="000605FE" w:rsidRDefault="00395046" w:rsidP="00877FB8">
      <w:pPr>
        <w:pStyle w:val="Lista"/>
        <w:rPr>
          <w:rFonts w:eastAsia="Arial"/>
          <w:b/>
          <w:bCs/>
        </w:rPr>
      </w:pPr>
      <w:r w:rsidRPr="000605FE">
        <w:rPr>
          <w:rStyle w:val="Foreign"/>
          <w:rFonts w:eastAsia="Gentium"/>
          <w:b/>
          <w:bCs/>
        </w:rPr>
        <w:t>anunāsika</w:t>
      </w:r>
      <w:r w:rsidRPr="000605FE">
        <w:rPr>
          <w:rFonts w:eastAsia="Gentium"/>
          <w:b/>
          <w:bCs/>
        </w:rPr>
        <w:t>/</w:t>
      </w:r>
      <w:proofErr w:type="spellStart"/>
      <w:r w:rsidRPr="000605FE">
        <w:rPr>
          <w:rStyle w:val="Foreign"/>
          <w:rFonts w:eastAsia="Gentium"/>
          <w:b/>
          <w:bCs/>
        </w:rPr>
        <w:t>candrabindu</w:t>
      </w:r>
      <w:proofErr w:type="spellEnd"/>
    </w:p>
    <w:p w14:paraId="000000A6" w14:textId="6695CA90" w:rsidR="006F3A4A" w:rsidRPr="00270103" w:rsidRDefault="00395046" w:rsidP="00877FB8">
      <w:pPr>
        <w:pStyle w:val="Lista2"/>
        <w:rPr>
          <w:rFonts w:eastAsia="Arial"/>
        </w:rPr>
      </w:pPr>
      <w:r w:rsidRPr="004E1D84">
        <w:rPr>
          <w:rStyle w:val="Foreign"/>
          <w:rFonts w:eastAsia="Gentium"/>
        </w:rPr>
        <w:t>m̐</w:t>
      </w:r>
      <w:r>
        <w:t xml:space="preserve"> (this character is not available as a precomposed glyph, so it must be composed of a regular </w:t>
      </w:r>
      <w:r w:rsidRPr="004E1D84">
        <w:rPr>
          <w:rStyle w:val="Foreign"/>
        </w:rPr>
        <w:t>m</w:t>
      </w:r>
      <w:r>
        <w:t xml:space="preserve"> and a  ̐ sign</w:t>
      </w:r>
      <w:r w:rsidR="00671E5F">
        <w:t>:</w:t>
      </w:r>
      <w:r>
        <w:t xml:space="preserve"> </w:t>
      </w:r>
      <w:r w:rsidRPr="0048794B">
        <w:rPr>
          <w:rStyle w:val="Code"/>
        </w:rPr>
        <w:t>U+0310</w:t>
      </w:r>
      <w:r>
        <w:t xml:space="preserve"> Combining </w:t>
      </w:r>
      <w:proofErr w:type="spellStart"/>
      <w:r>
        <w:t>Candrabindu</w:t>
      </w:r>
      <w:proofErr w:type="spellEnd"/>
      <w:r>
        <w:t>)</w:t>
      </w:r>
    </w:p>
    <w:p w14:paraId="000000A7" w14:textId="612F081D" w:rsidR="006F3A4A" w:rsidRDefault="00395046" w:rsidP="00877FB8">
      <w:pPr>
        <w:pStyle w:val="Lista2"/>
      </w:pPr>
      <w:r>
        <w:t xml:space="preserve">use </w:t>
      </w:r>
      <w:r w:rsidRPr="00270103">
        <w:rPr>
          <w:b/>
          <w:bCs/>
        </w:rPr>
        <w:t>only</w:t>
      </w:r>
      <w:r>
        <w:t xml:space="preserve"> if distinguished in the</w:t>
      </w:r>
      <w:r w:rsidR="006C73EF">
        <w:t xml:space="preserve"> original</w:t>
      </w:r>
      <w:r>
        <w:t xml:space="preserve"> script from </w:t>
      </w:r>
      <w:r w:rsidRPr="004E1D84">
        <w:rPr>
          <w:rStyle w:val="Foreign"/>
        </w:rPr>
        <w:t>anusvāra</w:t>
      </w:r>
    </w:p>
    <w:p w14:paraId="000000A8" w14:textId="31F23566" w:rsidR="006F3A4A" w:rsidRDefault="00395046" w:rsidP="00671E5F">
      <w:pPr>
        <w:pStyle w:val="Lista3"/>
      </w:pPr>
      <w:r>
        <w:t xml:space="preserve">but, conversely, </w:t>
      </w:r>
      <w:r w:rsidRPr="00270103">
        <w:rPr>
          <w:b/>
          <w:bCs/>
        </w:rPr>
        <w:t>always</w:t>
      </w:r>
      <w:r>
        <w:t xml:space="preserve"> make the distinction in transliteration if the distinction is made in the original</w:t>
      </w:r>
    </w:p>
    <w:p w14:paraId="33F74F24" w14:textId="471484CE" w:rsidR="00F1306D" w:rsidRPr="00F1306D" w:rsidRDefault="00F1306D" w:rsidP="00671E5F">
      <w:pPr>
        <w:pStyle w:val="Lista3"/>
        <w:rPr>
          <w:rStyle w:val="Foreign"/>
        </w:rPr>
      </w:pPr>
      <w:r>
        <w:rPr>
          <w:rStyle w:val="Foreign"/>
        </w:rPr>
        <w:t>candrabindu</w:t>
      </w:r>
      <w:r>
        <w:t xml:space="preserve"> signs enlarged and embellished for ornamentation do not receive a different treatment in transliteration</w:t>
      </w:r>
    </w:p>
    <w:p w14:paraId="000000A9" w14:textId="77777777" w:rsidR="006F3A4A" w:rsidRDefault="00395046" w:rsidP="00877FB8">
      <w:pPr>
        <w:pStyle w:val="Lista2"/>
      </w:pPr>
      <w:r>
        <w:t xml:space="preserve">only add the </w:t>
      </w:r>
      <w:proofErr w:type="spellStart"/>
      <w:r>
        <w:t>Candrabindu</w:t>
      </w:r>
      <w:proofErr w:type="spellEnd"/>
      <w:r>
        <w:t xml:space="preserve"> sign to </w:t>
      </w:r>
      <w:r w:rsidRPr="004E1D84">
        <w:rPr>
          <w:rStyle w:val="Foreign"/>
        </w:rPr>
        <w:t>m</w:t>
      </w:r>
      <w:r>
        <w:t xml:space="preserve"> (i.e. avoid using </w:t>
      </w:r>
      <w:r w:rsidRPr="00200C63">
        <w:rPr>
          <w:rStyle w:val="Foreign"/>
        </w:rPr>
        <w:t>tāl̐</w:t>
      </w:r>
      <w:r w:rsidRPr="004E1D84">
        <w:rPr>
          <w:rStyle w:val="Foreign"/>
        </w:rPr>
        <w:t xml:space="preserve"> lakṣmīm</w:t>
      </w:r>
      <w:r>
        <w:t xml:space="preserve"> and write </w:t>
      </w:r>
      <w:r w:rsidRPr="004E1D84">
        <w:rPr>
          <w:rStyle w:val="Foreign"/>
        </w:rPr>
        <w:t>tām̐l lakṣmīm</w:t>
      </w:r>
      <w:r>
        <w:t xml:space="preserve"> instead)</w:t>
      </w:r>
    </w:p>
    <w:p w14:paraId="000000AA" w14:textId="77777777" w:rsidR="006F3A4A" w:rsidRDefault="00395046" w:rsidP="00877FB8">
      <w:pPr>
        <w:pStyle w:val="Lista"/>
      </w:pPr>
      <w:r w:rsidRPr="00061C63">
        <w:rPr>
          <w:rStyle w:val="Foreign"/>
          <w:rFonts w:eastAsia="Gentium"/>
          <w:b/>
          <w:bCs/>
        </w:rPr>
        <w:t>upadhmānīya</w:t>
      </w:r>
      <w:r>
        <w:t xml:space="preserve"> (if distinguished in the script from </w:t>
      </w:r>
      <w:r w:rsidRPr="00061C63">
        <w:rPr>
          <w:rStyle w:val="Foreign"/>
        </w:rPr>
        <w:t>visarga</w:t>
      </w:r>
      <w:r>
        <w:t>)</w:t>
      </w:r>
    </w:p>
    <w:p w14:paraId="000000AB" w14:textId="77777777" w:rsidR="006F3A4A" w:rsidRDefault="00395046" w:rsidP="00877FB8">
      <w:pPr>
        <w:pStyle w:val="Lista2"/>
      </w:pPr>
      <w:r w:rsidRPr="004E1D84">
        <w:rPr>
          <w:rStyle w:val="Foreign"/>
        </w:rPr>
        <w:t>ḫ</w:t>
      </w:r>
      <w:r>
        <w:t xml:space="preserve"> (</w:t>
      </w:r>
      <w:r w:rsidRPr="0048794B">
        <w:rPr>
          <w:rStyle w:val="Code"/>
        </w:rPr>
        <w:t>U+1E2B</w:t>
      </w:r>
      <w:r>
        <w:t xml:space="preserve"> Latin Small Letter H with Breve Below)</w:t>
      </w:r>
    </w:p>
    <w:p w14:paraId="000000AC" w14:textId="77777777" w:rsidR="006F3A4A" w:rsidRPr="00061C63" w:rsidRDefault="00395046" w:rsidP="00877FB8">
      <w:pPr>
        <w:pStyle w:val="Lista"/>
        <w:rPr>
          <w:rFonts w:eastAsia="Arial"/>
        </w:rPr>
      </w:pPr>
      <w:r w:rsidRPr="00061C63">
        <w:rPr>
          <w:rStyle w:val="Foreign"/>
          <w:rFonts w:eastAsia="Gentium"/>
          <w:b/>
          <w:bCs/>
        </w:rPr>
        <w:t>jihvāmūlīya</w:t>
      </w:r>
      <w:r>
        <w:t xml:space="preserve"> (if distinguished in the script from </w:t>
      </w:r>
      <w:r w:rsidRPr="00061C63">
        <w:rPr>
          <w:rStyle w:val="Foreign"/>
        </w:rPr>
        <w:t>visarga</w:t>
      </w:r>
      <w:r>
        <w:t>)</w:t>
      </w:r>
    </w:p>
    <w:p w14:paraId="000000AD" w14:textId="77777777" w:rsidR="006F3A4A" w:rsidRPr="00270103" w:rsidRDefault="00395046" w:rsidP="00877FB8">
      <w:pPr>
        <w:pStyle w:val="Lista2"/>
      </w:pPr>
      <w:r w:rsidRPr="004E1D84">
        <w:rPr>
          <w:rStyle w:val="Foreign"/>
        </w:rPr>
        <w:t>ẖ</w:t>
      </w:r>
      <w:r>
        <w:t xml:space="preserve"> (</w:t>
      </w:r>
      <w:r w:rsidRPr="0048794B">
        <w:rPr>
          <w:rStyle w:val="Code"/>
        </w:rPr>
        <w:t>U+1E96</w:t>
      </w:r>
      <w:r>
        <w:t xml:space="preserve"> Latin Small Letter H with Line Below)</w:t>
      </w:r>
    </w:p>
    <w:p w14:paraId="3AC8703F" w14:textId="36D06567" w:rsidR="00246266" w:rsidRDefault="00246266" w:rsidP="00BF7B0E">
      <w:pPr>
        <w:pStyle w:val="Cmsor3"/>
        <w:rPr>
          <w:ins w:id="175" w:author="Dániel Balogh" w:date="2021-01-29T09:46:00Z"/>
        </w:rPr>
      </w:pPr>
      <w:bookmarkStart w:id="176" w:name="_Toc199757560"/>
      <w:ins w:id="177" w:author="Dániel Balogh" w:date="2021-01-29T09:46:00Z">
        <w:r>
          <w:t>Characters for Dravidian languages</w:t>
        </w:r>
        <w:bookmarkEnd w:id="176"/>
      </w:ins>
    </w:p>
    <w:p w14:paraId="000000AE" w14:textId="0CBFA50B" w:rsidR="006F3A4A" w:rsidRPr="00671E5F" w:rsidRDefault="00395046" w:rsidP="00877FB8">
      <w:pPr>
        <w:pStyle w:val="Lista"/>
      </w:pPr>
      <w:r w:rsidRPr="000605FE">
        <w:rPr>
          <w:b/>
          <w:bCs/>
        </w:rPr>
        <w:t xml:space="preserve">Tamil </w:t>
      </w:r>
      <w:r w:rsidRPr="00061C63">
        <w:rPr>
          <w:rStyle w:val="Foreign"/>
          <w:b/>
          <w:bCs/>
        </w:rPr>
        <w:t>āytam</w:t>
      </w:r>
      <w:r w:rsidR="00671E5F" w:rsidRPr="00671E5F">
        <w:t>,</w:t>
      </w:r>
      <w:r w:rsidRPr="00671E5F">
        <w:t xml:space="preserve"> </w:t>
      </w:r>
      <w:r w:rsidR="00200C63" w:rsidRPr="00200C63">
        <w:rPr>
          <w:rFonts w:hint="cs"/>
          <w:cs/>
          <w:lang w:bidi="ta-IN"/>
        </w:rPr>
        <w:t>ஃ</w:t>
      </w:r>
    </w:p>
    <w:p w14:paraId="000000AF" w14:textId="77777777" w:rsidR="006F3A4A" w:rsidRPr="004E1D84" w:rsidRDefault="00395046" w:rsidP="00877FB8">
      <w:pPr>
        <w:pStyle w:val="Lista2"/>
        <w:rPr>
          <w:rStyle w:val="Foreign"/>
        </w:rPr>
      </w:pPr>
      <w:r w:rsidRPr="004E1D84">
        <w:rPr>
          <w:rStyle w:val="Foreign"/>
        </w:rPr>
        <w:t>ḵ</w:t>
      </w:r>
      <w:r>
        <w:t xml:space="preserve"> (</w:t>
      </w:r>
      <w:r w:rsidRPr="0048794B">
        <w:rPr>
          <w:rStyle w:val="Code"/>
        </w:rPr>
        <w:t>U+1E35</w:t>
      </w:r>
      <w:r>
        <w:t xml:space="preserve"> Latin Small Letter K with Line Below)</w:t>
      </w:r>
    </w:p>
    <w:p w14:paraId="000000B0" w14:textId="2D454971" w:rsidR="006F3A4A" w:rsidRPr="00061C63" w:rsidRDefault="00395046" w:rsidP="00877FB8">
      <w:pPr>
        <w:pStyle w:val="Lista"/>
        <w:rPr>
          <w:b/>
          <w:bCs/>
        </w:rPr>
      </w:pPr>
      <w:r w:rsidRPr="00061C63">
        <w:rPr>
          <w:b/>
          <w:bCs/>
        </w:rPr>
        <w:t>retroflex lateral</w:t>
      </w:r>
      <w:r w:rsidR="001F15DE">
        <w:t xml:space="preserve">, </w:t>
      </w:r>
      <w:r>
        <w:t xml:space="preserve">Tamil </w:t>
      </w:r>
      <w:r w:rsidR="00200C63" w:rsidRPr="00200C63">
        <w:rPr>
          <w:rFonts w:hint="cs"/>
          <w:cs/>
          <w:lang w:bidi="ta-IN"/>
        </w:rPr>
        <w:t>ள</w:t>
      </w:r>
      <w:r w:rsidR="00200C63" w:rsidRPr="00200C63">
        <w:rPr>
          <w:cs/>
          <w:lang w:bidi="ta-IN"/>
        </w:rPr>
        <w:t xml:space="preserve"> </w:t>
      </w:r>
      <w:r>
        <w:t>Kanna</w:t>
      </w:r>
      <w:r w:rsidR="001F15DE">
        <w:t>d</w:t>
      </w:r>
      <w:r>
        <w:t xml:space="preserve">a/Telugu </w:t>
      </w:r>
      <w:r w:rsidR="00200C63" w:rsidRPr="00200C63">
        <w:rPr>
          <w:rFonts w:hint="cs"/>
          <w:cs/>
          <w:lang w:bidi="kn-IN"/>
        </w:rPr>
        <w:t>ಳ</w:t>
      </w:r>
    </w:p>
    <w:p w14:paraId="000000B1" w14:textId="77777777" w:rsidR="006F3A4A" w:rsidRDefault="00395046" w:rsidP="00877FB8">
      <w:pPr>
        <w:pStyle w:val="Lista2"/>
      </w:pPr>
      <w:r w:rsidRPr="004E1D84">
        <w:rPr>
          <w:rStyle w:val="Foreign"/>
        </w:rPr>
        <w:t>ḷ</w:t>
      </w:r>
      <w:r>
        <w:t xml:space="preserve"> (</w:t>
      </w:r>
      <w:r w:rsidRPr="0048794B">
        <w:rPr>
          <w:rStyle w:val="Code"/>
        </w:rPr>
        <w:t>U+1E37</w:t>
      </w:r>
      <w:r>
        <w:t xml:space="preserve"> Latin Small Letter L with Dot Below)</w:t>
      </w:r>
    </w:p>
    <w:p w14:paraId="000000B2" w14:textId="44B32A43" w:rsidR="006F3A4A" w:rsidRPr="00061C63" w:rsidRDefault="00395046" w:rsidP="00877FB8">
      <w:pPr>
        <w:pStyle w:val="Lista"/>
        <w:rPr>
          <w:b/>
          <w:bCs/>
        </w:rPr>
      </w:pPr>
      <w:r w:rsidRPr="00061C63">
        <w:rPr>
          <w:b/>
          <w:bCs/>
        </w:rPr>
        <w:t>alveolar trill/stop</w:t>
      </w:r>
      <w:r w:rsidR="001F15DE">
        <w:t xml:space="preserve">, </w:t>
      </w:r>
      <w:r>
        <w:t xml:space="preserve">Tamil </w:t>
      </w:r>
      <w:r w:rsidR="00200C63" w:rsidRPr="00200C63">
        <w:rPr>
          <w:rFonts w:hint="cs"/>
          <w:cs/>
          <w:lang w:bidi="ta-IN"/>
        </w:rPr>
        <w:t>ற</w:t>
      </w:r>
      <w:r w:rsidR="00200C63" w:rsidRPr="00200C63">
        <w:rPr>
          <w:cs/>
          <w:lang w:bidi="ta-IN"/>
        </w:rPr>
        <w:t xml:space="preserve"> </w:t>
      </w:r>
      <w:r>
        <w:t>Kanna</w:t>
      </w:r>
      <w:r w:rsidR="001F15DE">
        <w:t>d</w:t>
      </w:r>
      <w:r>
        <w:t xml:space="preserve">a/Telugu </w:t>
      </w:r>
      <w:r w:rsidR="00200C63" w:rsidRPr="00200C63">
        <w:rPr>
          <w:rFonts w:hint="cs"/>
          <w:cs/>
          <w:lang w:bidi="kn-IN"/>
        </w:rPr>
        <w:t>ಱ</w:t>
      </w:r>
    </w:p>
    <w:p w14:paraId="000000B3" w14:textId="77777777" w:rsidR="006F3A4A" w:rsidRDefault="00395046" w:rsidP="00877FB8">
      <w:pPr>
        <w:pStyle w:val="Lista2"/>
      </w:pPr>
      <w:r w:rsidRPr="004E1D84">
        <w:rPr>
          <w:rStyle w:val="Foreign"/>
        </w:rPr>
        <w:t>ṟ</w:t>
      </w:r>
      <w:r>
        <w:t xml:space="preserve"> (</w:t>
      </w:r>
      <w:r w:rsidRPr="0048794B">
        <w:rPr>
          <w:rStyle w:val="Code"/>
        </w:rPr>
        <w:t>U+1E5F</w:t>
      </w:r>
      <w:r>
        <w:t xml:space="preserve"> Latin Small Letter R with Line Below)</w:t>
      </w:r>
    </w:p>
    <w:p w14:paraId="000000B4" w14:textId="7065F79F" w:rsidR="006F3A4A" w:rsidRDefault="00395046" w:rsidP="00877FB8">
      <w:pPr>
        <w:pStyle w:val="Lista"/>
      </w:pPr>
      <w:r w:rsidRPr="001F15DE">
        <w:rPr>
          <w:b/>
          <w:bCs/>
        </w:rPr>
        <w:t>retroflex approximant</w:t>
      </w:r>
      <w:r w:rsidR="001F15DE">
        <w:rPr>
          <w:b/>
          <w:bCs/>
        </w:rPr>
        <w:t xml:space="preserve"> </w:t>
      </w:r>
      <w:r w:rsidRPr="001F15DE">
        <w:rPr>
          <w:b/>
          <w:bCs/>
        </w:rPr>
        <w:t>/</w:t>
      </w:r>
      <w:r w:rsidR="001F15DE">
        <w:rPr>
          <w:b/>
          <w:bCs/>
        </w:rPr>
        <w:t xml:space="preserve"> </w:t>
      </w:r>
      <w:r w:rsidRPr="001F15DE">
        <w:rPr>
          <w:b/>
          <w:bCs/>
        </w:rPr>
        <w:t>frictionless continuant</w:t>
      </w:r>
      <w:r w:rsidR="001F15DE">
        <w:t>,</w:t>
      </w:r>
      <w:r>
        <w:t xml:space="preserve"> Tamil </w:t>
      </w:r>
      <w:r w:rsidR="00200C63" w:rsidRPr="00200C63">
        <w:rPr>
          <w:rFonts w:hint="cs"/>
          <w:cs/>
          <w:lang w:bidi="ta-IN"/>
        </w:rPr>
        <w:t>ழ</w:t>
      </w:r>
      <w:r w:rsidR="00200C63" w:rsidRPr="00200C63">
        <w:rPr>
          <w:cs/>
          <w:lang w:bidi="ta-IN"/>
        </w:rPr>
        <w:t xml:space="preserve"> </w:t>
      </w:r>
      <w:r>
        <w:t>Kanna</w:t>
      </w:r>
      <w:r w:rsidR="00485BE6">
        <w:t>d</w:t>
      </w:r>
      <w:r>
        <w:t xml:space="preserve">a/Telugu </w:t>
      </w:r>
      <w:r w:rsidR="00200C63" w:rsidRPr="00200C63">
        <w:rPr>
          <w:rFonts w:hint="cs"/>
          <w:cs/>
          <w:lang w:bidi="kn-IN"/>
        </w:rPr>
        <w:t>ೞ</w:t>
      </w:r>
    </w:p>
    <w:p w14:paraId="000000B5" w14:textId="77777777" w:rsidR="006F3A4A" w:rsidRDefault="00395046" w:rsidP="00877FB8">
      <w:pPr>
        <w:pStyle w:val="Lista2"/>
      </w:pPr>
      <w:r w:rsidRPr="004E1D84">
        <w:rPr>
          <w:rStyle w:val="Foreign"/>
        </w:rPr>
        <w:t>ḻ</w:t>
      </w:r>
      <w:r>
        <w:t xml:space="preserve"> (</w:t>
      </w:r>
      <w:r w:rsidRPr="0048794B">
        <w:rPr>
          <w:rStyle w:val="Code"/>
        </w:rPr>
        <w:t>U+1E3B</w:t>
      </w:r>
      <w:r>
        <w:t xml:space="preserve"> Latin Small Letter L with Line Below)</w:t>
      </w:r>
    </w:p>
    <w:p w14:paraId="678B9A53" w14:textId="4FBB9B35" w:rsidR="00246266" w:rsidRDefault="00246266" w:rsidP="00BF7B0E">
      <w:pPr>
        <w:pStyle w:val="Cmsor3"/>
        <w:rPr>
          <w:ins w:id="178" w:author="Dániel Balogh" w:date="2021-01-29T09:47:00Z"/>
        </w:rPr>
      </w:pPr>
      <w:bookmarkStart w:id="179" w:name="_Toc199757561"/>
      <w:ins w:id="180" w:author="Dániel Balogh" w:date="2021-01-29T09:47:00Z">
        <w:r>
          <w:t>Characters for Southeast Asian languages</w:t>
        </w:r>
        <w:bookmarkEnd w:id="179"/>
      </w:ins>
    </w:p>
    <w:p w14:paraId="000000B6" w14:textId="151DFC81" w:rsidR="006F3A4A" w:rsidRDefault="00395046" w:rsidP="00877FB8">
      <w:pPr>
        <w:pStyle w:val="Lista"/>
      </w:pPr>
      <w:r>
        <w:t xml:space="preserve">! </w:t>
      </w:r>
      <w:r w:rsidRPr="000605FE">
        <w:rPr>
          <w:b/>
          <w:bCs/>
        </w:rPr>
        <w:t xml:space="preserve">Cam </w:t>
      </w:r>
      <w:r w:rsidRPr="00DF4B64">
        <w:rPr>
          <w:rStyle w:val="Foreign"/>
          <w:b/>
          <w:bCs/>
        </w:rPr>
        <w:t>anusvāra-candra</w:t>
      </w:r>
    </w:p>
    <w:p w14:paraId="000000B7" w14:textId="77777777" w:rsidR="006F3A4A" w:rsidRDefault="00395046" w:rsidP="00877FB8">
      <w:pPr>
        <w:pStyle w:val="Lista2"/>
      </w:pPr>
      <w:r w:rsidRPr="004E1D84">
        <w:rPr>
          <w:rStyle w:val="Foreign"/>
        </w:rPr>
        <w:lastRenderedPageBreak/>
        <w:t>m̃</w:t>
      </w:r>
      <w:r>
        <w:t xml:space="preserve"> (this character is not available as a precomposed glyph, so it must be composed of a regular </w:t>
      </w:r>
      <w:r w:rsidRPr="004E1D84">
        <w:rPr>
          <w:rStyle w:val="Foreign"/>
        </w:rPr>
        <w:t>m</w:t>
      </w:r>
      <w:r>
        <w:t xml:space="preserve"> and a   ̃ sign, </w:t>
      </w:r>
      <w:r w:rsidRPr="0048794B">
        <w:rPr>
          <w:rStyle w:val="Code"/>
        </w:rPr>
        <w:t>U+0303</w:t>
      </w:r>
      <w:r>
        <w:t xml:space="preserve"> “Combining Tilde”)</w:t>
      </w:r>
    </w:p>
    <w:p w14:paraId="000000BA" w14:textId="77777777" w:rsidR="006F3A4A" w:rsidRDefault="00395046" w:rsidP="00877FB8">
      <w:pPr>
        <w:pStyle w:val="Lista"/>
      </w:pPr>
      <w:r w:rsidRPr="000605FE">
        <w:t xml:space="preserve">! </w:t>
      </w:r>
      <w:r w:rsidRPr="00061C63">
        <w:rPr>
          <w:b/>
          <w:bCs/>
        </w:rPr>
        <w:t>Javanes</w:t>
      </w:r>
      <w:r w:rsidRPr="00061C63">
        <w:rPr>
          <w:rFonts w:eastAsia="Arial"/>
          <w:b/>
          <w:bCs/>
        </w:rPr>
        <w:t>e/Balinese</w:t>
      </w:r>
      <w:r>
        <w:rPr>
          <w:rFonts w:eastAsia="Arial"/>
        </w:rPr>
        <w:t xml:space="preserve"> </w:t>
      </w:r>
      <w:r w:rsidRPr="00061C63">
        <w:rPr>
          <w:rStyle w:val="Foreign"/>
          <w:rFonts w:eastAsia="Arial"/>
          <w:b/>
          <w:bCs/>
        </w:rPr>
        <w:t>pepet</w:t>
      </w:r>
      <w:r w:rsidRPr="00061C63">
        <w:rPr>
          <w:rFonts w:eastAsia="Arial"/>
          <w:b/>
          <w:bCs/>
        </w:rPr>
        <w:t xml:space="preserve"> </w:t>
      </w:r>
      <w:r>
        <w:rPr>
          <w:rFonts w:eastAsia="Arial"/>
        </w:rPr>
        <w:t>(expressing the vowel schwa)</w:t>
      </w:r>
    </w:p>
    <w:p w14:paraId="000000BB" w14:textId="2939E5A8" w:rsidR="006F3A4A" w:rsidRDefault="00395046" w:rsidP="00877FB8">
      <w:pPr>
        <w:pStyle w:val="Lista2"/>
      </w:pPr>
      <w:r w:rsidRPr="004E1D84">
        <w:rPr>
          <w:rFonts w:eastAsia="Arial"/>
        </w:rPr>
        <w:t>short</w:t>
      </w:r>
      <w:r w:rsidR="005C4890" w:rsidRPr="00A51E20">
        <w:rPr>
          <w:rFonts w:eastAsia="Arial"/>
        </w:rPr>
        <w:t>,</w:t>
      </w:r>
      <w:r w:rsidRPr="00A51E20">
        <w:rPr>
          <w:rFonts w:eastAsia="Arial"/>
        </w:rPr>
        <w:t xml:space="preserve"> </w:t>
      </w:r>
      <w:r w:rsidRPr="007D6365">
        <w:rPr>
          <w:rStyle w:val="Foreign"/>
          <w:rFonts w:eastAsia="Arial"/>
        </w:rPr>
        <w:t>ə</w:t>
      </w:r>
      <w:r>
        <w:t xml:space="preserve"> (</w:t>
      </w:r>
      <w:r w:rsidRPr="0048794B">
        <w:rPr>
          <w:rStyle w:val="Code"/>
        </w:rPr>
        <w:t>U+0259</w:t>
      </w:r>
      <w:r>
        <w:t xml:space="preserve"> Latin Small Letter Schwa)</w:t>
      </w:r>
      <w:del w:id="181" w:author="Dániel Balogh" w:date="2020-11-02T08:49:00Z">
        <w:r w:rsidR="00777DD1" w:rsidDel="00455844">
          <w:delText xml:space="preserve">; uppercase </w:delText>
        </w:r>
        <w:r w:rsidR="00777DD1" w:rsidRPr="00777DD1" w:rsidDel="00455844">
          <w:delText>Ə</w:delText>
        </w:r>
        <w:r w:rsidR="00777DD1" w:rsidDel="00455844">
          <w:delText xml:space="preserve"> (</w:delText>
        </w:r>
        <w:r w:rsidR="00777DD1" w:rsidRPr="00777DD1" w:rsidDel="00455844">
          <w:rPr>
            <w:rStyle w:val="Code"/>
          </w:rPr>
          <w:delText>U+018F</w:delText>
        </w:r>
        <w:r w:rsidR="00777DD1" w:rsidDel="00455844">
          <w:delText xml:space="preserve"> </w:delText>
        </w:r>
        <w:r w:rsidR="00777DD1" w:rsidRPr="00777DD1" w:rsidDel="00455844">
          <w:delText>Latin Capital Letter Schwa</w:delText>
        </w:r>
        <w:r w:rsidR="00777DD1" w:rsidDel="00455844">
          <w:delText>)</w:delText>
        </w:r>
      </w:del>
    </w:p>
    <w:p w14:paraId="24A7F94A" w14:textId="550F1609" w:rsidR="00554F0E" w:rsidRDefault="00554F0E" w:rsidP="00554F0E">
      <w:pPr>
        <w:pStyle w:val="Lista3"/>
      </w:pPr>
      <w:r>
        <w:t xml:space="preserve">you may </w:t>
      </w:r>
      <w:r w:rsidR="006C73EF">
        <w:t>use the shorthand</w:t>
      </w:r>
      <w:r>
        <w:t xml:space="preserve"> </w:t>
      </w:r>
      <w:r w:rsidRPr="00554F0E">
        <w:rPr>
          <w:rStyle w:val="Foreign"/>
        </w:rPr>
        <w:t>ĕ</w:t>
      </w:r>
      <w:r>
        <w:t xml:space="preserve"> instead of </w:t>
      </w:r>
      <w:r w:rsidRPr="00554F0E">
        <w:rPr>
          <w:rStyle w:val="Foreign"/>
        </w:rPr>
        <w:t>ǝ</w:t>
      </w:r>
      <w:r>
        <w:t xml:space="preserve"> if it is easier for you; since </w:t>
      </w:r>
      <w:r w:rsidRPr="00554F0E">
        <w:rPr>
          <w:rStyle w:val="Foreign"/>
        </w:rPr>
        <w:t>ĕ</w:t>
      </w:r>
      <w:r>
        <w:t xml:space="preserve"> is not used for any other purpose in our transliteration, it can be automatically converted to </w:t>
      </w:r>
      <w:r w:rsidRPr="00554F0E">
        <w:rPr>
          <w:rStyle w:val="Foreign"/>
        </w:rPr>
        <w:t>ǝ</w:t>
      </w:r>
    </w:p>
    <w:p w14:paraId="6FC2A742" w14:textId="5877C1E4" w:rsidR="005C4890" w:rsidRPr="005C4890" w:rsidRDefault="00395046" w:rsidP="00877FB8">
      <w:pPr>
        <w:pStyle w:val="Lista2"/>
      </w:pPr>
      <w:r>
        <w:rPr>
          <w:rFonts w:eastAsia="Arial"/>
        </w:rPr>
        <w:t>long</w:t>
      </w:r>
      <w:r w:rsidR="005C4890">
        <w:rPr>
          <w:rFonts w:eastAsia="Arial"/>
        </w:rPr>
        <w:t>,</w:t>
      </w:r>
      <w:r>
        <w:rPr>
          <w:rFonts w:eastAsia="Arial"/>
        </w:rPr>
        <w:t xml:space="preserve"> </w:t>
      </w:r>
      <w:r w:rsidRPr="007D6365">
        <w:rPr>
          <w:rStyle w:val="Foreign"/>
          <w:rFonts w:eastAsia="Arial"/>
        </w:rPr>
        <w:t xml:space="preserve">ə: </w:t>
      </w:r>
      <w:r w:rsidRPr="00A51E20">
        <w:rPr>
          <w:rFonts w:eastAsia="Arial"/>
        </w:rPr>
        <w:t>(with length-mark represented by a colon</w:t>
      </w:r>
      <w:r w:rsidR="005C4890" w:rsidRPr="00A51E20">
        <w:rPr>
          <w:rFonts w:eastAsia="Arial"/>
        </w:rPr>
        <w:t xml:space="preserve"> as per </w:t>
      </w:r>
      <w:r w:rsidR="0054117F" w:rsidRPr="00A51E20">
        <w:rPr>
          <w:rFonts w:eastAsia="Arial"/>
        </w:rPr>
        <w:t>§</w:t>
      </w:r>
      <w:r w:rsidR="00EC1916" w:rsidRPr="00A51E20">
        <w:rPr>
          <w:rFonts w:eastAsia="Arial"/>
        </w:rPr>
        <w:fldChar w:fldCharType="begin"/>
      </w:r>
      <w:r w:rsidR="00EC1916" w:rsidRPr="00A51E20">
        <w:rPr>
          <w:rFonts w:eastAsia="Arial"/>
        </w:rPr>
        <w:instrText xml:space="preserve"> REF _Ref15558434 \r \h </w:instrText>
      </w:r>
      <w:r w:rsidR="00EC1916" w:rsidRPr="00A51E20">
        <w:rPr>
          <w:rFonts w:eastAsia="Arial"/>
        </w:rPr>
      </w:r>
      <w:r w:rsidR="00EC1916" w:rsidRPr="00A51E20">
        <w:rPr>
          <w:rFonts w:eastAsia="Arial"/>
        </w:rPr>
        <w:fldChar w:fldCharType="separate"/>
      </w:r>
      <w:r w:rsidR="00EF050B">
        <w:rPr>
          <w:rFonts w:eastAsia="Arial"/>
        </w:rPr>
        <w:t>5.3.5</w:t>
      </w:r>
      <w:r w:rsidR="00EC1916" w:rsidRPr="00A51E20">
        <w:rPr>
          <w:rFonts w:eastAsia="Arial"/>
        </w:rPr>
        <w:fldChar w:fldCharType="end"/>
      </w:r>
      <w:r w:rsidRPr="00A51E20">
        <w:rPr>
          <w:rFonts w:eastAsia="Arial"/>
        </w:rPr>
        <w:t>) in strict transliteration</w:t>
      </w:r>
    </w:p>
    <w:p w14:paraId="000000BC" w14:textId="2E1D91B6" w:rsidR="006F3A4A" w:rsidRPr="00A023EE" w:rsidRDefault="00395046" w:rsidP="005C4890">
      <w:pPr>
        <w:pStyle w:val="Lista3"/>
        <w:rPr>
          <w:ins w:id="182" w:author="Dániel Balogh" w:date="2020-11-02T08:57:00Z"/>
        </w:rPr>
      </w:pPr>
      <w:r w:rsidRPr="007D6365">
        <w:rPr>
          <w:rStyle w:val="Foreign"/>
          <w:rFonts w:eastAsia="Arial"/>
        </w:rPr>
        <w:t>ə̄</w:t>
      </w:r>
      <w:r w:rsidRPr="00A51E20">
        <w:rPr>
          <w:rFonts w:eastAsia="Arial"/>
        </w:rPr>
        <w:t xml:space="preserve"> in loose transliteration</w:t>
      </w:r>
      <w:r w:rsidR="005C4890" w:rsidRPr="00A51E20">
        <w:rPr>
          <w:rFonts w:eastAsia="Arial"/>
        </w:rPr>
        <w:t xml:space="preserve"> (not available as a precomposed character</w:t>
      </w:r>
      <w:r w:rsidR="00777DD1">
        <w:rPr>
          <w:rFonts w:eastAsia="Arial"/>
        </w:rPr>
        <w:t>:</w:t>
      </w:r>
      <w:r w:rsidR="005C4890" w:rsidRPr="00A51E20">
        <w:rPr>
          <w:rFonts w:eastAsia="Arial"/>
        </w:rPr>
        <w:t xml:space="preserve"> </w:t>
      </w:r>
      <w:r w:rsidR="00777DD1">
        <w:rPr>
          <w:rFonts w:eastAsia="Arial"/>
        </w:rPr>
        <w:t xml:space="preserve">add </w:t>
      </w:r>
      <w:r w:rsidR="005C4890" w:rsidRPr="005C4890">
        <w:rPr>
          <w:rStyle w:val="Code"/>
        </w:rPr>
        <w:t>U+0304</w:t>
      </w:r>
      <w:r w:rsidR="005C4890">
        <w:t xml:space="preserve"> </w:t>
      </w:r>
      <w:r w:rsidR="005C4890" w:rsidRPr="005C4890">
        <w:t>Combining Macron</w:t>
      </w:r>
      <w:r w:rsidR="00777DD1">
        <w:t xml:space="preserve"> to the plain character</w:t>
      </w:r>
      <w:r w:rsidR="005C4890" w:rsidRPr="00A51E20">
        <w:rPr>
          <w:rFonts w:eastAsia="Arial"/>
        </w:rPr>
        <w:t>)</w:t>
      </w:r>
    </w:p>
    <w:p w14:paraId="3F6BC4DD" w14:textId="545F0E67" w:rsidR="00455844" w:rsidRDefault="00455844" w:rsidP="00A023EE">
      <w:pPr>
        <w:pStyle w:val="Lista2"/>
      </w:pPr>
      <w:ins w:id="183" w:author="Dániel Balogh" w:date="2020-11-02T08:57:00Z">
        <w:r>
          <w:t>see §</w:t>
        </w:r>
        <w:r>
          <w:fldChar w:fldCharType="begin"/>
        </w:r>
        <w:r>
          <w:instrText xml:space="preserve"> REF _Ref17810731 \r \h </w:instrText>
        </w:r>
      </w:ins>
      <w:ins w:id="184" w:author="Dániel Balogh" w:date="2020-11-02T08:57:00Z">
        <w:r>
          <w:fldChar w:fldCharType="separate"/>
        </w:r>
      </w:ins>
      <w:r w:rsidR="00EF050B">
        <w:t>5.3.4</w:t>
      </w:r>
      <w:ins w:id="185" w:author="Dániel Balogh" w:date="2020-11-02T08:57:00Z">
        <w:r>
          <w:fldChar w:fldCharType="end"/>
        </w:r>
        <w:r>
          <w:t xml:space="preserve"> about transliterating long </w:t>
        </w:r>
        <w:r>
          <w:rPr>
            <w:rStyle w:val="Foreign"/>
          </w:rPr>
          <w:t>pepet</w:t>
        </w:r>
        <w:r>
          <w:t xml:space="preserve"> written using an </w:t>
        </w:r>
        <w:r>
          <w:rPr>
            <w:rStyle w:val="Foreign"/>
          </w:rPr>
          <w:t>A</w:t>
        </w:r>
        <w:r>
          <w:t xml:space="preserve"> glyph as a vowel support</w:t>
        </w:r>
      </w:ins>
    </w:p>
    <w:p w14:paraId="000000BD" w14:textId="6344E41C" w:rsidR="006F3A4A" w:rsidRDefault="00395046" w:rsidP="00877FB8">
      <w:pPr>
        <w:pStyle w:val="Lista"/>
      </w:pPr>
      <w:r>
        <w:t xml:space="preserve">! </w:t>
      </w:r>
      <w:r w:rsidRPr="000605FE">
        <w:rPr>
          <w:b/>
          <w:bCs/>
        </w:rPr>
        <w:t xml:space="preserve">Khmer (and Mon-Burmese) </w:t>
      </w:r>
      <w:r w:rsidRPr="000605FE">
        <w:rPr>
          <w:rFonts w:eastAsia="Arial"/>
          <w:b/>
          <w:bCs/>
        </w:rPr>
        <w:t>glottal stop</w:t>
      </w:r>
      <w:r w:rsidRPr="00061C63">
        <w:rPr>
          <w:rFonts w:eastAsia="Arial"/>
        </w:rPr>
        <w:t xml:space="preserve"> </w:t>
      </w:r>
    </w:p>
    <w:p w14:paraId="000000BE" w14:textId="77777777" w:rsidR="006F3A4A" w:rsidRDefault="00395046" w:rsidP="00877FB8">
      <w:pPr>
        <w:pStyle w:val="Lista2"/>
      </w:pPr>
      <w:r w:rsidRPr="004E1D84">
        <w:rPr>
          <w:rStyle w:val="Foreign"/>
        </w:rPr>
        <w:t>q</w:t>
      </w:r>
      <w:r>
        <w:t xml:space="preserve"> (the Latin letter q)</w:t>
      </w:r>
    </w:p>
    <w:p w14:paraId="000000BF" w14:textId="08FF6C8D" w:rsidR="006F3A4A" w:rsidRDefault="00395046" w:rsidP="00877FB8">
      <w:pPr>
        <w:pStyle w:val="Lista2"/>
      </w:pPr>
      <w:r>
        <w:t xml:space="preserve">see also </w:t>
      </w:r>
      <w:r w:rsidR="0054117F">
        <w:t>§</w:t>
      </w:r>
      <w:r w:rsidR="008A0B6C">
        <w:fldChar w:fldCharType="begin"/>
      </w:r>
      <w:r w:rsidR="008A0B6C">
        <w:instrText xml:space="preserve"> REF _Ref22208509 \r \h </w:instrText>
      </w:r>
      <w:r w:rsidR="008A0B6C">
        <w:fldChar w:fldCharType="separate"/>
      </w:r>
      <w:r w:rsidR="00EF050B">
        <w:t>5.3.4</w:t>
      </w:r>
      <w:r w:rsidR="008A0B6C">
        <w:fldChar w:fldCharType="end"/>
      </w:r>
      <w:r w:rsidR="008A0B6C">
        <w:t xml:space="preserve"> </w:t>
      </w:r>
      <w:r>
        <w:t>about the representation of independent vowels</w:t>
      </w:r>
      <w:r w:rsidR="008A0B6C">
        <w:t xml:space="preserve"> involving this character component</w:t>
      </w:r>
    </w:p>
    <w:p w14:paraId="000000C0" w14:textId="496C2334" w:rsidR="006F3A4A" w:rsidRDefault="00395046" w:rsidP="00877FB8">
      <w:pPr>
        <w:pStyle w:val="Lista"/>
      </w:pPr>
      <w:r>
        <w:t xml:space="preserve">! </w:t>
      </w:r>
      <w:moveToRangeStart w:id="186" w:author="Dániel Balogh" w:date="2021-01-29T09:57:00Z" w:name="move62806656"/>
      <w:moveTo w:id="187" w:author="Dániel Balogh" w:date="2021-01-29T09:57:00Z">
        <w:r w:rsidR="00983601" w:rsidRPr="00A023EE">
          <w:rPr>
            <w:b/>
            <w:bCs/>
          </w:rPr>
          <w:t xml:space="preserve">barred/dotted variant of </w:t>
        </w:r>
        <w:r w:rsidR="00983601" w:rsidRPr="00A023EE">
          <w:rPr>
            <w:rStyle w:val="Foreign"/>
            <w:b/>
            <w:bCs/>
          </w:rPr>
          <w:t>b</w:t>
        </w:r>
      </w:moveTo>
      <w:moveToRangeEnd w:id="186"/>
      <w:ins w:id="188" w:author="Dániel Balogh" w:date="2021-01-29T09:57:00Z">
        <w:r w:rsidR="00983601" w:rsidRPr="000605FE">
          <w:rPr>
            <w:b/>
            <w:bCs/>
          </w:rPr>
          <w:t xml:space="preserve"> </w:t>
        </w:r>
      </w:ins>
      <w:del w:id="189" w:author="Dániel Balogh" w:date="2021-01-29T09:57:00Z">
        <w:r w:rsidRPr="000605FE" w:rsidDel="00983601">
          <w:rPr>
            <w:b/>
            <w:bCs/>
          </w:rPr>
          <w:delText>special signs for</w:delText>
        </w:r>
      </w:del>
      <w:ins w:id="190" w:author="Dániel Balogh" w:date="2021-01-29T09:57:00Z">
        <w:r w:rsidR="00983601">
          <w:rPr>
            <w:b/>
            <w:bCs/>
          </w:rPr>
          <w:t>in</w:t>
        </w:r>
      </w:ins>
      <w:r w:rsidRPr="000605FE">
        <w:rPr>
          <w:b/>
          <w:bCs/>
        </w:rPr>
        <w:t xml:space="preserve"> Mon and Pyu</w:t>
      </w:r>
      <w:r>
        <w:t>:</w:t>
      </w:r>
    </w:p>
    <w:p w14:paraId="000000C1" w14:textId="7ED0260E" w:rsidR="006F3A4A" w:rsidDel="00983601" w:rsidRDefault="00395046" w:rsidP="00EE1A12">
      <w:pPr>
        <w:pStyle w:val="Lista2"/>
        <w:rPr>
          <w:del w:id="191" w:author="Dániel Balogh" w:date="2021-01-29T09:57:00Z"/>
        </w:rPr>
      </w:pPr>
      <w:moveFromRangeStart w:id="192" w:author="Dániel Balogh" w:date="2021-01-29T09:57:00Z" w:name="move62806656"/>
      <w:moveFrom w:id="193" w:author="Dániel Balogh" w:date="2021-01-29T09:57:00Z">
        <w:r w:rsidDel="00983601">
          <w:t xml:space="preserve">barred/dotted variant of </w:t>
        </w:r>
        <w:r w:rsidRPr="004E1D84" w:rsidDel="00983601">
          <w:rPr>
            <w:rStyle w:val="Foreign"/>
          </w:rPr>
          <w:t>b</w:t>
        </w:r>
      </w:moveFrom>
      <w:moveFromRangeEnd w:id="192"/>
    </w:p>
    <w:p w14:paraId="000000C2" w14:textId="77777777" w:rsidR="006F3A4A" w:rsidRDefault="00395046" w:rsidP="00A023EE">
      <w:pPr>
        <w:pStyle w:val="Lista2"/>
      </w:pPr>
      <w:r w:rsidRPr="00270103">
        <w:rPr>
          <w:rStyle w:val="Foreign"/>
        </w:rPr>
        <w:t>ḅ</w:t>
      </w:r>
      <w:r>
        <w:t xml:space="preserve"> (</w:t>
      </w:r>
      <w:r w:rsidRPr="0048794B">
        <w:rPr>
          <w:rStyle w:val="Code"/>
        </w:rPr>
        <w:t>U+1E05</w:t>
      </w:r>
      <w:r>
        <w:t xml:space="preserve"> Latin Small Letter B with Dot Below)</w:t>
      </w:r>
    </w:p>
    <w:p w14:paraId="000000C3" w14:textId="698BC165" w:rsidR="006F3A4A" w:rsidRPr="00A023EE" w:rsidRDefault="00395046" w:rsidP="00A023EE">
      <w:pPr>
        <w:pStyle w:val="Lista"/>
        <w:rPr>
          <w:b/>
          <w:bCs/>
        </w:rPr>
      </w:pPr>
      <w:r w:rsidRPr="00A023EE">
        <w:rPr>
          <w:rStyle w:val="Foreign"/>
          <w:b/>
          <w:bCs/>
        </w:rPr>
        <w:t>akṣara</w:t>
      </w:r>
      <w:r w:rsidRPr="00A023EE">
        <w:rPr>
          <w:b/>
          <w:bCs/>
        </w:rPr>
        <w:t>s with underdot</w:t>
      </w:r>
      <w:ins w:id="194" w:author="Dániel Balogh" w:date="2021-01-29T09:57:00Z">
        <w:r w:rsidR="00983601" w:rsidRPr="00A023EE">
          <w:rPr>
            <w:b/>
            <w:bCs/>
          </w:rPr>
          <w:t xml:space="preserve"> </w:t>
        </w:r>
        <w:r w:rsidR="00983601" w:rsidRPr="00983601">
          <w:rPr>
            <w:b/>
            <w:bCs/>
          </w:rPr>
          <w:t>in Mon, Pyu and Burmese</w:t>
        </w:r>
      </w:ins>
    </w:p>
    <w:p w14:paraId="000000C4" w14:textId="31873ED9" w:rsidR="006F3A4A" w:rsidRDefault="00395046" w:rsidP="00877FB8">
      <w:pPr>
        <w:pStyle w:val="Lista3"/>
        <w:rPr>
          <w:ins w:id="195" w:author="Dániel Balogh" w:date="2021-01-29T09:58:00Z"/>
        </w:rPr>
      </w:pPr>
      <w:r w:rsidRPr="00270103">
        <w:rPr>
          <w:rStyle w:val="Foreign"/>
        </w:rPr>
        <w:t>ṃ</w:t>
      </w:r>
      <w:r>
        <w:t xml:space="preserve"> (</w:t>
      </w:r>
      <w:r w:rsidRPr="0048794B">
        <w:rPr>
          <w:rStyle w:val="Code"/>
        </w:rPr>
        <w:t>U+1E43</w:t>
      </w:r>
      <w:r>
        <w:t xml:space="preserve"> Latin Small Letter M with Dot Below)</w:t>
      </w:r>
    </w:p>
    <w:p w14:paraId="2C82C7AD" w14:textId="60377C41" w:rsidR="00983601" w:rsidRPr="00A023EE" w:rsidRDefault="00983601" w:rsidP="00983601">
      <w:pPr>
        <w:pStyle w:val="Lista"/>
        <w:rPr>
          <w:ins w:id="196" w:author="Dániel Balogh" w:date="2021-01-29T09:58:00Z"/>
          <w:b/>
          <w:bCs/>
        </w:rPr>
      </w:pPr>
      <w:proofErr w:type="spellStart"/>
      <w:ins w:id="197" w:author="Dániel Balogh" w:date="2021-01-29T09:58:00Z">
        <w:r w:rsidRPr="00A023EE">
          <w:rPr>
            <w:b/>
            <w:bCs/>
            <w:i/>
            <w:iCs/>
          </w:rPr>
          <w:t>akṣaras</w:t>
        </w:r>
        <w:proofErr w:type="spellEnd"/>
        <w:r>
          <w:rPr>
            <w:b/>
            <w:bCs/>
            <w:i/>
            <w:iCs/>
          </w:rPr>
          <w:t xml:space="preserve"> with abbreviation markers in Burmese</w:t>
        </w:r>
      </w:ins>
    </w:p>
    <w:p w14:paraId="4BA6BB0E" w14:textId="1F644E47" w:rsidR="00983601" w:rsidRDefault="00983601" w:rsidP="00983601">
      <w:pPr>
        <w:pStyle w:val="Lista2"/>
        <w:rPr>
          <w:ins w:id="198" w:author="Dániel Balogh" w:date="2021-01-29T10:02:00Z"/>
        </w:rPr>
      </w:pPr>
      <w:ins w:id="199" w:author="Dániel Balogh" w:date="2021-01-29T09:58:00Z">
        <w:r>
          <w:t>use an asterisk to represent the abbreviation marker, e.g.</w:t>
        </w:r>
      </w:ins>
      <w:ins w:id="200" w:author="Dániel Balogh" w:date="2021-01-29T09:59:00Z">
        <w:r>
          <w:t xml:space="preserve"> </w:t>
        </w:r>
        <w:r w:rsidRPr="00A023EE">
          <w:rPr>
            <w:rStyle w:val="Foreign"/>
          </w:rPr>
          <w:t>n*</w:t>
        </w:r>
      </w:ins>
      <w:ins w:id="201" w:author="Dániel Balogh" w:date="2021-01-29T09:58:00Z">
        <w:r>
          <w:t xml:space="preserve"> </w:t>
        </w:r>
      </w:ins>
      <w:ins w:id="202" w:author="Dániel Balogh" w:date="2021-01-29T09:59:00Z">
        <w:r>
          <w:t xml:space="preserve">to transliterate </w:t>
        </w:r>
        <w:r w:rsidRPr="00A023EE">
          <w:rPr>
            <w:rStyle w:val="ForeignBurmeseScript"/>
            <w:rFonts w:hint="cs"/>
            <w:cs/>
          </w:rPr>
          <w:t>၌</w:t>
        </w:r>
        <w:r w:rsidRPr="00983601">
          <w:t xml:space="preserve"> </w:t>
        </w:r>
      </w:ins>
    </w:p>
    <w:p w14:paraId="661BB5F5" w14:textId="353F7D09" w:rsidR="00D70AFB" w:rsidRPr="00D70AFB" w:rsidRDefault="00D70AFB" w:rsidP="00A023EE">
      <w:pPr>
        <w:pStyle w:val="Lista2"/>
      </w:pPr>
      <w:ins w:id="203" w:author="Dániel Balogh" w:date="2021-01-29T10:02:00Z">
        <w:r>
          <w:t xml:space="preserve">note that if </w:t>
        </w:r>
      </w:ins>
      <w:ins w:id="204" w:author="Dániel Balogh" w:date="2021-01-29T10:03:00Z">
        <w:r>
          <w:t>you use an asterisk for this purpose, then you must not use asterisks as shorthand for a zero vowel marker (</w:t>
        </w:r>
      </w:ins>
      <w:ins w:id="205" w:author="Dániel Balogh" w:date="2021-01-29T10:05:00Z">
        <w:r>
          <w:t>§</w:t>
        </w:r>
        <w:r>
          <w:fldChar w:fldCharType="begin"/>
        </w:r>
        <w:r>
          <w:instrText xml:space="preserve"> REF _Ref17800758 \r \h </w:instrText>
        </w:r>
      </w:ins>
      <w:r>
        <w:fldChar w:fldCharType="separate"/>
      </w:r>
      <w:r w:rsidR="00EF050B">
        <w:t>5.3.2</w:t>
      </w:r>
      <w:ins w:id="206" w:author="Dániel Balogh" w:date="2021-01-29T10:05:00Z">
        <w:r>
          <w:fldChar w:fldCharType="end"/>
        </w:r>
        <w:r>
          <w:t>)</w:t>
        </w:r>
      </w:ins>
    </w:p>
    <w:p w14:paraId="000000C5" w14:textId="6639254B" w:rsidR="006F3A4A" w:rsidRPr="002E3853" w:rsidRDefault="00395046" w:rsidP="00BF7B0E">
      <w:pPr>
        <w:pStyle w:val="Cmsor2"/>
      </w:pPr>
      <w:bookmarkStart w:id="207" w:name="_w9lp3wb1umde" w:colFirst="0" w:colLast="0"/>
      <w:bookmarkStart w:id="208" w:name="_Ref17290022"/>
      <w:bookmarkStart w:id="209" w:name="_Toc17811429"/>
      <w:bookmarkStart w:id="210" w:name="_Toc17811484"/>
      <w:bookmarkEnd w:id="207"/>
      <w:r w:rsidRPr="002E3853">
        <w:t xml:space="preserve">Long and </w:t>
      </w:r>
      <w:r w:rsidR="008969B5" w:rsidRPr="002E3853">
        <w:t xml:space="preserve">Short </w:t>
      </w:r>
      <w:r w:rsidRPr="002E3853">
        <w:rPr>
          <w:rFonts w:eastAsia="Gentium"/>
        </w:rPr>
        <w:t>e and o</w:t>
      </w:r>
      <w:bookmarkEnd w:id="208"/>
      <w:bookmarkEnd w:id="209"/>
      <w:bookmarkEnd w:id="210"/>
    </w:p>
    <w:p w14:paraId="000000C6" w14:textId="77777777" w:rsidR="006F3A4A" w:rsidRDefault="00395046" w:rsidP="00877FB8">
      <w:pPr>
        <w:pStyle w:val="Lista"/>
      </w:pPr>
      <w:r>
        <w:t xml:space="preserve">when transliterating a language that does not make a distinction between long and short </w:t>
      </w:r>
      <w:r w:rsidRPr="00061C63">
        <w:rPr>
          <w:rStyle w:val="Foreign"/>
        </w:rPr>
        <w:t>e</w:t>
      </w:r>
      <w:r>
        <w:t xml:space="preserve"> and </w:t>
      </w:r>
      <w:r w:rsidRPr="00061C63">
        <w:rPr>
          <w:rStyle w:val="Foreign"/>
        </w:rPr>
        <w:t>o</w:t>
      </w:r>
      <w:r>
        <w:t>, use these Latin characters without a macron</w:t>
      </w:r>
    </w:p>
    <w:p w14:paraId="000000C7" w14:textId="77777777" w:rsidR="006F3A4A" w:rsidRDefault="00395046" w:rsidP="00877FB8">
      <w:pPr>
        <w:pStyle w:val="Lista2"/>
      </w:pPr>
      <w:r>
        <w:t xml:space="preserve">this corresponds to Option 9.1 of the ISO15919 standard, applicable to languages that do not make a distinction between the phonemes </w:t>
      </w:r>
      <w:r w:rsidRPr="004E1D84">
        <w:rPr>
          <w:rStyle w:val="Foreign"/>
        </w:rPr>
        <w:t>e/ē</w:t>
      </w:r>
      <w:r>
        <w:t xml:space="preserve"> and </w:t>
      </w:r>
      <w:r w:rsidRPr="004E1D84">
        <w:rPr>
          <w:rStyle w:val="Foreign"/>
        </w:rPr>
        <w:t>o/ō</w:t>
      </w:r>
    </w:p>
    <w:p w14:paraId="000000C8" w14:textId="46776D6F" w:rsidR="006F3A4A" w:rsidRPr="00061C63" w:rsidRDefault="00395046" w:rsidP="00877FB8">
      <w:pPr>
        <w:pStyle w:val="Lista"/>
        <w:rPr>
          <w:rFonts w:eastAsia="Arial"/>
        </w:rPr>
      </w:pPr>
      <w:r>
        <w:t xml:space="preserve">however, for Dravidian </w:t>
      </w:r>
      <w:r w:rsidRPr="00061C63">
        <w:rPr>
          <w:b/>
          <w:bCs/>
        </w:rPr>
        <w:t xml:space="preserve">languages that distinguish long and short </w:t>
      </w:r>
      <w:r w:rsidRPr="00061C63">
        <w:rPr>
          <w:rStyle w:val="Foreign"/>
          <w:b/>
          <w:bCs/>
        </w:rPr>
        <w:t>e</w:t>
      </w:r>
      <w:r w:rsidRPr="00061C63">
        <w:rPr>
          <w:b/>
          <w:bCs/>
        </w:rPr>
        <w:t xml:space="preserve"> and </w:t>
      </w:r>
      <w:r w:rsidRPr="00061C63">
        <w:rPr>
          <w:rStyle w:val="Foreign"/>
          <w:b/>
          <w:bCs/>
        </w:rPr>
        <w:t>o</w:t>
      </w:r>
      <w:r>
        <w:t xml:space="preserve">, you </w:t>
      </w:r>
      <w:r w:rsidR="005C4890">
        <w:t xml:space="preserve">have the option to </w:t>
      </w:r>
      <w:r w:rsidR="000F1DBB">
        <w:t xml:space="preserve">record </w:t>
      </w:r>
      <w:r>
        <w:t>that distinction even if it is not present in the script you are working with</w:t>
      </w:r>
    </w:p>
    <w:p w14:paraId="000000C9" w14:textId="34935354" w:rsidR="006F3A4A" w:rsidRDefault="00395046" w:rsidP="00877FB8">
      <w:pPr>
        <w:pStyle w:val="Lista2"/>
      </w:pPr>
      <w:r>
        <w:t xml:space="preserve">in this case, transcribe long vowels as </w:t>
      </w:r>
      <w:r w:rsidRPr="004E1D84">
        <w:rPr>
          <w:rStyle w:val="Foreign"/>
        </w:rPr>
        <w:t>ē/ō</w:t>
      </w:r>
      <w:r w:rsidR="000F1DBB">
        <w:t xml:space="preserve"> even in strict transliteration</w:t>
      </w:r>
    </w:p>
    <w:p w14:paraId="000000CA" w14:textId="1F87AE67" w:rsidR="006F3A4A" w:rsidRPr="00270103" w:rsidRDefault="006C73EF" w:rsidP="00877FB8">
      <w:pPr>
        <w:pStyle w:val="Lista2"/>
        <w:rPr>
          <w:rFonts w:eastAsia="Arial"/>
        </w:rPr>
      </w:pPr>
      <w:r>
        <w:t xml:space="preserve">these characters will be treated as shorthand, subsequently to be </w:t>
      </w:r>
      <w:r w:rsidR="00F1306D">
        <w:t xml:space="preserve">automatically </w:t>
      </w:r>
      <w:r>
        <w:t>expanded with XML markup</w:t>
      </w:r>
      <w:r w:rsidR="00395046">
        <w:t xml:space="preserve"> signifying that </w:t>
      </w:r>
      <w:r w:rsidR="00395046" w:rsidRPr="004E1D84">
        <w:rPr>
          <w:rStyle w:val="Foreign"/>
        </w:rPr>
        <w:t>e</w:t>
      </w:r>
      <w:r w:rsidR="00395046">
        <w:t xml:space="preserve"> or </w:t>
      </w:r>
      <w:r w:rsidR="00395046" w:rsidRPr="004E1D84">
        <w:rPr>
          <w:rStyle w:val="Foreign"/>
        </w:rPr>
        <w:t>o</w:t>
      </w:r>
      <w:r w:rsidR="00395046">
        <w:t xml:space="preserve"> was in fact inscribed, but the spelling has been normalised by the editor</w:t>
      </w:r>
    </w:p>
    <w:p w14:paraId="000000CB" w14:textId="376380FA" w:rsidR="006F3A4A" w:rsidRDefault="00395046" w:rsidP="00877FB8">
      <w:pPr>
        <w:pStyle w:val="Lista3"/>
      </w:pPr>
      <w:r>
        <w:t>that is to say, the palaeographically primary generic vowel marker, e.g. that in</w:t>
      </w:r>
      <w:r w:rsidR="00200C63" w:rsidRPr="00200C63">
        <w:rPr>
          <w:rFonts w:hint="cs"/>
          <w:cs/>
          <w:lang w:bidi="ta-IN"/>
        </w:rPr>
        <w:t xml:space="preserve"> </w:t>
      </w:r>
      <w:r w:rsidR="00200C63" w:rsidRPr="00E22E27">
        <w:rPr>
          <w:rStyle w:val="ForeignTamilScript"/>
          <w:rFonts w:hint="cs"/>
          <w:cs/>
        </w:rPr>
        <w:t>கெ</w:t>
      </w:r>
      <w:r w:rsidR="00F1306D">
        <w:rPr>
          <w:lang w:bidi="ta-IN"/>
        </w:rPr>
        <w:t xml:space="preserve"> </w:t>
      </w:r>
      <w:r w:rsidR="00F1306D">
        <w:rPr>
          <w:rStyle w:val="Foreign"/>
        </w:rPr>
        <w:t>ke</w:t>
      </w:r>
      <w:r>
        <w:t xml:space="preserve">, </w:t>
      </w:r>
      <w:r w:rsidR="00200C63" w:rsidRPr="00E22E27">
        <w:rPr>
          <w:rStyle w:val="ForeignTamilScript"/>
          <w:rFonts w:hint="cs"/>
          <w:cs/>
        </w:rPr>
        <w:t>கொ</w:t>
      </w:r>
      <w:r w:rsidR="00F1306D">
        <w:rPr>
          <w:lang w:bidi="ta-IN"/>
        </w:rPr>
        <w:t xml:space="preserve"> </w:t>
      </w:r>
      <w:r w:rsidR="00F1306D">
        <w:rPr>
          <w:rStyle w:val="Foreign"/>
        </w:rPr>
        <w:t>ko</w:t>
      </w:r>
      <w:r>
        <w:t>, may represent either a short or a long vowel; when it represents a long vowel, this will be shown as an editorial normalisation, e.g. to</w:t>
      </w:r>
      <w:r w:rsidR="00200C63" w:rsidRPr="00E22E27">
        <w:rPr>
          <w:rStyle w:val="ForeignTamilScript"/>
          <w:rFonts w:hint="cs"/>
          <w:cs/>
        </w:rPr>
        <w:t xml:space="preserve"> கே</w:t>
      </w:r>
      <w:r w:rsidR="00F1306D">
        <w:rPr>
          <w:lang w:bidi="ta-IN"/>
        </w:rPr>
        <w:t xml:space="preserve"> </w:t>
      </w:r>
      <w:r w:rsidR="00F1306D">
        <w:rPr>
          <w:rStyle w:val="Foreign"/>
        </w:rPr>
        <w:t>kē</w:t>
      </w:r>
      <w:r>
        <w:t>,</w:t>
      </w:r>
      <w:r w:rsidR="00200C63" w:rsidRPr="00200C63">
        <w:rPr>
          <w:rFonts w:hint="cs"/>
          <w:cs/>
          <w:lang w:bidi="ta-IN"/>
        </w:rPr>
        <w:t xml:space="preserve"> </w:t>
      </w:r>
      <w:r w:rsidR="00200C63" w:rsidRPr="00E22E27">
        <w:rPr>
          <w:rStyle w:val="ForeignTamilScript"/>
          <w:rFonts w:hint="cs"/>
          <w:cs/>
        </w:rPr>
        <w:t>கோ</w:t>
      </w:r>
      <w:r w:rsidR="00F1306D">
        <w:rPr>
          <w:lang w:bidi="ta-IN"/>
        </w:rPr>
        <w:t xml:space="preserve"> </w:t>
      </w:r>
      <w:r w:rsidR="00F1306D">
        <w:rPr>
          <w:rStyle w:val="Foreign"/>
        </w:rPr>
        <w:t>kō</w:t>
      </w:r>
    </w:p>
    <w:p w14:paraId="000000CC" w14:textId="77777777" w:rsidR="006F3A4A" w:rsidRPr="00270103" w:rsidRDefault="00395046" w:rsidP="00877FB8">
      <w:pPr>
        <w:pStyle w:val="Lista2"/>
        <w:rPr>
          <w:rFonts w:eastAsia="Arial"/>
        </w:rPr>
      </w:pPr>
      <w:r>
        <w:t xml:space="preserve">should your inscription (or manuscript) explicitly distinguish between short and long </w:t>
      </w:r>
      <w:r w:rsidRPr="004E1D84">
        <w:rPr>
          <w:rStyle w:val="Foreign"/>
        </w:rPr>
        <w:t>e/o</w:t>
      </w:r>
      <w:r>
        <w:t>, please contact us to devise a solution for handling this</w:t>
      </w:r>
    </w:p>
    <w:p w14:paraId="000000CD" w14:textId="526D3236" w:rsidR="006F3A4A" w:rsidRDefault="00395046" w:rsidP="00BF7B0E">
      <w:pPr>
        <w:pStyle w:val="Cmsor2"/>
      </w:pPr>
      <w:bookmarkStart w:id="211" w:name="_h0qofzr3l3f2" w:colFirst="0" w:colLast="0"/>
      <w:bookmarkStart w:id="212" w:name="_Toc17811430"/>
      <w:bookmarkStart w:id="213" w:name="_Toc17811485"/>
      <w:bookmarkEnd w:id="211"/>
      <w:r>
        <w:t xml:space="preserve">Special </w:t>
      </w:r>
      <w:del w:id="214" w:author="Dániel Balogh" w:date="2024-03-27T15:02:00Z">
        <w:r w:rsidDel="00BC6A9C">
          <w:delText xml:space="preserve">Glyph </w:delText>
        </w:r>
      </w:del>
      <w:r>
        <w:t xml:space="preserve">Forms and </w:t>
      </w:r>
      <w:del w:id="215" w:author="Dániel Balogh" w:date="2024-03-27T15:02:00Z">
        <w:r w:rsidDel="00BC6A9C">
          <w:delText>Compositions</w:delText>
        </w:r>
      </w:del>
      <w:bookmarkEnd w:id="212"/>
      <w:bookmarkEnd w:id="213"/>
      <w:ins w:id="216" w:author="Dániel Balogh" w:date="2024-03-27T15:02:00Z">
        <w:r w:rsidR="00BC6A9C">
          <w:t>Functions</w:t>
        </w:r>
      </w:ins>
    </w:p>
    <w:p w14:paraId="000000CE" w14:textId="6AA0F44E" w:rsidR="006F3A4A" w:rsidRDefault="00395046" w:rsidP="00BC6A9C">
      <w:pPr>
        <w:pStyle w:val="Lista"/>
        <w:rPr>
          <w:ins w:id="217" w:author="Dániel Balogh" w:date="2024-03-27T15:05:00Z"/>
        </w:rPr>
      </w:pPr>
      <w:r>
        <w:t xml:space="preserve">ideally, transliteration would </w:t>
      </w:r>
      <w:del w:id="218" w:author="Dániel Balogh" w:date="2024-03-27T15:03:00Z">
        <w:r w:rsidDel="00BC6A9C">
          <w:delText xml:space="preserve">not </w:delText>
        </w:r>
      </w:del>
      <w:r>
        <w:t xml:space="preserve">be concerned </w:t>
      </w:r>
      <w:ins w:id="219" w:author="Dániel Balogh" w:date="2024-03-27T15:03:00Z">
        <w:r w:rsidR="00BC6A9C">
          <w:t xml:space="preserve">with graphemes alone, and disregard </w:t>
        </w:r>
      </w:ins>
      <w:ins w:id="220" w:author="Dániel Balogh" w:date="2024-03-27T15:05:00Z">
        <w:r w:rsidR="00BC6A9C">
          <w:t xml:space="preserve">the choice of </w:t>
        </w:r>
      </w:ins>
      <w:del w:id="221" w:author="Dániel Balogh" w:date="2024-03-27T15:05:00Z">
        <w:r w:rsidDel="00BC6A9C">
          <w:delText xml:space="preserve">with what </w:delText>
        </w:r>
      </w:del>
      <w:r>
        <w:t xml:space="preserve">allograph </w:t>
      </w:r>
      <w:del w:id="222" w:author="Dániel Balogh" w:date="2024-03-27T15:05:00Z">
        <w:r w:rsidDel="00BC6A9C">
          <w:delText xml:space="preserve">is </w:delText>
        </w:r>
      </w:del>
      <w:r>
        <w:t>used in a particular instance to represent a particular grapheme</w:t>
      </w:r>
    </w:p>
    <w:p w14:paraId="000000CF" w14:textId="655CC96D" w:rsidR="006F3A4A" w:rsidRDefault="00395046" w:rsidP="00BC6A9C">
      <w:pPr>
        <w:pStyle w:val="Lista2"/>
      </w:pPr>
      <w:r>
        <w:t xml:space="preserve">however, we find that </w:t>
      </w:r>
      <w:r w:rsidR="008969B5">
        <w:t xml:space="preserve">it may be important </w:t>
      </w:r>
      <w:r>
        <w:t xml:space="preserve">for our research interests </w:t>
      </w:r>
      <w:r w:rsidR="008969B5">
        <w:t xml:space="preserve">to preserve in the transliterated text </w:t>
      </w:r>
      <w:r>
        <w:t xml:space="preserve">some alternative ways of representing the same character or character combination </w:t>
      </w:r>
    </w:p>
    <w:p w14:paraId="61EB9368" w14:textId="74576E55" w:rsidR="005F4CCD" w:rsidRDefault="00395046" w:rsidP="007B48C2">
      <w:pPr>
        <w:pStyle w:val="Lista"/>
      </w:pPr>
      <w:r>
        <w:t xml:space="preserve">for this reason, in strict transliteration we shall </w:t>
      </w:r>
      <w:r w:rsidR="005F4CCD">
        <w:t xml:space="preserve">employ some mandatory </w:t>
      </w:r>
      <w:r>
        <w:t xml:space="preserve">distinctions set out </w:t>
      </w:r>
      <w:r w:rsidR="00795CDF">
        <w:t>in the following subsections</w:t>
      </w:r>
    </w:p>
    <w:p w14:paraId="5930AF09" w14:textId="0B336D23" w:rsidR="007B48C2" w:rsidRDefault="007B48C2" w:rsidP="007B48C2">
      <w:pPr>
        <w:pStyle w:val="Lista"/>
      </w:pPr>
      <w:r>
        <w:t>certain further distinctions set out in the following subsections may be optionally made using markup or a shorthand notation that will be auto-converted to markup</w:t>
      </w:r>
    </w:p>
    <w:p w14:paraId="000000D2" w14:textId="6339BD60" w:rsidR="006F3A4A" w:rsidRDefault="00395046" w:rsidP="008764EC">
      <w:pPr>
        <w:pStyle w:val="Lista"/>
        <w:rPr>
          <w:ins w:id="223" w:author="Dániel Balogh" w:date="2020-08-21T16:35:00Z"/>
        </w:rPr>
      </w:pPr>
      <w:r>
        <w:lastRenderedPageBreak/>
        <w:t>other potentially interesting allographs</w:t>
      </w:r>
      <w:r w:rsidR="009474C4">
        <w:t xml:space="preserve"> – </w:t>
      </w:r>
      <w:r>
        <w:t xml:space="preserve">for instance the use of two alternative glyphs within the same inscription for the same simplex character, </w:t>
      </w:r>
      <w:r w:rsidR="009474C4">
        <w:t xml:space="preserve">or different ways in which a vowel marker is attached to a consonant – </w:t>
      </w:r>
      <w:r>
        <w:t xml:space="preserve">will need to be described </w:t>
      </w:r>
      <w:r w:rsidR="00E35C7A">
        <w:t>in your metadata</w:t>
      </w:r>
      <w:r>
        <w:t xml:space="preserve">, and will not be </w:t>
      </w:r>
      <w:r w:rsidR="008969B5">
        <w:t xml:space="preserve">directly </w:t>
      </w:r>
      <w:r>
        <w:t>represented in the transliteration or the markup</w:t>
      </w:r>
      <w:r w:rsidR="008764EC" w:rsidRPr="00BF7B0E">
        <w:rPr>
          <w:rStyle w:val="Lbjegyzet-hivatkozs"/>
        </w:rPr>
        <w:footnoteReference w:id="80"/>
      </w:r>
    </w:p>
    <w:p w14:paraId="3922F6E0" w14:textId="1C6BB926" w:rsidR="00EA1027" w:rsidRDefault="00EA1027" w:rsidP="008764EC">
      <w:pPr>
        <w:pStyle w:val="Lista"/>
      </w:pPr>
      <w:ins w:id="224" w:author="Dániel Balogh" w:date="2020-08-21T16:35:00Z">
        <w:r>
          <w:t xml:space="preserve">TODO: perhaps in this section, add instructions on C and V or another solution for partially extant </w:t>
        </w:r>
        <w:proofErr w:type="spellStart"/>
        <w:r>
          <w:t>akṣaras</w:t>
        </w:r>
      </w:ins>
      <w:proofErr w:type="spellEnd"/>
    </w:p>
    <w:p w14:paraId="000000D3" w14:textId="76BF8AF0" w:rsidR="006F3A4A" w:rsidRDefault="00395046" w:rsidP="00BF7B0E">
      <w:pPr>
        <w:pStyle w:val="Cmsor3"/>
      </w:pPr>
      <w:bookmarkStart w:id="225" w:name="_y9z6zgvtcr89" w:colFirst="0" w:colLast="0"/>
      <w:bookmarkStart w:id="226" w:name="_Ref15558357"/>
      <w:bookmarkStart w:id="227" w:name="_Toc17811431"/>
      <w:bookmarkStart w:id="228" w:name="_Toc17811486"/>
      <w:bookmarkStart w:id="229" w:name="_Toc199757562"/>
      <w:bookmarkEnd w:id="225"/>
      <w:r>
        <w:t xml:space="preserve">Final consonants </w:t>
      </w:r>
      <w:bookmarkEnd w:id="226"/>
      <w:r w:rsidR="000C3F1F">
        <w:t>as special</w:t>
      </w:r>
      <w:r w:rsidR="00C66106">
        <w:t xml:space="preserve"> simplex characters</w:t>
      </w:r>
      <w:bookmarkEnd w:id="227"/>
      <w:bookmarkEnd w:id="228"/>
      <w:bookmarkEnd w:id="229"/>
    </w:p>
    <w:p w14:paraId="52BCB385" w14:textId="2C3FE45D" w:rsidR="006B3C8A" w:rsidRDefault="00395046" w:rsidP="00C748CB">
      <w:pPr>
        <w:pStyle w:val="Lista"/>
      </w:pPr>
      <w:r w:rsidRPr="00087C8B">
        <w:t xml:space="preserve">special </w:t>
      </w:r>
      <w:r w:rsidR="00C66106" w:rsidRPr="00087C8B">
        <w:t>character</w:t>
      </w:r>
      <w:r w:rsidR="002706C5" w:rsidRPr="00087C8B">
        <w:t xml:space="preserve"> form</w:t>
      </w:r>
      <w:r w:rsidR="00C66106" w:rsidRPr="00087C8B">
        <w:t>s</w:t>
      </w:r>
      <w:r w:rsidRPr="00087C8B">
        <w:t xml:space="preserve"> </w:t>
      </w:r>
      <w:r w:rsidR="00087C8B" w:rsidRPr="00087C8B">
        <w:t>representing</w:t>
      </w:r>
      <w:r w:rsidR="00087C8B">
        <w:t xml:space="preserve"> consonants without a vowel </w:t>
      </w:r>
      <w:r>
        <w:t xml:space="preserve">(called </w:t>
      </w:r>
      <w:r w:rsidRPr="00061C63">
        <w:rPr>
          <w:rStyle w:val="Foreign"/>
        </w:rPr>
        <w:t>halanta</w:t>
      </w:r>
      <w:r>
        <w:t xml:space="preserve"> consonants in Sanskrit)</w:t>
      </w:r>
      <w:r w:rsidR="00087C8B">
        <w:t xml:space="preserve"> </w:t>
      </w:r>
      <w:r w:rsidR="006B3C8A">
        <w:t xml:space="preserve">are typically a miniature and/or subscript rendering of a simplex consonant </w:t>
      </w:r>
      <w:r w:rsidR="006B3C8A" w:rsidRPr="004E1D84">
        <w:rPr>
          <w:rStyle w:val="Foreign"/>
        </w:rPr>
        <w:t>akṣara</w:t>
      </w:r>
    </w:p>
    <w:p w14:paraId="3BC1F055" w14:textId="0DE467EE" w:rsidR="002054AE" w:rsidRDefault="006B3C8A" w:rsidP="006B3C8A">
      <w:pPr>
        <w:pStyle w:val="Lista"/>
      </w:pPr>
      <w:r>
        <w:t xml:space="preserve">such special final forms </w:t>
      </w:r>
      <w:r w:rsidR="00087C8B">
        <w:t>shall be</w:t>
      </w:r>
      <w:r w:rsidR="005F4CCD">
        <w:t xml:space="preserve"> mandatorily</w:t>
      </w:r>
      <w:r w:rsidR="00087C8B">
        <w:t xml:space="preserve"> transliterated </w:t>
      </w:r>
      <w:r>
        <w:t xml:space="preserve">as a </w:t>
      </w:r>
      <w:r w:rsidR="00087C8B">
        <w:t>corresponding</w:t>
      </w:r>
      <w:r w:rsidR="002054AE">
        <w:t xml:space="preserve"> uppercase Latin consonant, e.g. </w:t>
      </w:r>
      <w:r w:rsidR="002054AE">
        <w:rPr>
          <w:rStyle w:val="Foreign"/>
        </w:rPr>
        <w:t>T</w:t>
      </w:r>
    </w:p>
    <w:p w14:paraId="66F70BFE" w14:textId="7813BC33" w:rsidR="002054AE" w:rsidRDefault="002054AE" w:rsidP="00087C8B">
      <w:pPr>
        <w:pStyle w:val="Lista"/>
      </w:pPr>
      <w:r>
        <w:t xml:space="preserve">the criterion by which to distinguish </w:t>
      </w:r>
      <w:r w:rsidR="006B3C8A">
        <w:t>special final forms</w:t>
      </w:r>
      <w:r w:rsidR="00087C8B">
        <w:t xml:space="preserve"> from complex characters involving a zero vowel marker (§</w:t>
      </w:r>
      <w:r w:rsidR="00087C8B">
        <w:fldChar w:fldCharType="begin"/>
      </w:r>
      <w:r w:rsidR="00087C8B">
        <w:instrText xml:space="preserve"> REF _Ref17800758 \r \h </w:instrText>
      </w:r>
      <w:r w:rsidR="00087C8B">
        <w:fldChar w:fldCharType="separate"/>
      </w:r>
      <w:r w:rsidR="00EF050B">
        <w:t>5.3.2</w:t>
      </w:r>
      <w:r w:rsidR="00087C8B">
        <w:fldChar w:fldCharType="end"/>
      </w:r>
      <w:r w:rsidR="00087C8B">
        <w:t>)</w:t>
      </w:r>
      <w:r>
        <w:t xml:space="preserve"> is the use of a glyph </w:t>
      </w:r>
      <w:r w:rsidR="006B3C8A">
        <w:t xml:space="preserve">distinct (in size, shape </w:t>
      </w:r>
      <w:r w:rsidR="00485BE6">
        <w:t>and/</w:t>
      </w:r>
      <w:r w:rsidR="006B3C8A">
        <w:t xml:space="preserve">or </w:t>
      </w:r>
      <w:r w:rsidR="00485BE6">
        <w:t>position relative to the baseline</w:t>
      </w:r>
      <w:r w:rsidR="006B3C8A">
        <w:t>) from</w:t>
      </w:r>
      <w:r>
        <w:t xml:space="preserve"> the regular simplex character employed for that consonant with an inherent </w:t>
      </w:r>
      <w:r>
        <w:rPr>
          <w:rStyle w:val="Foreign"/>
        </w:rPr>
        <w:t>a</w:t>
      </w:r>
    </w:p>
    <w:p w14:paraId="0685141B" w14:textId="7CC6477F" w:rsidR="002706C5" w:rsidRDefault="002054AE" w:rsidP="00DE7543">
      <w:pPr>
        <w:pStyle w:val="Lista2"/>
      </w:pPr>
      <w:r>
        <w:t xml:space="preserve">if this criterion is met, then the character in question should be transliterated with an uppercase consonant even if the special form includes a </w:t>
      </w:r>
      <w:del w:id="230" w:author="Dániel Balogh" w:date="2023-10-13T16:15:00Z">
        <w:r w:rsidR="002706C5" w:rsidDel="006B2C63">
          <w:delText xml:space="preserve">component </w:delText>
        </w:r>
      </w:del>
      <w:ins w:id="231" w:author="Dániel Balogh" w:date="2023-10-13T16:15:00Z">
        <w:r w:rsidR="006B2C63">
          <w:t xml:space="preserve">stroke </w:t>
        </w:r>
      </w:ins>
      <w:r w:rsidR="002706C5">
        <w:t xml:space="preserve">that may be perceived as </w:t>
      </w:r>
      <w:r>
        <w:t xml:space="preserve">a </w:t>
      </w:r>
      <w:r w:rsidR="002706C5">
        <w:t>zero vowel marker</w:t>
      </w:r>
      <w:r>
        <w:t xml:space="preserve">, </w:t>
      </w:r>
      <w:r w:rsidR="00A06AE9">
        <w:t>including in particular the</w:t>
      </w:r>
      <w:r w:rsidR="002706C5">
        <w:t xml:space="preserve"> horizontal dash above </w:t>
      </w:r>
      <w:r>
        <w:t xml:space="preserve">a </w:t>
      </w:r>
      <w:r w:rsidR="002706C5">
        <w:t>miniature consonant sign</w:t>
      </w:r>
      <w:r>
        <w:t xml:space="preserve"> in Indian inscription</w:t>
      </w:r>
      <w:r w:rsidR="00A06AE9">
        <w:t>s</w:t>
      </w:r>
      <w:r>
        <w:t>, which may be viewed as a proto-</w:t>
      </w:r>
      <w:proofErr w:type="spellStart"/>
      <w:r w:rsidRPr="00270103">
        <w:rPr>
          <w:rStyle w:val="Foreign"/>
        </w:rPr>
        <w:t>virāma</w:t>
      </w:r>
      <w:proofErr w:type="spellEnd"/>
      <w:r>
        <w:t xml:space="preserve">, but which we treat as </w:t>
      </w:r>
      <w:ins w:id="232" w:author="Dániel Balogh" w:date="2023-10-13T16:15:00Z">
        <w:r w:rsidR="006B2C63">
          <w:t xml:space="preserve">an integral </w:t>
        </w:r>
      </w:ins>
      <w:r>
        <w:t xml:space="preserve">part of the special consonant form, not as an explicit </w:t>
      </w:r>
      <w:r w:rsidR="00C7308E">
        <w:t xml:space="preserve">zero </w:t>
      </w:r>
      <w:r>
        <w:t xml:space="preserve">vowel </w:t>
      </w:r>
      <w:r w:rsidR="00C7308E">
        <w:t>marker</w:t>
      </w:r>
    </w:p>
    <w:p w14:paraId="22FA5F42" w14:textId="24F366AD" w:rsidR="000C3F1F" w:rsidRDefault="000C3F1F" w:rsidP="00BF7B0E">
      <w:pPr>
        <w:pStyle w:val="Cmsor3"/>
      </w:pPr>
      <w:bookmarkStart w:id="233" w:name="_Ref17800758"/>
      <w:bookmarkStart w:id="234" w:name="_Toc17811432"/>
      <w:bookmarkStart w:id="235" w:name="_Toc17811487"/>
      <w:bookmarkStart w:id="236" w:name="_Toc199757563"/>
      <w:r>
        <w:t xml:space="preserve">Final consonants as complex characters </w:t>
      </w:r>
      <w:r w:rsidR="00087C8B">
        <w:t>involving</w:t>
      </w:r>
      <w:r>
        <w:t xml:space="preserve"> a zero vowel marker</w:t>
      </w:r>
      <w:bookmarkEnd w:id="233"/>
      <w:bookmarkEnd w:id="234"/>
      <w:bookmarkEnd w:id="235"/>
      <w:bookmarkEnd w:id="236"/>
    </w:p>
    <w:p w14:paraId="18D1393C" w14:textId="1746C564" w:rsidR="000C3F1F" w:rsidRDefault="000C3F1F" w:rsidP="000C3F1F">
      <w:pPr>
        <w:pStyle w:val="Lista"/>
      </w:pPr>
      <w:r w:rsidRPr="00087C8B">
        <w:t xml:space="preserve">complex characters involving a regular simplex form and an explicit zero vowel marker </w:t>
      </w:r>
      <w:r>
        <w:t>(</w:t>
      </w:r>
      <w:proofErr w:type="spellStart"/>
      <w:r w:rsidRPr="00061C63">
        <w:rPr>
          <w:rStyle w:val="Foreign"/>
        </w:rPr>
        <w:t>virāma</w:t>
      </w:r>
      <w:proofErr w:type="spellEnd"/>
      <w:r>
        <w:t xml:space="preserve">, </w:t>
      </w:r>
      <w:r w:rsidRPr="00061C63">
        <w:rPr>
          <w:rStyle w:val="Foreign"/>
        </w:rPr>
        <w:t>puḷḷi, patén/pangkon</w:t>
      </w:r>
      <w:r>
        <w:t>, etc.</w:t>
      </w:r>
      <w:r w:rsidR="00C7308E">
        <w:t xml:space="preserve">; </w:t>
      </w:r>
      <w:r w:rsidR="002F03F8">
        <w:t>also referred to as</w:t>
      </w:r>
      <w:r w:rsidR="00C7308E">
        <w:t xml:space="preserve"> “vowel killer”</w:t>
      </w:r>
      <w:r>
        <w:t>)</w:t>
      </w:r>
      <w:r w:rsidR="00087C8B">
        <w:t xml:space="preserve"> shall be </w:t>
      </w:r>
      <w:r w:rsidR="005F4CCD">
        <w:t xml:space="preserve">mandatorily </w:t>
      </w:r>
      <w:r w:rsidR="00087C8B">
        <w:t>transliterated as follows</w:t>
      </w:r>
    </w:p>
    <w:p w14:paraId="2D8D6AD9" w14:textId="77777777" w:rsidR="000C3F1F" w:rsidRDefault="000C3F1F" w:rsidP="000C3F1F">
      <w:pPr>
        <w:pStyle w:val="Lista2"/>
      </w:pPr>
      <w:r>
        <w:t>type the character · (</w:t>
      </w:r>
      <w:r w:rsidRPr="0048794B">
        <w:rPr>
          <w:rStyle w:val="Code"/>
        </w:rPr>
        <w:t>U+00B7</w:t>
      </w:r>
      <w:r>
        <w:t xml:space="preserve"> Middle Dot) after the Latin consonant, e.g. </w:t>
      </w:r>
      <w:r>
        <w:rPr>
          <w:rStyle w:val="Foreign"/>
        </w:rPr>
        <w:t>t</w:t>
      </w:r>
      <w:r w:rsidRPr="00D1471D">
        <w:rPr>
          <w:rStyle w:val="Foreign"/>
        </w:rPr>
        <w:t>·</w:t>
      </w:r>
    </w:p>
    <w:p w14:paraId="2548C2DF" w14:textId="2E9A985C" w:rsidR="000C3F1F" w:rsidRDefault="000C3F1F" w:rsidP="00220199">
      <w:pPr>
        <w:pStyle w:val="Lista3"/>
      </w:pPr>
      <w:r>
        <w:t xml:space="preserve">if you have difficulty typing this sign, optionally use an asterisk * </w:t>
      </w:r>
      <w:r w:rsidR="006C73EF">
        <w:t>as shorthand</w:t>
      </w:r>
      <w:r>
        <w:t>;</w:t>
      </w:r>
      <w:r w:rsidR="00DF4B64" w:rsidRPr="00BF7B0E">
        <w:rPr>
          <w:rStyle w:val="Lbjegyzet-hivatkozs"/>
        </w:rPr>
        <w:footnoteReference w:id="81"/>
      </w:r>
      <w:r>
        <w:t xml:space="preserve"> this will be replaced later on with the middle dot</w:t>
      </w:r>
    </w:p>
    <w:p w14:paraId="7368A393" w14:textId="5EF3AE15" w:rsidR="000C3F1F" w:rsidRDefault="000C3F1F" w:rsidP="00087C8B">
      <w:pPr>
        <w:pStyle w:val="Lista"/>
      </w:pPr>
      <w:r>
        <w:t xml:space="preserve">use the same </w:t>
      </w:r>
      <w:r w:rsidR="00087C8B">
        <w:t xml:space="preserve">method </w:t>
      </w:r>
      <w:r>
        <w:t xml:space="preserve">to represent a </w:t>
      </w:r>
      <w:r w:rsidRPr="00C66106">
        <w:rPr>
          <w:b/>
          <w:bCs/>
        </w:rPr>
        <w:t xml:space="preserve">Tamil </w:t>
      </w:r>
      <w:r w:rsidRPr="00C66106">
        <w:rPr>
          <w:rStyle w:val="Foreign"/>
          <w:b/>
          <w:bCs/>
        </w:rPr>
        <w:t>puḷḷi</w:t>
      </w:r>
      <w:r>
        <w:t xml:space="preserve"> that is explicitly present in your original (e.g. </w:t>
      </w:r>
      <w:r w:rsidRPr="004E1D84">
        <w:rPr>
          <w:rStyle w:val="Foreign"/>
        </w:rPr>
        <w:t>t·ta</w:t>
      </w:r>
      <w:r>
        <w:t xml:space="preserve"> to transliterate</w:t>
      </w:r>
      <w:r w:rsidRPr="00200C63">
        <w:rPr>
          <w:rFonts w:hint="cs"/>
          <w:cs/>
          <w:lang w:bidi="ta-IN"/>
        </w:rPr>
        <w:t xml:space="preserve"> </w:t>
      </w:r>
      <w:r w:rsidRPr="00E22E27">
        <w:rPr>
          <w:rStyle w:val="ForeignTamilScript"/>
          <w:rFonts w:hint="cs"/>
          <w:cs/>
        </w:rPr>
        <w:t>த்த</w:t>
      </w:r>
      <w:r>
        <w:t>)</w:t>
      </w:r>
    </w:p>
    <w:p w14:paraId="105831F2" w14:textId="36B5348F" w:rsidR="000C3F1F" w:rsidRDefault="000C3F1F" w:rsidP="00087C8B">
      <w:pPr>
        <w:pStyle w:val="Lista2"/>
      </w:pPr>
      <w:r>
        <w:t xml:space="preserve">where </w:t>
      </w:r>
      <w:r w:rsidRPr="00270103">
        <w:rPr>
          <w:rStyle w:val="Foreign"/>
        </w:rPr>
        <w:t>puḷḷi</w:t>
      </w:r>
      <w:r>
        <w:t xml:space="preserve"> is not present in an inscription but is to be understood implicitly, simply type the transliterated consonant cluster without any additional characters (e.g. </w:t>
      </w:r>
      <w:r w:rsidRPr="00270103">
        <w:rPr>
          <w:rStyle w:val="Foreign"/>
        </w:rPr>
        <w:t>tta</w:t>
      </w:r>
      <w:r>
        <w:t xml:space="preserve"> to transliterate </w:t>
      </w:r>
      <w:r w:rsidRPr="00E22E27">
        <w:rPr>
          <w:rStyle w:val="ForeignTamilScript"/>
          <w:rFonts w:hint="cs"/>
          <w:cs/>
        </w:rPr>
        <w:t>தத</w:t>
      </w:r>
      <w:r w:rsidRPr="00200C63">
        <w:rPr>
          <w:cs/>
          <w:lang w:bidi="ta-IN"/>
        </w:rPr>
        <w:t xml:space="preserve"> </w:t>
      </w:r>
      <w:r>
        <w:t>understood as</w:t>
      </w:r>
      <w:r w:rsidRPr="00200C63">
        <w:rPr>
          <w:rFonts w:hint="cs"/>
          <w:cs/>
          <w:lang w:bidi="ta-IN"/>
        </w:rPr>
        <w:t xml:space="preserve"> </w:t>
      </w:r>
      <w:r w:rsidRPr="00251660">
        <w:rPr>
          <w:rStyle w:val="ForeignTamilScript"/>
          <w:rFonts w:hint="cs"/>
          <w:cs/>
        </w:rPr>
        <w:t>த்த</w:t>
      </w:r>
      <w:r w:rsidRPr="00251660">
        <w:t>)</w:t>
      </w:r>
    </w:p>
    <w:p w14:paraId="2C5B0475" w14:textId="5A4A683A" w:rsidR="00B60E19" w:rsidRPr="003D30C7" w:rsidRDefault="000C3F1F" w:rsidP="00087C8B">
      <w:pPr>
        <w:pStyle w:val="Lista3"/>
        <w:rPr>
          <w:ins w:id="237" w:author="Dániel Balogh" w:date="2025-01-22T11:32:00Z" w16du:dateUtc="2025-01-22T10:32:00Z"/>
          <w:rStyle w:val="Foreign"/>
          <w:i w:val="0"/>
          <w:noProof w:val="0"/>
          <w:rPrChange w:id="238" w:author="Dániel Balogh" w:date="2025-01-22T11:32:00Z" w16du:dateUtc="2025-01-22T10:32:00Z">
            <w:rPr>
              <w:ins w:id="239" w:author="Dániel Balogh" w:date="2025-01-22T11:32:00Z" w16du:dateUtc="2025-01-22T10:32:00Z"/>
              <w:rStyle w:val="Foreign"/>
            </w:rPr>
          </w:rPrChange>
        </w:rPr>
      </w:pPr>
      <w:r>
        <w:t xml:space="preserve">we may at a later point decide to automatically convert such transliterations into markup signifying that a </w:t>
      </w:r>
      <w:r w:rsidRPr="004F551F">
        <w:rPr>
          <w:rStyle w:val="Foreign"/>
        </w:rPr>
        <w:t>puḷḷi</w:t>
      </w:r>
      <w:r>
        <w:t xml:space="preserve"> has been supplied by the editor, but for the time being our default assumption is that any consonant cluster in transliterated Tamil involves an implicit </w:t>
      </w:r>
      <w:r w:rsidRPr="004F551F">
        <w:rPr>
          <w:rStyle w:val="Foreign"/>
        </w:rPr>
        <w:t>puḷḷi</w:t>
      </w:r>
    </w:p>
    <w:p w14:paraId="34E4229A" w14:textId="56E79AE8" w:rsidR="003D30C7" w:rsidRDefault="003D30C7" w:rsidP="00087C8B">
      <w:pPr>
        <w:pStyle w:val="Lista3"/>
      </w:pPr>
      <w:ins w:id="240" w:author="Dániel Balogh" w:date="2025-01-22T11:32:00Z" w16du:dateUtc="2025-01-22T10:32:00Z">
        <w:r>
          <w:rPr>
            <w:rStyle w:val="Foreign"/>
          </w:rPr>
          <w:t xml:space="preserve">elaborate: </w:t>
        </w:r>
        <w:r w:rsidRPr="003D30C7">
          <w:rPr>
            <w:rStyle w:val="Foreign"/>
          </w:rPr>
          <w:t>the contextually determined “zero-vowel” quality of some akṣaras in particular writing systems</w:t>
        </w:r>
        <w:r>
          <w:rPr>
            <w:rStyle w:val="Foreign"/>
          </w:rPr>
          <w:t>,</w:t>
        </w:r>
        <w:r w:rsidRPr="003D30C7">
          <w:rPr>
            <w:rStyle w:val="Foreign"/>
          </w:rPr>
          <w:t xml:space="preserve"> such as the  “implicit puḷḷi” of some Tamil orthographic practices and the </w:t>
        </w:r>
        <w:r>
          <w:rPr>
            <w:rStyle w:val="Foreign"/>
          </w:rPr>
          <w:t>silent inherent a of several modern Indic languages suc</w:t>
        </w:r>
      </w:ins>
      <w:ins w:id="241" w:author="Dániel Balogh" w:date="2025-01-22T11:33:00Z" w16du:dateUtc="2025-01-22T10:33:00Z">
        <w:r>
          <w:rPr>
            <w:rStyle w:val="Foreign"/>
          </w:rPr>
          <w:t xml:space="preserve">h as Hindi are </w:t>
        </w:r>
      </w:ins>
      <w:ins w:id="242" w:author="Dániel Balogh" w:date="2025-01-22T11:34:00Z" w16du:dateUtc="2025-01-22T10:34:00Z">
        <w:r>
          <w:rPr>
            <w:rStyle w:val="Foreign"/>
          </w:rPr>
          <w:t xml:space="preserve">actually </w:t>
        </w:r>
      </w:ins>
      <w:ins w:id="243" w:author="Dániel Balogh" w:date="2025-01-22T11:33:00Z" w16du:dateUtc="2025-01-22T10:33:00Z">
        <w:r>
          <w:rPr>
            <w:rStyle w:val="Foreign"/>
          </w:rPr>
          <w:t xml:space="preserve">transcribed, rather than transliterated, if the inherent vowel of the original writing system is not </w:t>
        </w:r>
      </w:ins>
      <w:ins w:id="244" w:author="Dániel Balogh" w:date="2025-01-22T11:34:00Z" w16du:dateUtc="2025-01-22T10:34:00Z">
        <w:r>
          <w:rPr>
            <w:rStyle w:val="Foreign"/>
          </w:rPr>
          <w:t>present in the Romanisation</w:t>
        </w:r>
      </w:ins>
    </w:p>
    <w:p w14:paraId="738D536E" w14:textId="455E39CC" w:rsidR="00452A24" w:rsidRDefault="00047936" w:rsidP="00047936">
      <w:pPr>
        <w:pStyle w:val="Lista2"/>
      </w:pPr>
      <w:r>
        <w:t xml:space="preserve">note that where an actual ligature occurs in Tamil script, </w:t>
      </w:r>
      <w:r w:rsidR="005E2CD5">
        <w:t xml:space="preserve">this must be treated as unusual </w:t>
      </w:r>
      <w:r w:rsidR="005E2CD5" w:rsidRPr="005E2CD5">
        <w:rPr>
          <w:rStyle w:val="Foreign"/>
        </w:rPr>
        <w:t>akṣara</w:t>
      </w:r>
      <w:r w:rsidR="005E2CD5">
        <w:t xml:space="preserve"> composition, for which see §</w:t>
      </w:r>
      <w:r w:rsidR="005E2CD5">
        <w:fldChar w:fldCharType="begin"/>
      </w:r>
      <w:r w:rsidR="005E2CD5">
        <w:instrText xml:space="preserve"> REF _Ref22719423 \r \h </w:instrText>
      </w:r>
      <w:r w:rsidR="005E2CD5">
        <w:fldChar w:fldCharType="separate"/>
      </w:r>
      <w:r w:rsidR="00EF050B">
        <w:t>–</w:t>
      </w:r>
      <w:r w:rsidR="005E2CD5">
        <w:fldChar w:fldCharType="end"/>
      </w:r>
    </w:p>
    <w:p w14:paraId="00069D67" w14:textId="5A435444" w:rsidR="000C3F1F" w:rsidRPr="000C3F1F" w:rsidRDefault="000C3F1F" w:rsidP="00087C8B">
      <w:pPr>
        <w:pStyle w:val="Lista"/>
      </w:pPr>
      <w:r>
        <w:t xml:space="preserve">representing zero vowel markers by a separate character in the transliteration has the added advantage of </w:t>
      </w:r>
      <w:r w:rsidR="00FB65C0">
        <w:t>allowing the application</w:t>
      </w:r>
      <w:r>
        <w:t xml:space="preserve"> markup to this sign, e.g. to </w:t>
      </w:r>
      <w:r w:rsidR="002159FF">
        <w:t>tag</w:t>
      </w:r>
      <w:r>
        <w:t xml:space="preserve"> it as unclear, restored or supplied</w:t>
      </w:r>
    </w:p>
    <w:p w14:paraId="000000E1" w14:textId="69CE1137" w:rsidR="006F3A4A" w:rsidRDefault="007B0AA7" w:rsidP="00BF7B0E">
      <w:pPr>
        <w:pStyle w:val="Cmsor3"/>
      </w:pPr>
      <w:bookmarkStart w:id="245" w:name="_gd5taio96c5" w:colFirst="0" w:colLast="0"/>
      <w:bookmarkStart w:id="246" w:name="_Ref17810730"/>
      <w:bookmarkStart w:id="247" w:name="_Toc17811433"/>
      <w:bookmarkStart w:id="248" w:name="_Toc17811488"/>
      <w:bookmarkStart w:id="249" w:name="_Ref15558341"/>
      <w:bookmarkStart w:id="250" w:name="_Ref15561172"/>
      <w:bookmarkStart w:id="251" w:name="_Toc199757564"/>
      <w:bookmarkEnd w:id="245"/>
      <w:r>
        <w:lastRenderedPageBreak/>
        <w:t xml:space="preserve">Independent vowels as special </w:t>
      </w:r>
      <w:r w:rsidR="000C3F1F">
        <w:t xml:space="preserve">simplex </w:t>
      </w:r>
      <w:r>
        <w:t>characters</w:t>
      </w:r>
      <w:bookmarkEnd w:id="246"/>
      <w:bookmarkEnd w:id="247"/>
      <w:bookmarkEnd w:id="248"/>
      <w:bookmarkEnd w:id="251"/>
      <w:r>
        <w:t xml:space="preserve"> </w:t>
      </w:r>
      <w:bookmarkEnd w:id="249"/>
      <w:bookmarkEnd w:id="250"/>
    </w:p>
    <w:p w14:paraId="000000E2" w14:textId="7575693A" w:rsidR="006F3A4A" w:rsidRDefault="00087C8B" w:rsidP="00877FB8">
      <w:pPr>
        <w:pStyle w:val="Lista"/>
      </w:pPr>
      <w:r w:rsidRPr="00087C8B">
        <w:t xml:space="preserve">if the original script employs a distinct character for </w:t>
      </w:r>
      <w:r w:rsidR="00395046">
        <w:t xml:space="preserve">vowel-only </w:t>
      </w:r>
      <w:r w:rsidR="00395046" w:rsidRPr="00061C63">
        <w:rPr>
          <w:rStyle w:val="Foreign"/>
        </w:rPr>
        <w:t>akṣara</w:t>
      </w:r>
      <w:r w:rsidR="00395046">
        <w:t>s (initial vowels and vowels in hiatus)</w:t>
      </w:r>
      <w:r>
        <w:t>,</w:t>
      </w:r>
      <w:r w:rsidR="00395046">
        <w:t xml:space="preserve"> these</w:t>
      </w:r>
      <w:r>
        <w:t xml:space="preserve"> shall be </w:t>
      </w:r>
      <w:r w:rsidR="005F4CCD">
        <w:t xml:space="preserve">mandatorily </w:t>
      </w:r>
      <w:r>
        <w:t>transliterated as follows</w:t>
      </w:r>
    </w:p>
    <w:p w14:paraId="0B7009EA" w14:textId="5EAA1BBD" w:rsidR="00087C8B" w:rsidRDefault="00087C8B" w:rsidP="00087C8B">
      <w:pPr>
        <w:pStyle w:val="Lista2"/>
      </w:pPr>
      <w:r>
        <w:t>type a corresponding uppercase Latin consonant, e.g. A</w:t>
      </w:r>
    </w:p>
    <w:p w14:paraId="000000E3" w14:textId="68BBE6C0" w:rsidR="006F3A4A" w:rsidRDefault="00087C8B" w:rsidP="00087C8B">
      <w:pPr>
        <w:pStyle w:val="Lista3"/>
      </w:pPr>
      <w:r>
        <w:t>thus,</w:t>
      </w:r>
      <w:r w:rsidR="004E1D84">
        <w:t xml:space="preserve"> </w:t>
      </w:r>
      <w:r w:rsidR="004E1D84" w:rsidRPr="004E1D84">
        <w:rPr>
          <w:rFonts w:hint="cs"/>
          <w:cs/>
        </w:rPr>
        <w:t>इति</w:t>
      </w:r>
      <w:r w:rsidR="00395046">
        <w:t xml:space="preserve"> becomes </w:t>
      </w:r>
      <w:r w:rsidR="00395046" w:rsidRPr="004E1D84">
        <w:rPr>
          <w:rStyle w:val="Foreign"/>
        </w:rPr>
        <w:t>Iti</w:t>
      </w:r>
      <w:r w:rsidR="00395046">
        <w:t xml:space="preserve">, whereas </w:t>
      </w:r>
      <w:r w:rsidR="004E1D84" w:rsidRPr="004E1D84">
        <w:rPr>
          <w:rFonts w:hint="cs"/>
          <w:cs/>
        </w:rPr>
        <w:t>कृतमिति</w:t>
      </w:r>
      <w:r w:rsidR="004E1D84" w:rsidRPr="004E1D84">
        <w:rPr>
          <w:cs/>
        </w:rPr>
        <w:t xml:space="preserve"> </w:t>
      </w:r>
      <w:r w:rsidR="00395046">
        <w:t xml:space="preserve">becomes </w:t>
      </w:r>
      <w:r w:rsidR="00395046" w:rsidRPr="004E1D84">
        <w:rPr>
          <w:rStyle w:val="Foreign"/>
        </w:rPr>
        <w:t>k</w:t>
      </w:r>
      <w:r w:rsidR="002E3853" w:rsidRPr="004E1D84">
        <w:rPr>
          <w:rStyle w:val="Foreign"/>
        </w:rPr>
        <w:t>r̥</w:t>
      </w:r>
      <w:r w:rsidR="00395046" w:rsidRPr="004E1D84">
        <w:rPr>
          <w:rStyle w:val="Foreign"/>
        </w:rPr>
        <w:t>tam iti</w:t>
      </w:r>
    </w:p>
    <w:p w14:paraId="0F26EC32" w14:textId="5DB5249D" w:rsidR="009E0044" w:rsidRDefault="009E0044" w:rsidP="00087C8B">
      <w:pPr>
        <w:pStyle w:val="Lista3"/>
      </w:pPr>
      <w:r>
        <w:t xml:space="preserve">for the </w:t>
      </w:r>
      <w:r w:rsidR="00E85F12">
        <w:t>independent</w:t>
      </w:r>
      <w:r>
        <w:t xml:space="preserve">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t>
      </w:r>
      <w:r w:rsidRPr="009E0044">
        <w:t xml:space="preserve">would transliterate </w:t>
      </w:r>
      <w:r w:rsidRPr="009E0044">
        <w:rPr>
          <w:rFonts w:hint="cs"/>
          <w:cs/>
        </w:rPr>
        <w:t>अ</w:t>
      </w:r>
      <w:r w:rsidRPr="009E0044">
        <w:rPr>
          <w:rFonts w:hint="cs"/>
          <w:cs/>
          <w:lang w:val="de-DE"/>
        </w:rPr>
        <w:t>इ</w:t>
      </w:r>
      <w:r w:rsidRPr="009E0044">
        <w:rPr>
          <w:rFonts w:hint="cs"/>
          <w:cs/>
        </w:rPr>
        <w:t xml:space="preserve"> </w:t>
      </w:r>
      <w:r w:rsidRPr="009E0044">
        <w:t xml:space="preserve">and </w:t>
      </w:r>
      <w:r w:rsidRPr="009E0044">
        <w:rPr>
          <w:rFonts w:hint="cs"/>
          <w:cs/>
        </w:rPr>
        <w:t>अ</w:t>
      </w:r>
      <w:r w:rsidRPr="009E0044">
        <w:rPr>
          <w:rFonts w:hint="cs"/>
          <w:cs/>
          <w:lang w:val="de-DE"/>
        </w:rPr>
        <w:t>उ</w:t>
      </w:r>
      <w:r w:rsidRPr="009E0044">
        <w:t xml:space="preserve">, should these </w:t>
      </w:r>
      <w:r>
        <w:t>combinations occur)</w:t>
      </w:r>
    </w:p>
    <w:p w14:paraId="0D6048A9" w14:textId="59C509C6" w:rsidR="007B0AA7" w:rsidRPr="00424A23" w:rsidRDefault="007B0AA7" w:rsidP="00BF7B0E">
      <w:pPr>
        <w:pStyle w:val="Cmsor3"/>
      </w:pPr>
      <w:bookmarkStart w:id="252" w:name="_Ref17810731"/>
      <w:bookmarkStart w:id="253" w:name="_Toc17811434"/>
      <w:bookmarkStart w:id="254" w:name="_Toc17811489"/>
      <w:bookmarkStart w:id="255" w:name="_Ref22203423"/>
      <w:bookmarkStart w:id="256" w:name="_Ref22208509"/>
      <w:bookmarkStart w:id="257" w:name="_Toc199757565"/>
      <w:r w:rsidRPr="00424A23">
        <w:t xml:space="preserve">Independent vowels as </w:t>
      </w:r>
      <w:r w:rsidR="00087C8B" w:rsidRPr="00424A23">
        <w:t>complex characters involving</w:t>
      </w:r>
      <w:r w:rsidRPr="00424A23">
        <w:t xml:space="preserve"> a “vowel support”</w:t>
      </w:r>
      <w:bookmarkEnd w:id="252"/>
      <w:bookmarkEnd w:id="253"/>
      <w:bookmarkEnd w:id="254"/>
      <w:bookmarkEnd w:id="255"/>
      <w:bookmarkEnd w:id="256"/>
      <w:bookmarkEnd w:id="257"/>
    </w:p>
    <w:p w14:paraId="7DB3B0B3" w14:textId="67F0B69F" w:rsidR="007D6365" w:rsidRPr="007D6365" w:rsidRDefault="007D6365" w:rsidP="007D6365">
      <w:pPr>
        <w:pStyle w:val="Lista"/>
      </w:pPr>
      <w:r w:rsidRPr="007D6365">
        <w:t xml:space="preserve">in some of the writing traditions relevant to DHARMA, the independent vowels of the Indic syllabary, and particularly the independent vowel that we normally transliterate as </w:t>
      </w:r>
      <w:r w:rsidRPr="007D6365">
        <w:rPr>
          <w:rStyle w:val="Foreign"/>
        </w:rPr>
        <w:t>A</w:t>
      </w:r>
      <w:r w:rsidRPr="007D6365">
        <w:t>, have come to be used in manners that would not be expected in India and that are not foreseen by ISO-15919.</w:t>
      </w:r>
    </w:p>
    <w:p w14:paraId="718ED07D" w14:textId="53EE3849" w:rsidR="007D6365" w:rsidRPr="007D6365" w:rsidRDefault="007D6365" w:rsidP="007D6365">
      <w:pPr>
        <w:pStyle w:val="Lista2"/>
      </w:pPr>
      <w:r w:rsidRPr="007D6365">
        <w:t>the character used in such cases as a “vowel support” may represent a glottal stop, or be only a zero consonant sign, serving no other function than to permit the notation of a vowel</w:t>
      </w:r>
    </w:p>
    <w:p w14:paraId="0EE14938" w14:textId="06A745E9" w:rsidR="007D6365" w:rsidRPr="007D6365" w:rsidRDefault="007D6365" w:rsidP="007D6365">
      <w:pPr>
        <w:pStyle w:val="Lista2"/>
      </w:pPr>
      <w:r w:rsidRPr="007D6365">
        <w:t xml:space="preserve">in some writing systems, we see over time that a consonant character that is not needed to express any consonant phoneme gets redeployed as vowel support (e.g., the </w:t>
      </w:r>
      <w:r w:rsidRPr="007D6365">
        <w:rPr>
          <w:rStyle w:val="Foreign"/>
        </w:rPr>
        <w:t>h</w:t>
      </w:r>
      <w:r w:rsidRPr="007D6365">
        <w:t xml:space="preserve"> in Modern Javanese script where the Sanskrit loanword </w:t>
      </w:r>
      <w:r w:rsidRPr="007D6365">
        <w:rPr>
          <w:rStyle w:val="Foreign"/>
        </w:rPr>
        <w:t>eka</w:t>
      </w:r>
      <w:r w:rsidRPr="007D6365">
        <w:t xml:space="preserve"> is spelt </w:t>
      </w:r>
      <w:r w:rsidRPr="007D6365">
        <w:rPr>
          <w:rStyle w:val="Foreign"/>
        </w:rPr>
        <w:t>heka</w:t>
      </w:r>
      <w:r w:rsidRPr="007D6365">
        <w:t>)</w:t>
      </w:r>
    </w:p>
    <w:p w14:paraId="73C29BEB" w14:textId="7CA58F26" w:rsidR="007D6365" w:rsidRPr="007D6365" w:rsidRDefault="007D6365" w:rsidP="007D6365">
      <w:pPr>
        <w:pStyle w:val="Lista2"/>
      </w:pPr>
      <w:r w:rsidRPr="007D6365">
        <w:t>in others, inherited “independent vowel” characters gain the ability to behave as consonant characters</w:t>
      </w:r>
      <w:r>
        <w:t>,</w:t>
      </w:r>
      <w:r w:rsidRPr="007D6365">
        <w:t xml:space="preserve"> i.e., to bear vowel markers and to enter into ligatures </w:t>
      </w:r>
    </w:p>
    <w:p w14:paraId="0BE47784" w14:textId="5FD0367E" w:rsidR="007D6365" w:rsidRPr="007D6365" w:rsidRDefault="007D6365" w:rsidP="007D6365">
      <w:pPr>
        <w:pStyle w:val="Lista3"/>
      </w:pPr>
      <w:r w:rsidRPr="007D6365">
        <w:t xml:space="preserve">this systemic change is complete in Khmer, where </w:t>
      </w:r>
      <w:r w:rsidRPr="007D6365">
        <w:rPr>
          <w:rStyle w:val="ForeignKhmerScript"/>
          <w:rFonts w:hint="cs"/>
          <w:cs/>
        </w:rPr>
        <w:t>អ</w:t>
      </w:r>
      <w:r w:rsidRPr="007D6365">
        <w:rPr>
          <w:cs/>
        </w:rPr>
        <w:t xml:space="preserve"> </w:t>
      </w:r>
      <w:r w:rsidRPr="007D6365">
        <w:t xml:space="preserve">functions fully as a consonant </w:t>
      </w:r>
      <w:r w:rsidRPr="007D6365">
        <w:rPr>
          <w:rStyle w:val="Foreign"/>
        </w:rPr>
        <w:t>akṣara</w:t>
      </w:r>
      <w:r w:rsidRPr="007D6365">
        <w:t>, but has been carried through to varying degrees in the writing traditions of Java, Bali and Lombok</w:t>
      </w:r>
      <w:r w:rsidRPr="00BF7B0E">
        <w:rPr>
          <w:rStyle w:val="Lbjegyzet-hivatkozs"/>
        </w:rPr>
        <w:footnoteReference w:id="82"/>
      </w:r>
    </w:p>
    <w:p w14:paraId="56C9C138" w14:textId="2B5E6FD6" w:rsidR="007D6365" w:rsidRPr="007D6365" w:rsidRDefault="007D6365" w:rsidP="007D6365">
      <w:pPr>
        <w:pStyle w:val="Lista"/>
      </w:pPr>
      <w:r w:rsidRPr="007D6365">
        <w:t>the fact that “vowel support” characters can enter into combinations not foreseen by ISO-15919 may cause problems of ambiguity in transliteration in ISO-15919, or it may simply be impossible to transliterate them without adapting the system</w:t>
      </w:r>
    </w:p>
    <w:p w14:paraId="15065903" w14:textId="26CD16BF" w:rsidR="007D6365" w:rsidRPr="007D6365" w:rsidRDefault="007D6365" w:rsidP="007D6365">
      <w:pPr>
        <w:pStyle w:val="Lista"/>
      </w:pPr>
      <w:r w:rsidRPr="007D6365">
        <w:t xml:space="preserve">in the remainder of this section, we will be concerned only with “independent vowel” characters that are used as “vowel supports”, and whose functional equivalence to consonant characters will be made transparent in our system either by their position (immediately after a consonant character, without intervening inherent vowel </w:t>
      </w:r>
      <w:r w:rsidRPr="007D6365">
        <w:rPr>
          <w:rStyle w:val="Foreign"/>
        </w:rPr>
        <w:t>a</w:t>
      </w:r>
      <w:r w:rsidRPr="007D6365">
        <w:t xml:space="preserve">) or by our use of the dedicated character </w:t>
      </w:r>
      <w:r w:rsidRPr="007D6365">
        <w:rPr>
          <w:rStyle w:val="Foreign"/>
        </w:rPr>
        <w:t>q</w:t>
      </w:r>
    </w:p>
    <w:p w14:paraId="155BB317" w14:textId="77777777" w:rsidR="00B74874" w:rsidRDefault="007D6365" w:rsidP="007D6365">
      <w:pPr>
        <w:pStyle w:val="Lista"/>
      </w:pPr>
      <w:r w:rsidRPr="007D6365">
        <w:t>in short,</w:t>
      </w:r>
    </w:p>
    <w:p w14:paraId="330D09EA" w14:textId="3B344D85" w:rsidR="00B74874" w:rsidRDefault="00B74874" w:rsidP="00DE7543">
      <w:pPr>
        <w:pStyle w:val="Lista2"/>
      </w:pPr>
      <w:r w:rsidRPr="00B74874">
        <w:rPr>
          <w:b/>
          <w:bCs/>
        </w:rPr>
        <w:t>when</w:t>
      </w:r>
      <w:r w:rsidR="007D6365" w:rsidRPr="00B74874">
        <w:rPr>
          <w:b/>
          <w:bCs/>
        </w:rPr>
        <w:t xml:space="preserve"> the “independent vowel” character that we would otherwise transliterate as </w:t>
      </w:r>
      <w:r w:rsidR="007D6365" w:rsidRPr="00B74874">
        <w:rPr>
          <w:rStyle w:val="Foreign"/>
          <w:b/>
          <w:bCs/>
        </w:rPr>
        <w:t>A</w:t>
      </w:r>
      <w:r w:rsidR="007D6365" w:rsidRPr="00B74874">
        <w:rPr>
          <w:b/>
          <w:bCs/>
        </w:rPr>
        <w:t xml:space="preserve"> </w:t>
      </w:r>
      <w:r w:rsidRPr="00B74874">
        <w:rPr>
          <w:b/>
          <w:bCs/>
        </w:rPr>
        <w:t>is employed in the original script as a</w:t>
      </w:r>
      <w:r w:rsidR="007D6365" w:rsidRPr="00B74874">
        <w:rPr>
          <w:b/>
          <w:bCs/>
        </w:rPr>
        <w:t xml:space="preserve"> “vowel support”</w:t>
      </w:r>
      <w:r>
        <w:t xml:space="preserve">, </w:t>
      </w:r>
      <w:r w:rsidR="007D6365" w:rsidRPr="007D6365">
        <w:t>i.e.,</w:t>
      </w:r>
    </w:p>
    <w:p w14:paraId="02D3EBA0" w14:textId="320071DE" w:rsidR="00B74874" w:rsidRDefault="007D6365" w:rsidP="00B74874">
      <w:pPr>
        <w:pStyle w:val="Lista3"/>
      </w:pPr>
      <w:r w:rsidRPr="007D6365">
        <w:t>(1) when it enters into a ligature with another consonant,</w:t>
      </w:r>
    </w:p>
    <w:p w14:paraId="7531305C" w14:textId="77777777" w:rsidR="00B74874" w:rsidRDefault="007D6365" w:rsidP="00B74874">
      <w:pPr>
        <w:pStyle w:val="Lista3"/>
      </w:pPr>
      <w:r w:rsidRPr="007D6365">
        <w:t>(2) when a vowel marker is attached to it, or</w:t>
      </w:r>
    </w:p>
    <w:p w14:paraId="681F1DA5" w14:textId="0737551E" w:rsidR="00B74874" w:rsidRDefault="007D6365" w:rsidP="00B74874">
      <w:pPr>
        <w:pStyle w:val="Lista3"/>
      </w:pPr>
      <w:r w:rsidRPr="007D6365">
        <w:t>(3) when it enters into a ligature with another consonant and a vowel marker is attached to the ligature,</w:t>
      </w:r>
    </w:p>
    <w:p w14:paraId="2F918F7F" w14:textId="51B11770" w:rsidR="007D6365" w:rsidRPr="00B74874" w:rsidRDefault="007D6365" w:rsidP="00B74874">
      <w:pPr>
        <w:pStyle w:val="Lista3"/>
        <w:rPr>
          <w:b/>
          <w:bCs/>
        </w:rPr>
      </w:pPr>
      <w:r w:rsidRPr="00B74874">
        <w:rPr>
          <w:b/>
          <w:bCs/>
        </w:rPr>
        <w:t xml:space="preserve">then mandatorily transliterate the “vowel support” with the letter </w:t>
      </w:r>
      <w:r w:rsidRPr="00B74874">
        <w:rPr>
          <w:rStyle w:val="Foreign"/>
          <w:b/>
          <w:bCs/>
        </w:rPr>
        <w:t>q</w:t>
      </w:r>
      <w:r w:rsidRPr="00B74874">
        <w:rPr>
          <w:b/>
          <w:bCs/>
        </w:rPr>
        <w:t xml:space="preserve"> followed by the applicable (lowercase) Latin vowel</w:t>
      </w:r>
    </w:p>
    <w:p w14:paraId="19C06535" w14:textId="27E77C8A" w:rsidR="00773887" w:rsidRDefault="00773887" w:rsidP="00773887">
      <w:pPr>
        <w:pStyle w:val="Lista3"/>
        <w:rPr>
          <w:ins w:id="258" w:author="Dániel Balogh" w:date="2024-03-27T16:04:00Z"/>
        </w:rPr>
      </w:pPr>
      <w:ins w:id="259" w:author="Dániel Balogh" w:date="2024-03-27T16:04:00Z">
        <w:r>
          <w:t xml:space="preserve">thus, the text in the image to the right is to be transliterated as </w:t>
        </w:r>
      </w:ins>
      <w:ins w:id="260" w:author="Dániel Balogh" w:date="2024-03-27T16:05:00Z">
        <w:r w:rsidRPr="00773887">
          <w:rPr>
            <w:rStyle w:val="Foreign"/>
          </w:rPr>
          <w:t>qət r̥ṅyəkən tikiṁ</w:t>
        </w:r>
      </w:ins>
    </w:p>
    <w:p w14:paraId="7E3AD8F2" w14:textId="7C897DAF" w:rsidR="007D6365" w:rsidRDefault="00773887" w:rsidP="00B74874">
      <w:pPr>
        <w:pStyle w:val="Lista2"/>
      </w:pPr>
      <w:r>
        <w:rPr>
          <w:noProof/>
        </w:rPr>
        <w:drawing>
          <wp:anchor distT="0" distB="0" distL="114300" distR="114300" simplePos="0" relativeHeight="251705344" behindDoc="0" locked="0" layoutInCell="1" allowOverlap="1" wp14:anchorId="1DCEFCDD" wp14:editId="57165BE2">
            <wp:simplePos x="0" y="0"/>
            <wp:positionH relativeFrom="column">
              <wp:posOffset>4217416</wp:posOffset>
            </wp:positionH>
            <wp:positionV relativeFrom="paragraph">
              <wp:posOffset>76835</wp:posOffset>
            </wp:positionV>
            <wp:extent cx="2032635" cy="694055"/>
            <wp:effectExtent l="0" t="0" r="5715" b="0"/>
            <wp:wrapSquare wrapText="bothSides"/>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32635" cy="694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D6365" w:rsidRPr="007D6365">
        <w:t>in all other situations, even if it is clear that they express a consonant phoneme, transliterate “independent vowel” characters in the manner prescribed in §</w:t>
      </w:r>
      <w:r w:rsidR="00B74874">
        <w:fldChar w:fldCharType="begin"/>
      </w:r>
      <w:r w:rsidR="00B74874">
        <w:instrText xml:space="preserve"> REF _Ref17810730 \r \h </w:instrText>
      </w:r>
      <w:r w:rsidR="00B74874">
        <w:fldChar w:fldCharType="separate"/>
      </w:r>
      <w:r w:rsidR="00EF050B">
        <w:t>5.3.3</w:t>
      </w:r>
      <w:r w:rsidR="00B74874">
        <w:fldChar w:fldCharType="end"/>
      </w:r>
    </w:p>
    <w:p w14:paraId="4C7D9AD4" w14:textId="564207DE" w:rsidR="00773887" w:rsidRPr="007D6365" w:rsidRDefault="00773887" w:rsidP="00773887">
      <w:pPr>
        <w:pStyle w:val="Lista3"/>
      </w:pPr>
      <w:ins w:id="261" w:author="Dániel Balogh" w:date="2024-03-27T16:03:00Z">
        <w:r>
          <w:t xml:space="preserve">see also </w:t>
        </w:r>
        <w:r>
          <w:fldChar w:fldCharType="begin"/>
        </w:r>
        <w:r>
          <w:instrText xml:space="preserve"> REF _Ref162447839 \r \h </w:instrText>
        </w:r>
      </w:ins>
      <w:r>
        <w:fldChar w:fldCharType="separate"/>
      </w:r>
      <w:r w:rsidR="00EF050B">
        <w:t>5.4.2</w:t>
      </w:r>
      <w:ins w:id="262" w:author="Dániel Balogh" w:date="2024-03-27T16:03:00Z">
        <w:r>
          <w:fldChar w:fldCharType="end"/>
        </w:r>
        <w:r>
          <w:t xml:space="preserve"> about other situations where independent vowel signs form a ligature with </w:t>
        </w:r>
      </w:ins>
      <w:ins w:id="263" w:author="Dániel Balogh" w:date="2024-03-27T16:04:00Z">
        <w:r>
          <w:t>consonants</w:t>
        </w:r>
      </w:ins>
    </w:p>
    <w:p w14:paraId="32A1A5A4" w14:textId="5AD563AD" w:rsidR="007D6365" w:rsidRPr="007D6365" w:rsidRDefault="00B74874" w:rsidP="007D6365">
      <w:pPr>
        <w:pStyle w:val="Lista"/>
      </w:pPr>
      <w:r>
        <w:t>h</w:t>
      </w:r>
      <w:r w:rsidR="007D6365" w:rsidRPr="007D6365">
        <w:t>ere is an overview of how to transliterate relevant cases from Khmer script</w:t>
      </w:r>
    </w:p>
    <w:p w14:paraId="34942F1A" w14:textId="77777777" w:rsidR="007D6365" w:rsidRPr="007D6365" w:rsidRDefault="007D6365" w:rsidP="00B74874">
      <w:pPr>
        <w:pStyle w:val="Lista2"/>
      </w:pPr>
      <w:r w:rsidRPr="007D6365">
        <w:t>1. Simplex “independent vowel” characters</w:t>
      </w:r>
    </w:p>
    <w:p w14:paraId="33DFC566" w14:textId="6EB164CB" w:rsidR="007D6365" w:rsidRPr="007D6365" w:rsidRDefault="007D6365" w:rsidP="00B74874">
      <w:pPr>
        <w:pStyle w:val="Lista3"/>
      </w:pPr>
      <w:r w:rsidRPr="00B74874">
        <w:rPr>
          <w:rStyle w:val="ForeignKhmerScript"/>
          <w:rFonts w:hint="cs"/>
          <w:cs/>
        </w:rPr>
        <w:t>អ</w:t>
      </w:r>
      <w:r w:rsidRPr="007D6365">
        <w:rPr>
          <w:cs/>
        </w:rPr>
        <w:t xml:space="preserve"> </w:t>
      </w:r>
      <w:r w:rsidRPr="006028ED">
        <w:t>A,</w:t>
      </w:r>
      <w:r w:rsidR="006028ED" w:rsidRPr="006028ED">
        <w:t xml:space="preserve"> </w:t>
      </w:r>
      <w:r w:rsidR="006028ED" w:rsidRPr="006028ED">
        <w:rPr>
          <w:rStyle w:val="ForeignKhmerScript"/>
          <w:rFonts w:hint="cs"/>
          <w:cs/>
        </w:rPr>
        <w:t>អា</w:t>
      </w:r>
      <w:r w:rsidR="006028ED" w:rsidRPr="006028ED">
        <w:rPr>
          <w:cs/>
          <w:lang w:bidi="km-KH"/>
        </w:rPr>
        <w:t xml:space="preserve"> </w:t>
      </w:r>
      <w:r w:rsidR="006028ED" w:rsidRPr="006028ED">
        <w:rPr>
          <w:rStyle w:val="Foreign"/>
        </w:rPr>
        <w:t>Ā</w:t>
      </w:r>
      <w:r w:rsidR="006028ED" w:rsidRPr="006028ED">
        <w:t>,</w:t>
      </w:r>
      <w:r w:rsidRPr="006028ED">
        <w:t xml:space="preserve"> </w:t>
      </w:r>
      <w:r w:rsidRPr="006028ED">
        <w:rPr>
          <w:rStyle w:val="ForeignKhmerScript"/>
          <w:rFonts w:hint="cs"/>
          <w:cs/>
        </w:rPr>
        <w:t>ឥ</w:t>
      </w:r>
      <w:r w:rsidRPr="007D6365">
        <w:rPr>
          <w:cs/>
        </w:rPr>
        <w:t xml:space="preserve"> </w:t>
      </w:r>
      <w:r w:rsidRPr="00731E68">
        <w:rPr>
          <w:rStyle w:val="Foreign"/>
        </w:rPr>
        <w:t>I</w:t>
      </w:r>
      <w:r w:rsidRPr="007D6365">
        <w:t xml:space="preserve">, </w:t>
      </w:r>
      <w:r w:rsidRPr="00B74874">
        <w:rPr>
          <w:rStyle w:val="ForeignKhmerScript"/>
          <w:rFonts w:hint="cs"/>
          <w:cs/>
        </w:rPr>
        <w:t>ឦ</w:t>
      </w:r>
      <w:r w:rsidRPr="007D6365">
        <w:rPr>
          <w:cs/>
        </w:rPr>
        <w:t xml:space="preserve"> </w:t>
      </w:r>
      <w:r w:rsidRPr="00731E68">
        <w:rPr>
          <w:rStyle w:val="Foreign"/>
        </w:rPr>
        <w:t>Ī</w:t>
      </w:r>
      <w:r w:rsidRPr="007D6365">
        <w:t xml:space="preserve">, </w:t>
      </w:r>
      <w:r w:rsidRPr="00B74874">
        <w:rPr>
          <w:rStyle w:val="ForeignKhmerScript"/>
          <w:rFonts w:hint="cs"/>
          <w:cs/>
        </w:rPr>
        <w:t>ឧ</w:t>
      </w:r>
      <w:r w:rsidRPr="007D6365">
        <w:rPr>
          <w:cs/>
        </w:rPr>
        <w:t xml:space="preserve"> </w:t>
      </w:r>
      <w:r w:rsidRPr="00731E68">
        <w:rPr>
          <w:rStyle w:val="Foreign"/>
        </w:rPr>
        <w:t>U</w:t>
      </w:r>
      <w:r w:rsidRPr="007D6365">
        <w:t xml:space="preserve">, </w:t>
      </w:r>
      <w:r w:rsidRPr="00B74874">
        <w:rPr>
          <w:rStyle w:val="ForeignKhmerScript"/>
          <w:rFonts w:hint="cs"/>
          <w:cs/>
        </w:rPr>
        <w:t>ឪ</w:t>
      </w:r>
      <w:r w:rsidRPr="007D6365">
        <w:rPr>
          <w:cs/>
        </w:rPr>
        <w:t xml:space="preserve"> </w:t>
      </w:r>
      <w:r w:rsidRPr="00731E68">
        <w:rPr>
          <w:rStyle w:val="Foreign"/>
        </w:rPr>
        <w:t>Ū</w:t>
      </w:r>
      <w:r w:rsidRPr="007D6365">
        <w:t xml:space="preserve">, </w:t>
      </w:r>
      <w:r w:rsidRPr="00B74874">
        <w:rPr>
          <w:rStyle w:val="ForeignKhmerScript"/>
          <w:rFonts w:hint="cs"/>
          <w:cs/>
        </w:rPr>
        <w:t>ឯ</w:t>
      </w:r>
      <w:r w:rsidRPr="007D6365">
        <w:rPr>
          <w:cs/>
        </w:rPr>
        <w:t xml:space="preserve"> </w:t>
      </w:r>
      <w:r w:rsidRPr="00731E68">
        <w:rPr>
          <w:rStyle w:val="Foreign"/>
        </w:rPr>
        <w:t>E</w:t>
      </w:r>
      <w:r w:rsidRPr="007D6365">
        <w:t xml:space="preserve">, </w:t>
      </w:r>
      <w:r w:rsidRPr="00B74874">
        <w:rPr>
          <w:rStyle w:val="ForeignKhmerScript"/>
          <w:rFonts w:hint="cs"/>
          <w:cs/>
        </w:rPr>
        <w:t>ឰ</w:t>
      </w:r>
      <w:r w:rsidRPr="007D6365">
        <w:rPr>
          <w:cs/>
        </w:rPr>
        <w:t xml:space="preserve"> </w:t>
      </w:r>
      <w:r w:rsidRPr="00731E68">
        <w:rPr>
          <w:rStyle w:val="Foreign"/>
        </w:rPr>
        <w:t>Ai</w:t>
      </w:r>
      <w:r w:rsidRPr="007D6365">
        <w:t xml:space="preserve">, </w:t>
      </w:r>
      <w:r w:rsidRPr="00B74874">
        <w:rPr>
          <w:rStyle w:val="ForeignKhmerScript"/>
          <w:rFonts w:hint="cs"/>
          <w:cs/>
        </w:rPr>
        <w:t>ឱ</w:t>
      </w:r>
      <w:r w:rsidRPr="007D6365">
        <w:rPr>
          <w:cs/>
        </w:rPr>
        <w:t xml:space="preserve"> </w:t>
      </w:r>
      <w:r w:rsidRPr="00731E68">
        <w:rPr>
          <w:rStyle w:val="Foreign"/>
        </w:rPr>
        <w:t>O</w:t>
      </w:r>
      <w:r w:rsidRPr="007D6365">
        <w:t xml:space="preserve">, </w:t>
      </w:r>
      <w:r w:rsidRPr="00B74874">
        <w:rPr>
          <w:rStyle w:val="ForeignKhmerScript"/>
          <w:rFonts w:hint="cs"/>
          <w:cs/>
        </w:rPr>
        <w:t>ឳ</w:t>
      </w:r>
      <w:r w:rsidRPr="007D6365">
        <w:rPr>
          <w:cs/>
        </w:rPr>
        <w:t xml:space="preserve"> </w:t>
      </w:r>
      <w:r w:rsidRPr="00731E68">
        <w:rPr>
          <w:rStyle w:val="Foreign"/>
        </w:rPr>
        <w:t>Au</w:t>
      </w:r>
    </w:p>
    <w:p w14:paraId="2AA4A270" w14:textId="77777777" w:rsidR="007D6365" w:rsidRPr="007D6365" w:rsidRDefault="007D6365" w:rsidP="00B74874">
      <w:pPr>
        <w:pStyle w:val="Lista2"/>
      </w:pPr>
      <w:r w:rsidRPr="007D6365">
        <w:lastRenderedPageBreak/>
        <w:t xml:space="preserve">2.  </w:t>
      </w:r>
      <w:r w:rsidRPr="00B74874">
        <w:rPr>
          <w:rStyle w:val="ForeignKhmerScript"/>
          <w:rFonts w:hint="cs"/>
          <w:cs/>
        </w:rPr>
        <w:t>អ</w:t>
      </w:r>
      <w:r w:rsidRPr="007D6365">
        <w:rPr>
          <w:cs/>
        </w:rPr>
        <w:t xml:space="preserve"> </w:t>
      </w:r>
      <w:r w:rsidRPr="007D6365">
        <w:t>used as vowel support in syllable-initial position</w:t>
      </w:r>
    </w:p>
    <w:p w14:paraId="08F86800" w14:textId="77777777" w:rsidR="007D6365" w:rsidRPr="007D6365" w:rsidRDefault="007D6365" w:rsidP="00731E68">
      <w:pPr>
        <w:pStyle w:val="Lista3"/>
      </w:pPr>
      <w:r w:rsidRPr="00B74874">
        <w:rPr>
          <w:rStyle w:val="ForeignKhmerScript"/>
          <w:rFonts w:hint="cs"/>
          <w:cs/>
        </w:rPr>
        <w:t>អិ</w:t>
      </w:r>
      <w:r w:rsidRPr="007D6365">
        <w:rPr>
          <w:cs/>
        </w:rPr>
        <w:t xml:space="preserve"> </w:t>
      </w:r>
      <w:r w:rsidRPr="00731E68">
        <w:rPr>
          <w:rStyle w:val="Foreign"/>
        </w:rPr>
        <w:t>qi</w:t>
      </w:r>
      <w:r w:rsidRPr="007D6365">
        <w:t xml:space="preserve">, </w:t>
      </w:r>
      <w:r w:rsidRPr="00B74874">
        <w:rPr>
          <w:rStyle w:val="ForeignKhmerScript"/>
          <w:rFonts w:hint="cs"/>
          <w:cs/>
        </w:rPr>
        <w:t>អី</w:t>
      </w:r>
      <w:r w:rsidRPr="007D6365">
        <w:rPr>
          <w:cs/>
        </w:rPr>
        <w:t xml:space="preserve"> </w:t>
      </w:r>
      <w:r w:rsidRPr="00731E68">
        <w:rPr>
          <w:rStyle w:val="Foreign"/>
        </w:rPr>
        <w:t>qī</w:t>
      </w:r>
      <w:r w:rsidRPr="007D6365">
        <w:t xml:space="preserve">, </w:t>
      </w:r>
      <w:r w:rsidRPr="00B74874">
        <w:rPr>
          <w:rStyle w:val="ForeignKhmerScript"/>
          <w:rFonts w:hint="cs"/>
          <w:cs/>
        </w:rPr>
        <w:t>អុ</w:t>
      </w:r>
      <w:r w:rsidRPr="007D6365">
        <w:rPr>
          <w:cs/>
        </w:rPr>
        <w:t xml:space="preserve"> </w:t>
      </w:r>
      <w:r w:rsidRPr="00731E68">
        <w:rPr>
          <w:rStyle w:val="Foreign"/>
        </w:rPr>
        <w:t>qu</w:t>
      </w:r>
      <w:r w:rsidRPr="007D6365">
        <w:t xml:space="preserve">, </w:t>
      </w:r>
      <w:r w:rsidRPr="00B74874">
        <w:rPr>
          <w:rStyle w:val="ForeignKhmerScript"/>
          <w:rFonts w:hint="cs"/>
          <w:cs/>
        </w:rPr>
        <w:t>អូ</w:t>
      </w:r>
      <w:r w:rsidRPr="007D6365">
        <w:rPr>
          <w:cs/>
        </w:rPr>
        <w:t xml:space="preserve"> </w:t>
      </w:r>
      <w:r w:rsidRPr="00731E68">
        <w:rPr>
          <w:rStyle w:val="Foreign"/>
        </w:rPr>
        <w:t>qū</w:t>
      </w:r>
      <w:r w:rsidRPr="007D6365">
        <w:t xml:space="preserve">, </w:t>
      </w:r>
      <w:r w:rsidRPr="00B74874">
        <w:rPr>
          <w:rStyle w:val="ForeignKhmerScript"/>
          <w:rFonts w:hint="cs"/>
          <w:cs/>
        </w:rPr>
        <w:t>អេ</w:t>
      </w:r>
      <w:r w:rsidRPr="007D6365">
        <w:rPr>
          <w:cs/>
        </w:rPr>
        <w:t xml:space="preserve"> </w:t>
      </w:r>
      <w:r w:rsidRPr="00731E68">
        <w:rPr>
          <w:rStyle w:val="Foreign"/>
        </w:rPr>
        <w:t>qe</w:t>
      </w:r>
      <w:r w:rsidRPr="007D6365">
        <w:t xml:space="preserve">, </w:t>
      </w:r>
      <w:r w:rsidRPr="00B74874">
        <w:rPr>
          <w:rStyle w:val="ForeignKhmerScript"/>
          <w:rFonts w:hint="cs"/>
          <w:cs/>
        </w:rPr>
        <w:t>អៃ</w:t>
      </w:r>
      <w:r w:rsidRPr="007D6365">
        <w:rPr>
          <w:cs/>
        </w:rPr>
        <w:t xml:space="preserve"> </w:t>
      </w:r>
      <w:r w:rsidRPr="00731E68">
        <w:rPr>
          <w:rStyle w:val="Foreign"/>
        </w:rPr>
        <w:t>qai</w:t>
      </w:r>
      <w:r w:rsidRPr="007D6365">
        <w:t xml:space="preserve">, </w:t>
      </w:r>
      <w:r w:rsidRPr="00B74874">
        <w:rPr>
          <w:rStyle w:val="ForeignKhmerScript"/>
          <w:rFonts w:hint="cs"/>
          <w:cs/>
        </w:rPr>
        <w:t>អោ</w:t>
      </w:r>
      <w:r w:rsidRPr="007D6365">
        <w:rPr>
          <w:cs/>
        </w:rPr>
        <w:t xml:space="preserve"> </w:t>
      </w:r>
      <w:r w:rsidRPr="00731E68">
        <w:rPr>
          <w:rStyle w:val="Foreign"/>
        </w:rPr>
        <w:t>qo</w:t>
      </w:r>
      <w:r w:rsidRPr="007D6365">
        <w:t xml:space="preserve">, </w:t>
      </w:r>
      <w:r w:rsidRPr="00B74874">
        <w:rPr>
          <w:rStyle w:val="ForeignKhmerScript"/>
          <w:rFonts w:hint="cs"/>
          <w:cs/>
        </w:rPr>
        <w:t>អៅ</w:t>
      </w:r>
      <w:r w:rsidRPr="007D6365">
        <w:rPr>
          <w:cs/>
        </w:rPr>
        <w:t xml:space="preserve"> </w:t>
      </w:r>
      <w:r w:rsidRPr="00731E68">
        <w:rPr>
          <w:rStyle w:val="Foreign"/>
        </w:rPr>
        <w:t>qau</w:t>
      </w:r>
    </w:p>
    <w:p w14:paraId="3CBA7C27" w14:textId="77777777" w:rsidR="007D6365" w:rsidRPr="007D6365" w:rsidRDefault="007D6365" w:rsidP="00B74874">
      <w:pPr>
        <w:pStyle w:val="Lista2"/>
      </w:pPr>
      <w:r w:rsidRPr="007D6365">
        <w:t xml:space="preserve">3.  </w:t>
      </w:r>
      <w:r w:rsidRPr="00B74874">
        <w:rPr>
          <w:rStyle w:val="ForeignKhmerScript"/>
          <w:rFonts w:hint="cs"/>
          <w:cs/>
        </w:rPr>
        <w:t>អ</w:t>
      </w:r>
      <w:r w:rsidRPr="007D6365">
        <w:rPr>
          <w:cs/>
        </w:rPr>
        <w:t xml:space="preserve"> </w:t>
      </w:r>
      <w:r w:rsidRPr="007D6365">
        <w:t>in the function of vowel support (2) and simplex equivalents (1)</w:t>
      </w:r>
    </w:p>
    <w:p w14:paraId="13E84AAF" w14:textId="632847C1" w:rsidR="007D6365" w:rsidRPr="007D6365" w:rsidRDefault="007D6365" w:rsidP="00DE7543">
      <w:pPr>
        <w:pStyle w:val="Lista3"/>
      </w:pPr>
      <w:r w:rsidRPr="00B74874">
        <w:rPr>
          <w:rStyle w:val="ForeignKhmerScript"/>
          <w:rFonts w:hint="cs"/>
          <w:cs/>
        </w:rPr>
        <w:t>អេត</w:t>
      </w:r>
      <w:r w:rsidR="00731E68">
        <w:t xml:space="preserve"> </w:t>
      </w:r>
      <w:r w:rsidRPr="00731E68">
        <w:rPr>
          <w:rStyle w:val="Foreign"/>
        </w:rPr>
        <w:t>qeta</w:t>
      </w:r>
      <w:r w:rsidR="00731E68">
        <w:t xml:space="preserve"> — </w:t>
      </w:r>
      <w:r w:rsidRPr="00B74874">
        <w:rPr>
          <w:rStyle w:val="ForeignKhmerScript"/>
          <w:rFonts w:hint="cs"/>
          <w:cs/>
        </w:rPr>
        <w:t>ឯត្ត</w:t>
      </w:r>
      <w:r w:rsidR="00731E68">
        <w:t xml:space="preserve"> </w:t>
      </w:r>
      <w:r w:rsidRPr="00731E68">
        <w:rPr>
          <w:rStyle w:val="Foreign"/>
        </w:rPr>
        <w:t>Etta</w:t>
      </w:r>
      <w:r w:rsidRPr="007D6365">
        <w:t> </w:t>
      </w:r>
    </w:p>
    <w:p w14:paraId="5185C6CF" w14:textId="77777777" w:rsidR="007D6365" w:rsidRPr="007D6365" w:rsidRDefault="007D6365" w:rsidP="00B74874">
      <w:pPr>
        <w:pStyle w:val="Lista2"/>
      </w:pPr>
      <w:r w:rsidRPr="007D6365">
        <w:t xml:space="preserve">4. </w:t>
      </w:r>
      <w:r w:rsidRPr="00B74874">
        <w:rPr>
          <w:rStyle w:val="ForeignKhmerScript"/>
          <w:rFonts w:hint="cs"/>
          <w:cs/>
        </w:rPr>
        <w:t>អ</w:t>
      </w:r>
      <w:r w:rsidRPr="007D6365">
        <w:rPr>
          <w:cs/>
        </w:rPr>
        <w:t xml:space="preserve"> </w:t>
      </w:r>
      <w:r w:rsidRPr="007D6365">
        <w:t>entering into a ligature as vowel support in syllable-initial position</w:t>
      </w:r>
    </w:p>
    <w:p w14:paraId="1428C5A0" w14:textId="1B559DEB" w:rsidR="007D6365" w:rsidRPr="007D6365" w:rsidRDefault="007D6365" w:rsidP="00731E68">
      <w:pPr>
        <w:pStyle w:val="Lista3"/>
      </w:pPr>
      <w:r w:rsidRPr="00B74874">
        <w:rPr>
          <w:rStyle w:val="ForeignKhmerScript"/>
          <w:rFonts w:hint="cs"/>
          <w:cs/>
        </w:rPr>
        <w:t>អ្នក</w:t>
      </w:r>
      <w:r w:rsidRPr="007D6365">
        <w:t xml:space="preserve"> </w:t>
      </w:r>
      <w:r w:rsidRPr="00731E68">
        <w:rPr>
          <w:rStyle w:val="Foreign"/>
        </w:rPr>
        <w:t>qnaka</w:t>
      </w:r>
      <w:r w:rsidR="00731E68">
        <w:rPr>
          <w:rStyle w:val="Foreign"/>
        </w:rPr>
        <w:t xml:space="preserve"> </w:t>
      </w:r>
    </w:p>
    <w:p w14:paraId="7B32371B" w14:textId="77777777" w:rsidR="007D6365" w:rsidRPr="007D6365" w:rsidRDefault="007D6365" w:rsidP="00B74874">
      <w:pPr>
        <w:pStyle w:val="Lista2"/>
      </w:pPr>
      <w:r w:rsidRPr="007D6365">
        <w:t xml:space="preserve">5. </w:t>
      </w:r>
      <w:r w:rsidRPr="00B74874">
        <w:rPr>
          <w:rStyle w:val="ForeignKhmerScript"/>
          <w:rFonts w:hint="cs"/>
          <w:cs/>
        </w:rPr>
        <w:t>អ</w:t>
      </w:r>
      <w:r w:rsidRPr="007D6365">
        <w:rPr>
          <w:cs/>
        </w:rPr>
        <w:t xml:space="preserve"> </w:t>
      </w:r>
      <w:r w:rsidRPr="007D6365">
        <w:t>entering into a ligature as vowel support in post-consonantal position</w:t>
      </w:r>
    </w:p>
    <w:p w14:paraId="5078F88D" w14:textId="77777777" w:rsidR="007D6365" w:rsidRPr="007D6365" w:rsidRDefault="007D6365" w:rsidP="00731E68">
      <w:pPr>
        <w:pStyle w:val="Lista3"/>
      </w:pPr>
      <w:r w:rsidRPr="00B74874">
        <w:rPr>
          <w:rStyle w:val="ForeignKhmerScript"/>
          <w:rFonts w:hint="cs"/>
          <w:cs/>
        </w:rPr>
        <w:t>ផ្អក</w:t>
      </w:r>
      <w:r w:rsidRPr="007D6365">
        <w:t xml:space="preserve"> </w:t>
      </w:r>
      <w:r w:rsidRPr="00731E68">
        <w:rPr>
          <w:rStyle w:val="Foreign"/>
        </w:rPr>
        <w:t>phqaka</w:t>
      </w:r>
    </w:p>
    <w:p w14:paraId="4BE408DF" w14:textId="77777777" w:rsidR="007D6365" w:rsidRPr="007D6365" w:rsidRDefault="007D6365" w:rsidP="00731E68">
      <w:pPr>
        <w:pStyle w:val="Lista3"/>
      </w:pPr>
      <w:r w:rsidRPr="00B74874">
        <w:rPr>
          <w:rStyle w:val="ForeignKhmerScript"/>
          <w:rFonts w:hint="cs"/>
          <w:cs/>
        </w:rPr>
        <w:t>ល្អិត</w:t>
      </w:r>
      <w:r w:rsidRPr="007D6365">
        <w:t xml:space="preserve"> </w:t>
      </w:r>
      <w:r w:rsidRPr="00731E68">
        <w:rPr>
          <w:rStyle w:val="Foreign"/>
        </w:rPr>
        <w:t>lqita</w:t>
      </w:r>
      <w:r w:rsidRPr="007D6365">
        <w:t xml:space="preserve"> as opposed to </w:t>
      </w:r>
      <w:r w:rsidRPr="00B74874">
        <w:rPr>
          <w:rStyle w:val="ForeignKhmerScript"/>
          <w:rFonts w:hint="cs"/>
          <w:cs/>
        </w:rPr>
        <w:t>ល្ឥត</w:t>
      </w:r>
      <w:r w:rsidRPr="007D6365">
        <w:t xml:space="preserve"> </w:t>
      </w:r>
      <w:r w:rsidRPr="00731E68">
        <w:rPr>
          <w:rStyle w:val="Foreign"/>
        </w:rPr>
        <w:t>lIta</w:t>
      </w:r>
      <w:r w:rsidRPr="007D6365">
        <w:t> </w:t>
      </w:r>
    </w:p>
    <w:p w14:paraId="06353014" w14:textId="77777777" w:rsidR="007D6365" w:rsidRPr="007D6365" w:rsidRDefault="007D6365" w:rsidP="00731E68">
      <w:pPr>
        <w:pStyle w:val="Lista3"/>
      </w:pPr>
      <w:r w:rsidRPr="00B74874">
        <w:rPr>
          <w:rStyle w:val="ForeignKhmerScript"/>
          <w:rFonts w:hint="cs"/>
          <w:cs/>
        </w:rPr>
        <w:t>ប្អូន</w:t>
      </w:r>
      <w:r w:rsidRPr="007D6365">
        <w:t xml:space="preserve"> </w:t>
      </w:r>
      <w:r w:rsidRPr="00731E68">
        <w:rPr>
          <w:rStyle w:val="Foreign"/>
        </w:rPr>
        <w:t>pqūna</w:t>
      </w:r>
      <w:r w:rsidRPr="007D6365">
        <w:t xml:space="preserve"> as opposed to </w:t>
      </w:r>
      <w:r w:rsidRPr="00B74874">
        <w:rPr>
          <w:rStyle w:val="ForeignKhmerScript"/>
          <w:rFonts w:hint="cs"/>
          <w:cs/>
        </w:rPr>
        <w:t>ផ្ឧន</w:t>
      </w:r>
      <w:r w:rsidRPr="007D6365">
        <w:t xml:space="preserve"> </w:t>
      </w:r>
      <w:r w:rsidRPr="00731E68">
        <w:rPr>
          <w:rStyle w:val="Foreign"/>
        </w:rPr>
        <w:t>phUna</w:t>
      </w:r>
    </w:p>
    <w:p w14:paraId="4182134E" w14:textId="093304D6" w:rsidR="007D6365" w:rsidRPr="007D6365" w:rsidRDefault="007D6365" w:rsidP="00731E68">
      <w:pPr>
        <w:pStyle w:val="Lista3"/>
      </w:pPr>
      <w:r w:rsidRPr="00B74874">
        <w:rPr>
          <w:rStyle w:val="ForeignKhmerScript"/>
          <w:rFonts w:hint="cs"/>
          <w:cs/>
        </w:rPr>
        <w:t>ក្អេក</w:t>
      </w:r>
      <w:r w:rsidRPr="007D6365">
        <w:t xml:space="preserve"> </w:t>
      </w:r>
      <w:r w:rsidRPr="00731E68">
        <w:rPr>
          <w:rStyle w:val="Foreign"/>
        </w:rPr>
        <w:t>kqeka</w:t>
      </w:r>
      <w:r w:rsidRPr="007D6365">
        <w:t xml:space="preserve"> as opposed to </w:t>
      </w:r>
      <w:r w:rsidRPr="00B74874">
        <w:rPr>
          <w:rStyle w:val="ForeignKhmerScript"/>
          <w:rFonts w:hint="cs"/>
          <w:cs/>
        </w:rPr>
        <w:t>ក្ឯក</w:t>
      </w:r>
      <w:r w:rsidRPr="007D6365">
        <w:t xml:space="preserve"> </w:t>
      </w:r>
      <w:r w:rsidRPr="00731E68">
        <w:rPr>
          <w:rStyle w:val="Foreign"/>
        </w:rPr>
        <w:t>kEka</w:t>
      </w:r>
      <w:r w:rsidRPr="007D6365">
        <w:t xml:space="preserve"> and </w:t>
      </w:r>
      <w:r w:rsidRPr="00B74874">
        <w:rPr>
          <w:rStyle w:val="ForeignKhmerScript"/>
          <w:rFonts w:hint="cs"/>
          <w:cs/>
        </w:rPr>
        <w:t>ក្អែក</w:t>
      </w:r>
      <w:r w:rsidRPr="007D6365">
        <w:t xml:space="preserve"> </w:t>
      </w:r>
      <w:r w:rsidRPr="00731E68">
        <w:rPr>
          <w:rStyle w:val="Foreign"/>
        </w:rPr>
        <w:t>kqaeka</w:t>
      </w:r>
      <w:r w:rsidR="00731E68" w:rsidRPr="00BF7B0E">
        <w:rPr>
          <w:rStyle w:val="Lbjegyzet-hivatkozs"/>
        </w:rPr>
        <w:footnoteReference w:id="83"/>
      </w:r>
    </w:p>
    <w:p w14:paraId="3DC0E494" w14:textId="77777777" w:rsidR="007D6365" w:rsidRPr="007D6365" w:rsidRDefault="007D6365" w:rsidP="00731E68">
      <w:r w:rsidRPr="007D6365">
        <w:t>The following table repeats some of the same examples but adds potential equivalents in Balinese glyphs, and shows that the same identically transliterated sequence may not lead to the same transcribed sequence between one writing system and another, because at the level of transcription, we must start to take into account the sounds that are being expressed. The last column shows the romanization that you may use, for instance, in commentary and translation, when you wish to cite words as words, not as transliterated strings of characters. </w:t>
      </w:r>
    </w:p>
    <w:tbl>
      <w:tblPr>
        <w:tblW w:w="5114" w:type="pct"/>
        <w:tblCellMar>
          <w:top w:w="15" w:type="dxa"/>
          <w:left w:w="15" w:type="dxa"/>
          <w:bottom w:w="15" w:type="dxa"/>
          <w:right w:w="15" w:type="dxa"/>
        </w:tblCellMar>
        <w:tblLook w:val="04A0" w:firstRow="1" w:lastRow="0" w:firstColumn="1" w:lastColumn="0" w:noHBand="0" w:noVBand="1"/>
      </w:tblPr>
      <w:tblGrid>
        <w:gridCol w:w="2066"/>
        <w:gridCol w:w="1186"/>
        <w:gridCol w:w="1277"/>
        <w:gridCol w:w="1560"/>
        <w:gridCol w:w="1641"/>
        <w:gridCol w:w="2107"/>
      </w:tblGrid>
      <w:tr w:rsidR="00D23131" w:rsidRPr="007D6365" w14:paraId="04F6DEB1"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C0DCF8B" w14:textId="77777777" w:rsidR="007D6365" w:rsidRPr="007D6365" w:rsidRDefault="007D6365" w:rsidP="00965FFF">
            <w:pPr>
              <w:pStyle w:val="Tabletext"/>
              <w:keepNext/>
            </w:pPr>
            <w:r w:rsidRPr="007D6365">
              <w:t>combination</w:t>
            </w:r>
          </w:p>
        </w:tc>
        <w:tc>
          <w:tcPr>
            <w:tcW w:w="60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8DFCFCE" w14:textId="77777777" w:rsidR="007D6365" w:rsidRPr="007D6365" w:rsidRDefault="007D6365" w:rsidP="00965FFF">
            <w:pPr>
              <w:pStyle w:val="Tabletext"/>
              <w:keepNext/>
            </w:pPr>
            <w:r w:rsidRPr="007D6365">
              <w:t>Khmer glyph</w:t>
            </w:r>
          </w:p>
        </w:tc>
        <w:tc>
          <w:tcPr>
            <w:tcW w:w="649"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D33D02E" w14:textId="77777777" w:rsidR="007D6365" w:rsidRPr="007D6365" w:rsidRDefault="007D6365" w:rsidP="00965FFF">
            <w:pPr>
              <w:pStyle w:val="Tabletext"/>
              <w:keepNext/>
            </w:pPr>
            <w:r w:rsidRPr="007D6365">
              <w:t>Balinese glyph</w:t>
            </w:r>
          </w:p>
        </w:tc>
        <w:tc>
          <w:tcPr>
            <w:tcW w:w="79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7C62CFC" w14:textId="77777777" w:rsidR="007D6365" w:rsidRPr="007D6365" w:rsidRDefault="007D6365" w:rsidP="00965FFF">
            <w:pPr>
              <w:pStyle w:val="Tabletext"/>
              <w:keepNext/>
            </w:pPr>
            <w:r w:rsidRPr="007D6365">
              <w:t>DHARMA</w:t>
            </w:r>
          </w:p>
          <w:p w14:paraId="48B882D5" w14:textId="77777777" w:rsidR="007D6365" w:rsidRPr="007D6365" w:rsidRDefault="007D6365" w:rsidP="00965FFF">
            <w:pPr>
              <w:pStyle w:val="Tabletext"/>
              <w:keepNext/>
            </w:pPr>
            <w:r w:rsidRPr="007D6365">
              <w:t>transliteration</w:t>
            </w:r>
          </w:p>
        </w:tc>
        <w:tc>
          <w:tcPr>
            <w:tcW w:w="834"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9800390" w14:textId="77777777" w:rsidR="007D6365" w:rsidRPr="007D6365" w:rsidRDefault="007D6365" w:rsidP="00965FFF">
            <w:pPr>
              <w:pStyle w:val="Tabletext"/>
              <w:keepNext/>
            </w:pPr>
            <w:r w:rsidRPr="007D6365">
              <w:t>IPA</w:t>
            </w:r>
          </w:p>
          <w:p w14:paraId="6F159183" w14:textId="77777777" w:rsidR="007D6365" w:rsidRPr="007D6365" w:rsidRDefault="007D6365" w:rsidP="00965FFF">
            <w:pPr>
              <w:pStyle w:val="Tabletext"/>
              <w:keepNext/>
            </w:pPr>
            <w:r w:rsidRPr="007D6365">
              <w:t>transcription</w:t>
            </w:r>
          </w:p>
        </w:tc>
        <w:tc>
          <w:tcPr>
            <w:tcW w:w="1072"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97C4581" w14:textId="77777777" w:rsidR="007D6365" w:rsidRPr="007D6365" w:rsidRDefault="007D6365" w:rsidP="00965FFF">
            <w:pPr>
              <w:pStyle w:val="Tabletext"/>
              <w:keepNext/>
            </w:pPr>
            <w:r w:rsidRPr="007D6365">
              <w:t>DHARMA transcription</w:t>
            </w:r>
          </w:p>
          <w:p w14:paraId="1F832388" w14:textId="77777777" w:rsidR="007D6365" w:rsidRPr="007D6365" w:rsidRDefault="007D6365" w:rsidP="00965FFF">
            <w:pPr>
              <w:pStyle w:val="Tabletext"/>
              <w:keepNext/>
            </w:pPr>
            <w:r w:rsidRPr="007D6365">
              <w:t>(lower and upper case)</w:t>
            </w:r>
          </w:p>
        </w:tc>
      </w:tr>
      <w:tr w:rsidR="00D23131" w:rsidRPr="007D6365" w14:paraId="4A658D5B"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DC9EE51" w14:textId="77777777" w:rsidR="007D6365" w:rsidRPr="00731E68" w:rsidRDefault="007D6365" w:rsidP="00965FFF">
            <w:pPr>
              <w:pStyle w:val="Tabletext"/>
              <w:keepNext/>
              <w:rPr>
                <w:rStyle w:val="Foreign"/>
              </w:rPr>
            </w:pPr>
            <w:r w:rsidRPr="00731E68">
              <w:rPr>
                <w:rStyle w:val="Foreign"/>
              </w:rPr>
              <w:t>A</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84DE1" w14:textId="77777777" w:rsidR="007D6365" w:rsidRPr="00731E68" w:rsidRDefault="007D6365" w:rsidP="00965FFF">
            <w:pPr>
              <w:pStyle w:val="Tabletext"/>
              <w:keepNext/>
              <w:rPr>
                <w:rStyle w:val="ForeignKhmerScript"/>
              </w:rPr>
            </w:pPr>
            <w:r w:rsidRPr="00731E68">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69E9" w14:textId="77777777" w:rsidR="007D6365" w:rsidRPr="00731E68" w:rsidRDefault="007D6365" w:rsidP="00965FFF">
            <w:pPr>
              <w:pStyle w:val="Tabletext"/>
              <w:keepNext/>
              <w:rPr>
                <w:rStyle w:val="ForeignBalineseScript"/>
              </w:rPr>
            </w:pPr>
            <w:r w:rsidRPr="00731E68">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BD9D4" w14:textId="77777777" w:rsidR="007D6365" w:rsidRPr="00731E68" w:rsidRDefault="007D6365" w:rsidP="00965FFF">
            <w:pPr>
              <w:pStyle w:val="Tabletext"/>
              <w:keepNext/>
              <w:rPr>
                <w:rStyle w:val="Foreign"/>
              </w:rPr>
            </w:pPr>
            <w:r w:rsidRPr="00731E68">
              <w:rPr>
                <w:rStyle w:val="Foreign"/>
              </w:rPr>
              <w:t>A</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046C0" w14:textId="77777777" w:rsidR="007D6365" w:rsidRPr="007D6365" w:rsidRDefault="007D6365" w:rsidP="00965FFF">
            <w:pPr>
              <w:pStyle w:val="Tabletext"/>
              <w:keepNext/>
            </w:pPr>
            <w:r w:rsidRPr="007D6365">
              <w:t>Khmer /</w:t>
            </w:r>
            <w:proofErr w:type="spellStart"/>
            <w:r w:rsidRPr="007D6365">
              <w:t>ʔa</w:t>
            </w:r>
            <w:proofErr w:type="spellEnd"/>
            <w:r w:rsidRPr="007D6365">
              <w:t>/</w:t>
            </w:r>
          </w:p>
          <w:p w14:paraId="5F56F815" w14:textId="77777777" w:rsidR="007D6365" w:rsidRPr="007D6365" w:rsidRDefault="007D6365" w:rsidP="00965FFF">
            <w:pPr>
              <w:pStyle w:val="Tabletext"/>
              <w:keepNext/>
            </w:pPr>
            <w:r w:rsidRPr="007D6365">
              <w:t>Bal. /a/</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830A5" w14:textId="74C8CFFA" w:rsidR="007D6365" w:rsidRPr="00731E68" w:rsidRDefault="007D6365" w:rsidP="00965FFF">
            <w:pPr>
              <w:pStyle w:val="Tabletext"/>
              <w:keepNext/>
              <w:rPr>
                <w:rStyle w:val="Foreign"/>
              </w:rPr>
            </w:pPr>
            <w:r w:rsidRPr="00731E68">
              <w:rPr>
                <w:rStyle w:val="Foreign"/>
              </w:rPr>
              <w:t>qa ’a </w:t>
            </w:r>
            <w:r w:rsidRPr="00731E68">
              <w:t xml:space="preserve"> or </w:t>
            </w:r>
            <w:r w:rsidRPr="00731E68">
              <w:rPr>
                <w:rStyle w:val="Foreign"/>
              </w:rPr>
              <w:t>qA ’A</w:t>
            </w:r>
          </w:p>
          <w:p w14:paraId="6BEEFCCF" w14:textId="77777777" w:rsidR="007D6365" w:rsidRPr="00731E68" w:rsidRDefault="007D6365" w:rsidP="00965FFF">
            <w:pPr>
              <w:pStyle w:val="Tabletext"/>
              <w:keepNext/>
              <w:rPr>
                <w:rStyle w:val="Foreign"/>
              </w:rPr>
            </w:pPr>
            <w:r w:rsidRPr="00731E68">
              <w:rPr>
                <w:rStyle w:val="Foreign"/>
              </w:rPr>
              <w:t>a A</w:t>
            </w:r>
          </w:p>
        </w:tc>
      </w:tr>
      <w:tr w:rsidR="00D23131" w:rsidRPr="007D6365" w14:paraId="5C1E8300"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4ECB526" w14:textId="77777777" w:rsidR="007D6365" w:rsidRPr="007D6365" w:rsidRDefault="007D6365" w:rsidP="00965FFF">
            <w:pPr>
              <w:pStyle w:val="Tabletext"/>
              <w:keepNext/>
            </w:pPr>
            <w:r w:rsidRPr="00731E68">
              <w:rPr>
                <w:rStyle w:val="Foreign"/>
              </w:rPr>
              <w:t>A</w:t>
            </w:r>
            <w:r w:rsidRPr="007D6365">
              <w:t xml:space="preserve"> with </w:t>
            </w:r>
            <w:r w:rsidRPr="00731E68">
              <w:rPr>
                <w:rStyle w:val="Foreign"/>
              </w:rPr>
              <w:t>e</w:t>
            </w:r>
            <w:r w:rsidRPr="007D6365">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EE4B84" w14:textId="77777777" w:rsidR="007D6365" w:rsidRPr="00731E68" w:rsidRDefault="007D6365" w:rsidP="00965FFF">
            <w:pPr>
              <w:pStyle w:val="Tabletext"/>
              <w:keepNext/>
              <w:rPr>
                <w:rStyle w:val="ForeignKhmerScript"/>
              </w:rPr>
            </w:pPr>
            <w:r w:rsidRPr="00731E68">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D4098F" w14:textId="77777777" w:rsidR="007D6365" w:rsidRPr="00731E68" w:rsidRDefault="007D6365" w:rsidP="00965FFF">
            <w:pPr>
              <w:pStyle w:val="Tabletext"/>
              <w:keepNext/>
              <w:rPr>
                <w:rStyle w:val="ForeignBalineseScript"/>
              </w:rPr>
            </w:pPr>
            <w:r w:rsidRPr="00731E68">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F5723" w14:textId="77777777" w:rsidR="007D6365" w:rsidRPr="00731E68" w:rsidRDefault="007D6365" w:rsidP="00965FFF">
            <w:pPr>
              <w:pStyle w:val="Tabletext"/>
              <w:keepNext/>
              <w:rPr>
                <w:rStyle w:val="Foreign"/>
              </w:rPr>
            </w:pPr>
            <w:r w:rsidRPr="00731E68">
              <w:rPr>
                <w:rStyle w:val="Foreign"/>
              </w:rPr>
              <w:t>qe</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ECFA8" w14:textId="77777777" w:rsidR="007D6365" w:rsidRPr="007D6365" w:rsidRDefault="007D6365" w:rsidP="00965FFF">
            <w:pPr>
              <w:pStyle w:val="Tabletext"/>
              <w:keepNext/>
            </w:pPr>
            <w:r w:rsidRPr="007D6365">
              <w:t>Khmer /</w:t>
            </w:r>
            <w:proofErr w:type="spellStart"/>
            <w:r w:rsidRPr="007D6365">
              <w:t>ʔe</w:t>
            </w:r>
            <w:proofErr w:type="spellEnd"/>
            <w:r w:rsidRPr="007D6365">
              <w:t>/</w:t>
            </w:r>
          </w:p>
          <w:p w14:paraId="54B10FC2" w14:textId="77777777" w:rsidR="007D6365" w:rsidRPr="007D6365" w:rsidRDefault="007D6365" w:rsidP="00965FFF">
            <w:pPr>
              <w:pStyle w:val="Tabletext"/>
              <w:keepNext/>
            </w:pPr>
            <w:r w:rsidRPr="007D6365">
              <w:t>Bal. /e/</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67A5E" w14:textId="56DFA1DB" w:rsidR="007D6365" w:rsidRPr="00731E68" w:rsidRDefault="007D6365" w:rsidP="00965FFF">
            <w:pPr>
              <w:pStyle w:val="Tabletext"/>
              <w:keepNext/>
              <w:rPr>
                <w:rStyle w:val="Foreign"/>
              </w:rPr>
            </w:pPr>
            <w:r w:rsidRPr="00731E68">
              <w:rPr>
                <w:rStyle w:val="Foreign"/>
              </w:rPr>
              <w:t>qe ’e</w:t>
            </w:r>
            <w:r w:rsidRPr="00731E68">
              <w:t xml:space="preserve"> or </w:t>
            </w:r>
            <w:r w:rsidRPr="00731E68">
              <w:rPr>
                <w:rStyle w:val="Foreign"/>
              </w:rPr>
              <w:t>qE  ’E</w:t>
            </w:r>
          </w:p>
          <w:p w14:paraId="1E81296A" w14:textId="77777777" w:rsidR="007D6365" w:rsidRPr="00731E68" w:rsidRDefault="007D6365" w:rsidP="00965FFF">
            <w:pPr>
              <w:pStyle w:val="Tabletext"/>
              <w:keepNext/>
              <w:rPr>
                <w:rStyle w:val="Foreign"/>
              </w:rPr>
            </w:pPr>
            <w:r w:rsidRPr="00731E68">
              <w:rPr>
                <w:rStyle w:val="Foreign"/>
              </w:rPr>
              <w:t>e E</w:t>
            </w:r>
          </w:p>
        </w:tc>
      </w:tr>
      <w:tr w:rsidR="00D23131" w:rsidRPr="007D6365" w14:paraId="112C9B8B"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0016B08" w14:textId="26F262CB" w:rsidR="007D6365" w:rsidRPr="007D6365" w:rsidRDefault="007D6365" w:rsidP="00D23131">
            <w:pPr>
              <w:pStyle w:val="Tabletext"/>
              <w:keepNext/>
            </w:pPr>
            <w:r w:rsidRPr="00731E68">
              <w:rPr>
                <w:rStyle w:val="Foreign"/>
              </w:rPr>
              <w:t>A</w:t>
            </w:r>
            <w:r w:rsidRPr="007D6365">
              <w:t xml:space="preserve"> with</w:t>
            </w:r>
            <w:r w:rsidR="00D23131">
              <w:t xml:space="preserve"> </w:t>
            </w:r>
            <w:r w:rsidRPr="00731E68">
              <w:rPr>
                <w:rStyle w:val="Foreign"/>
              </w:rPr>
              <w:t>u</w:t>
            </w:r>
            <w:r w:rsidRPr="007D6365">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40839" w14:textId="77777777" w:rsidR="007D6365" w:rsidRPr="00731E68" w:rsidRDefault="007D6365" w:rsidP="00965FFF">
            <w:pPr>
              <w:pStyle w:val="Tabletext"/>
              <w:keepNext/>
              <w:rPr>
                <w:rStyle w:val="ForeignKhmerScript"/>
              </w:rPr>
            </w:pPr>
            <w:r w:rsidRPr="00731E68">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6C1EFD" w14:textId="77777777" w:rsidR="007D6365" w:rsidRPr="00731E68" w:rsidRDefault="007D6365" w:rsidP="00965FFF">
            <w:pPr>
              <w:pStyle w:val="Tabletext"/>
              <w:keepNext/>
              <w:rPr>
                <w:rStyle w:val="ForeignBalineseScript"/>
              </w:rPr>
            </w:pPr>
            <w:r w:rsidRPr="00731E68">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DB729" w14:textId="77777777" w:rsidR="007D6365" w:rsidRPr="00731E68" w:rsidRDefault="007D6365" w:rsidP="00965FFF">
            <w:pPr>
              <w:pStyle w:val="Tabletext"/>
              <w:keepNext/>
              <w:rPr>
                <w:rStyle w:val="Foreign"/>
              </w:rPr>
            </w:pPr>
            <w:r w:rsidRPr="00731E68">
              <w:rPr>
                <w:rStyle w:val="Foreign"/>
              </w:rPr>
              <w:t>qu</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890BE" w14:textId="77777777" w:rsidR="007D6365" w:rsidRPr="007D6365" w:rsidRDefault="007D6365" w:rsidP="00965FFF">
            <w:pPr>
              <w:pStyle w:val="Tabletext"/>
              <w:keepNext/>
            </w:pPr>
            <w:r w:rsidRPr="007D6365">
              <w:t>Khmer/</w:t>
            </w:r>
            <w:proofErr w:type="spellStart"/>
            <w:r w:rsidRPr="007D6365">
              <w:t>ʔu</w:t>
            </w:r>
            <w:proofErr w:type="spellEnd"/>
            <w:r w:rsidRPr="007D6365">
              <w:t>/</w:t>
            </w:r>
          </w:p>
          <w:p w14:paraId="0EF56B45" w14:textId="77777777" w:rsidR="007D6365" w:rsidRPr="007D6365" w:rsidRDefault="007D6365" w:rsidP="00965FFF">
            <w:pPr>
              <w:pStyle w:val="Tabletext"/>
              <w:keepNext/>
            </w:pPr>
            <w:r w:rsidRPr="007D6365">
              <w:t>Bal. /u/</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20E9EA" w14:textId="77777777" w:rsidR="007D6365" w:rsidRPr="00731E68" w:rsidRDefault="007D6365" w:rsidP="00965FFF">
            <w:pPr>
              <w:pStyle w:val="Tabletext"/>
              <w:keepNext/>
              <w:rPr>
                <w:rStyle w:val="Foreign"/>
              </w:rPr>
            </w:pPr>
            <w:r w:rsidRPr="00731E68">
              <w:rPr>
                <w:rStyle w:val="Foreign"/>
              </w:rPr>
              <w:t>qu ’u</w:t>
            </w:r>
            <w:r w:rsidRPr="00731E68">
              <w:t xml:space="preserve"> or </w:t>
            </w:r>
            <w:r w:rsidRPr="00731E68">
              <w:rPr>
                <w:rStyle w:val="Foreign"/>
              </w:rPr>
              <w:t>qU ’U</w:t>
            </w:r>
          </w:p>
          <w:p w14:paraId="21BAAA86" w14:textId="77777777" w:rsidR="007D6365" w:rsidRPr="00731E68" w:rsidRDefault="007D6365" w:rsidP="00965FFF">
            <w:pPr>
              <w:pStyle w:val="Tabletext"/>
              <w:keepNext/>
              <w:rPr>
                <w:rStyle w:val="Foreign"/>
              </w:rPr>
            </w:pPr>
            <w:r w:rsidRPr="00731E68">
              <w:rPr>
                <w:rStyle w:val="Foreign"/>
              </w:rPr>
              <w:t>u U</w:t>
            </w:r>
          </w:p>
        </w:tc>
      </w:tr>
      <w:tr w:rsidR="00D23131" w:rsidRPr="007D6365" w14:paraId="1B7903BF"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F7484E9" w14:textId="05D747D0" w:rsidR="007D6365" w:rsidRPr="007D6365" w:rsidRDefault="007D6365" w:rsidP="00D23131">
            <w:pPr>
              <w:pStyle w:val="Tabletext"/>
              <w:keepNext/>
            </w:pPr>
            <w:r w:rsidRPr="00731E68">
              <w:rPr>
                <w:rStyle w:val="Foreign"/>
              </w:rPr>
              <w:t>A</w:t>
            </w:r>
            <w:r w:rsidRPr="007D6365">
              <w:t xml:space="preserve"> with</w:t>
            </w:r>
            <w:r w:rsidR="00D23131">
              <w:t xml:space="preserve"> </w:t>
            </w:r>
            <w:r w:rsidRPr="00731E68">
              <w:rPr>
                <w:rStyle w:val="Foreign"/>
              </w:rPr>
              <w:t>i</w:t>
            </w:r>
            <w:r w:rsidRPr="007D6365">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BDD80" w14:textId="77777777" w:rsidR="007D6365" w:rsidRPr="00731E68" w:rsidRDefault="007D6365" w:rsidP="00965FFF">
            <w:pPr>
              <w:pStyle w:val="Tabletext"/>
              <w:keepNext/>
              <w:rPr>
                <w:rStyle w:val="ForeignKhmerScript"/>
              </w:rPr>
            </w:pPr>
            <w:r w:rsidRPr="00731E68">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0D3EE9" w14:textId="77777777" w:rsidR="007D6365" w:rsidRPr="00731E68" w:rsidRDefault="007D6365" w:rsidP="00965FFF">
            <w:pPr>
              <w:pStyle w:val="Tabletext"/>
              <w:keepNext/>
              <w:rPr>
                <w:rStyle w:val="ForeignBalineseScript"/>
              </w:rPr>
            </w:pPr>
            <w:r w:rsidRPr="00731E68">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32818" w14:textId="77777777" w:rsidR="007D6365" w:rsidRPr="00731E68" w:rsidRDefault="007D6365" w:rsidP="00965FFF">
            <w:pPr>
              <w:pStyle w:val="Tabletext"/>
              <w:keepNext/>
              <w:rPr>
                <w:rStyle w:val="Foreign"/>
              </w:rPr>
            </w:pPr>
            <w:r w:rsidRPr="00731E68">
              <w:rPr>
                <w:rStyle w:val="Foreign"/>
              </w:rPr>
              <w:t>qi</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5E415" w14:textId="77777777" w:rsidR="007D6365" w:rsidRPr="007D6365" w:rsidRDefault="007D6365" w:rsidP="00965FFF">
            <w:pPr>
              <w:pStyle w:val="Tabletext"/>
              <w:keepNext/>
            </w:pPr>
            <w:r w:rsidRPr="007D6365">
              <w:t>Khmer /</w:t>
            </w:r>
            <w:proofErr w:type="spellStart"/>
            <w:r w:rsidRPr="007D6365">
              <w:t>ʔi</w:t>
            </w:r>
            <w:proofErr w:type="spellEnd"/>
            <w:r w:rsidRPr="007D6365">
              <w:t>/</w:t>
            </w:r>
          </w:p>
          <w:p w14:paraId="0D5BB86C" w14:textId="77777777" w:rsidR="007D6365" w:rsidRPr="007D6365" w:rsidRDefault="007D6365" w:rsidP="00965FFF">
            <w:pPr>
              <w:pStyle w:val="Tabletext"/>
              <w:keepNext/>
            </w:pPr>
            <w:r w:rsidRPr="007D6365">
              <w:t>Bal. /</w:t>
            </w:r>
            <w:proofErr w:type="spellStart"/>
            <w:r w:rsidRPr="007D6365">
              <w:t>i</w:t>
            </w:r>
            <w:proofErr w:type="spellEnd"/>
            <w:r w:rsidRPr="007D6365">
              <w:t>/</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BEC2F5" w14:textId="77777777" w:rsidR="007D6365" w:rsidRPr="00731E68" w:rsidRDefault="007D6365" w:rsidP="00965FFF">
            <w:pPr>
              <w:pStyle w:val="Tabletext"/>
              <w:keepNext/>
              <w:rPr>
                <w:rStyle w:val="Foreign"/>
              </w:rPr>
            </w:pPr>
            <w:r w:rsidRPr="00731E68">
              <w:rPr>
                <w:rStyle w:val="Foreign"/>
              </w:rPr>
              <w:t>qu ’u</w:t>
            </w:r>
            <w:r w:rsidRPr="00731E68">
              <w:t xml:space="preserve"> or </w:t>
            </w:r>
            <w:r w:rsidRPr="00731E68">
              <w:rPr>
                <w:rStyle w:val="Foreign"/>
              </w:rPr>
              <w:t>qU ’U</w:t>
            </w:r>
          </w:p>
          <w:p w14:paraId="3B49DB90" w14:textId="77777777" w:rsidR="007D6365" w:rsidRPr="00731E68" w:rsidRDefault="007D6365" w:rsidP="00965FFF">
            <w:pPr>
              <w:pStyle w:val="Tabletext"/>
              <w:keepNext/>
              <w:rPr>
                <w:rStyle w:val="Foreign"/>
              </w:rPr>
            </w:pPr>
            <w:r w:rsidRPr="00731E68">
              <w:rPr>
                <w:rStyle w:val="Foreign"/>
              </w:rPr>
              <w:t>u U</w:t>
            </w:r>
          </w:p>
        </w:tc>
      </w:tr>
      <w:tr w:rsidR="00D23131" w:rsidRPr="007D6365" w14:paraId="357881DF"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60681E0" w14:textId="7BC390B7" w:rsidR="007D6365" w:rsidRPr="007D6365" w:rsidRDefault="007D6365" w:rsidP="00D23131">
            <w:pPr>
              <w:pStyle w:val="Tabletext"/>
            </w:pPr>
            <w:r w:rsidRPr="00731E68">
              <w:rPr>
                <w:rStyle w:val="Foreign"/>
              </w:rPr>
              <w:t>A</w:t>
            </w:r>
            <w:r w:rsidRPr="007D6365">
              <w:t xml:space="preserve"> with</w:t>
            </w:r>
            <w:r w:rsidR="00D23131">
              <w:t xml:space="preserve"> </w:t>
            </w:r>
            <w:r w:rsidRPr="00731E68">
              <w:rPr>
                <w:rStyle w:val="Foreign"/>
              </w:rPr>
              <w:t>e</w:t>
            </w:r>
            <w:r w:rsidRPr="007D6365">
              <w:t xml:space="preserve"> and </w:t>
            </w:r>
            <w:r w:rsidRPr="00731E68">
              <w:rPr>
                <w:rStyle w:val="Foreign"/>
              </w:rPr>
              <w:t>ā</w:t>
            </w:r>
            <w:r w:rsidRPr="007D6365">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13736" w14:textId="77777777" w:rsidR="007D6365" w:rsidRPr="00731E68" w:rsidRDefault="007D6365" w:rsidP="00F14D6A">
            <w:pPr>
              <w:pStyle w:val="Tabletext"/>
              <w:rPr>
                <w:rStyle w:val="ForeignKhmerScript"/>
              </w:rPr>
            </w:pPr>
            <w:r w:rsidRPr="00731E68">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9FB502" w14:textId="77777777" w:rsidR="007D6365" w:rsidRPr="00731E68" w:rsidRDefault="007D6365" w:rsidP="00F14D6A">
            <w:pPr>
              <w:pStyle w:val="Tabletext"/>
              <w:rPr>
                <w:rStyle w:val="ForeignBalineseScript"/>
              </w:rPr>
            </w:pPr>
            <w:r w:rsidRPr="00731E68">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FF5E2" w14:textId="77777777" w:rsidR="007D6365" w:rsidRPr="00731E68" w:rsidRDefault="007D6365" w:rsidP="00F14D6A">
            <w:pPr>
              <w:pStyle w:val="Tabletext"/>
              <w:rPr>
                <w:rStyle w:val="Foreign"/>
              </w:rPr>
            </w:pPr>
            <w:r w:rsidRPr="00731E68">
              <w:rPr>
                <w:rStyle w:val="Foreign"/>
              </w:rPr>
              <w:t>qo</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B895A7" w14:textId="77777777" w:rsidR="007D6365" w:rsidRPr="007D6365" w:rsidRDefault="007D6365" w:rsidP="00F14D6A">
            <w:pPr>
              <w:pStyle w:val="Tabletext"/>
            </w:pPr>
            <w:r w:rsidRPr="007D6365">
              <w:t>Khmer /</w:t>
            </w:r>
            <w:proofErr w:type="spellStart"/>
            <w:r w:rsidRPr="007D6365">
              <w:t>ʔo</w:t>
            </w:r>
            <w:proofErr w:type="spellEnd"/>
            <w:r w:rsidRPr="007D6365">
              <w:t>/</w:t>
            </w:r>
          </w:p>
          <w:p w14:paraId="1451E424" w14:textId="77777777" w:rsidR="007D6365" w:rsidRPr="007D6365" w:rsidRDefault="007D6365" w:rsidP="00F14D6A">
            <w:pPr>
              <w:pStyle w:val="Tabletext"/>
            </w:pPr>
            <w:r w:rsidRPr="007D6365">
              <w:t>Bal. /o/</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A9E819" w14:textId="77777777" w:rsidR="007D6365" w:rsidRPr="00731E68" w:rsidRDefault="007D6365" w:rsidP="00F14D6A">
            <w:pPr>
              <w:pStyle w:val="Tabletext"/>
              <w:rPr>
                <w:rStyle w:val="Foreign"/>
              </w:rPr>
            </w:pPr>
            <w:r w:rsidRPr="00731E68">
              <w:rPr>
                <w:rStyle w:val="Foreign"/>
              </w:rPr>
              <w:t>qo ’o</w:t>
            </w:r>
            <w:r w:rsidRPr="00731E68">
              <w:t xml:space="preserve"> or </w:t>
            </w:r>
            <w:r w:rsidRPr="00731E68">
              <w:rPr>
                <w:rStyle w:val="Foreign"/>
              </w:rPr>
              <w:t>qO ’o</w:t>
            </w:r>
          </w:p>
          <w:p w14:paraId="2539CCF4" w14:textId="77777777" w:rsidR="007D6365" w:rsidRPr="00731E68" w:rsidRDefault="007D6365" w:rsidP="00F14D6A">
            <w:pPr>
              <w:pStyle w:val="Tabletext"/>
              <w:rPr>
                <w:rStyle w:val="Foreign"/>
              </w:rPr>
            </w:pPr>
            <w:r w:rsidRPr="00731E68">
              <w:rPr>
                <w:rStyle w:val="Foreign"/>
              </w:rPr>
              <w:t>o O</w:t>
            </w:r>
          </w:p>
        </w:tc>
      </w:tr>
      <w:tr w:rsidR="00455844" w:rsidRPr="007D6365" w14:paraId="20474DDF"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14:paraId="59DC559D" w14:textId="3F77996E" w:rsidR="00455844" w:rsidRPr="00731E68" w:rsidRDefault="00455844" w:rsidP="00D23131">
            <w:pPr>
              <w:pStyle w:val="Tabletext"/>
              <w:rPr>
                <w:rStyle w:val="Foreign"/>
              </w:rPr>
            </w:pPr>
            <w:ins w:id="264" w:author="Dániel Balogh" w:date="2020-11-02T08:51:00Z">
              <w:r w:rsidRPr="00731E68">
                <w:rPr>
                  <w:rStyle w:val="Foreign"/>
                </w:rPr>
                <w:t>A</w:t>
              </w:r>
              <w:r w:rsidRPr="007D6365">
                <w:t xml:space="preserve"> with</w:t>
              </w:r>
              <w:r>
                <w:t xml:space="preserve"> </w:t>
              </w:r>
            </w:ins>
            <w:ins w:id="265" w:author="Dániel Balogh" w:date="2020-11-02T08:52:00Z">
              <w:r w:rsidRPr="007D6365">
                <w:rPr>
                  <w:rStyle w:val="Foreign"/>
                  <w:rFonts w:eastAsia="Arial"/>
                </w:rPr>
                <w:t>ə</w:t>
              </w:r>
            </w:ins>
            <w:ins w:id="266" w:author="Dániel Balogh" w:date="2020-11-02T08:51:00Z">
              <w:r w:rsidRPr="007D6365">
                <w:t xml:space="preserve"> marker</w:t>
              </w:r>
            </w:ins>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CD3C1A" w14:textId="77777777" w:rsidR="00455844" w:rsidRPr="00455844" w:rsidRDefault="00455844" w:rsidP="00F14D6A">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87AA02" w14:textId="795AF504" w:rsidR="00455844" w:rsidRPr="00731E68" w:rsidRDefault="00455844" w:rsidP="00F14D6A">
            <w:pPr>
              <w:pStyle w:val="Tabletext"/>
              <w:rPr>
                <w:rStyle w:val="ForeignBalineseScript"/>
              </w:rPr>
            </w:pPr>
            <w:ins w:id="267" w:author="Dániel Balogh" w:date="2020-11-02T08:52:00Z">
              <w:r w:rsidRPr="00455844">
                <w:rPr>
                  <w:rStyle w:val="ForeignBalineseScript"/>
                </w:rPr>
                <w:t>ᬅᭂ</w:t>
              </w:r>
            </w:ins>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91CC3D" w14:textId="0B69AC4D" w:rsidR="00455844" w:rsidRPr="00731E68" w:rsidRDefault="00455844" w:rsidP="00F14D6A">
            <w:pPr>
              <w:pStyle w:val="Tabletext"/>
              <w:rPr>
                <w:rStyle w:val="Foreign"/>
              </w:rPr>
            </w:pPr>
            <w:ins w:id="268" w:author="Dániel Balogh" w:date="2020-11-02T08:52:00Z">
              <w:r>
                <w:rPr>
                  <w:rStyle w:val="Foreign"/>
                </w:rPr>
                <w:t>q</w:t>
              </w:r>
              <w:r w:rsidRPr="007D6365">
                <w:rPr>
                  <w:rStyle w:val="Foreign"/>
                  <w:rFonts w:eastAsia="Arial"/>
                </w:rPr>
                <w:t>ə</w:t>
              </w:r>
            </w:ins>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55453C" w14:textId="77777777" w:rsidR="00455844" w:rsidRPr="007D6365" w:rsidRDefault="00455844" w:rsidP="00F14D6A">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4DE497" w14:textId="57AF7032" w:rsidR="00455844" w:rsidRPr="00731E68" w:rsidRDefault="00CE28D7" w:rsidP="00F14D6A">
            <w:pPr>
              <w:pStyle w:val="Tabletext"/>
              <w:rPr>
                <w:rStyle w:val="Foreign"/>
              </w:rPr>
            </w:pPr>
            <w:ins w:id="269" w:author="Arlo Griffiths" w:date="2021-10-12T07:08:00Z">
              <w:r>
                <w:rPr>
                  <w:rStyle w:val="Foreign"/>
                </w:rPr>
                <w:t>ə</w:t>
              </w:r>
            </w:ins>
            <w:ins w:id="270" w:author="Arlo Griffiths" w:date="2021-10-12T07:13:00Z">
              <w:r w:rsidR="006B02C0">
                <w:rPr>
                  <w:rStyle w:val="Foreign"/>
                </w:rPr>
                <w:t xml:space="preserve">  Ə</w:t>
              </w:r>
            </w:ins>
          </w:p>
        </w:tc>
      </w:tr>
      <w:tr w:rsidR="00455844" w:rsidRPr="007D6365" w14:paraId="61A994E5" w14:textId="77777777" w:rsidTr="00D23131">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14:paraId="691D2CC4" w14:textId="155C4285" w:rsidR="00455844" w:rsidRPr="00731E68" w:rsidRDefault="00455844" w:rsidP="00D23131">
            <w:pPr>
              <w:pStyle w:val="Tabletext"/>
              <w:rPr>
                <w:rStyle w:val="Foreign"/>
              </w:rPr>
            </w:pPr>
            <w:ins w:id="271" w:author="Dániel Balogh" w:date="2020-11-02T08:51:00Z">
              <w:r w:rsidRPr="00731E68">
                <w:rPr>
                  <w:rStyle w:val="Foreign"/>
                </w:rPr>
                <w:t>A</w:t>
              </w:r>
              <w:r w:rsidRPr="007D6365">
                <w:t xml:space="preserve"> with</w:t>
              </w:r>
              <w:r>
                <w:t xml:space="preserve"> </w:t>
              </w:r>
            </w:ins>
            <w:ins w:id="272" w:author="Dániel Balogh" w:date="2020-11-02T08:52:00Z">
              <w:r w:rsidRPr="007D6365">
                <w:rPr>
                  <w:rStyle w:val="Foreign"/>
                  <w:rFonts w:eastAsia="Arial"/>
                </w:rPr>
                <w:t>ə</w:t>
              </w:r>
            </w:ins>
            <w:ins w:id="273" w:author="Dániel Balogh" w:date="2020-11-02T08:51:00Z">
              <w:r w:rsidRPr="007D6365">
                <w:t xml:space="preserve"> and </w:t>
              </w:r>
              <w:r w:rsidRPr="00731E68">
                <w:rPr>
                  <w:rStyle w:val="Foreign"/>
                </w:rPr>
                <w:t>ā</w:t>
              </w:r>
              <w:r w:rsidRPr="007D6365">
                <w:t xml:space="preserve"> markers</w:t>
              </w:r>
            </w:ins>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4B4A19" w14:textId="77777777" w:rsidR="00455844" w:rsidRPr="00455844" w:rsidRDefault="00455844" w:rsidP="00F14D6A">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667454" w14:textId="4D192A81" w:rsidR="00455844" w:rsidRPr="00731E68" w:rsidRDefault="00455844" w:rsidP="00F14D6A">
            <w:pPr>
              <w:pStyle w:val="Tabletext"/>
              <w:rPr>
                <w:rStyle w:val="ForeignBalineseScript"/>
              </w:rPr>
            </w:pPr>
            <w:ins w:id="274" w:author="Dániel Balogh" w:date="2020-11-02T08:52:00Z">
              <w:r w:rsidRPr="00455844">
                <w:rPr>
                  <w:rStyle w:val="ForeignBalineseScript"/>
                </w:rPr>
                <w:t>ᬅᭃ</w:t>
              </w:r>
            </w:ins>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98CC9" w14:textId="7E7FD8AB" w:rsidR="00455844" w:rsidRPr="00455844" w:rsidRDefault="00455844" w:rsidP="00F14D6A">
            <w:pPr>
              <w:pStyle w:val="Tabletext"/>
            </w:pPr>
            <w:ins w:id="275" w:author="Dániel Balogh" w:date="2020-11-02T08:52:00Z">
              <w:r>
                <w:rPr>
                  <w:rStyle w:val="Foreign"/>
                </w:rPr>
                <w:t>q</w:t>
              </w:r>
              <w:r w:rsidRPr="007D6365">
                <w:rPr>
                  <w:rStyle w:val="Foreign"/>
                  <w:rFonts w:eastAsia="Arial"/>
                </w:rPr>
                <w:t>ə</w:t>
              </w:r>
              <w:r>
                <w:rPr>
                  <w:rStyle w:val="Foreign"/>
                  <w:rFonts w:eastAsia="Arial"/>
                </w:rPr>
                <w:t>:</w:t>
              </w:r>
            </w:ins>
            <w:ins w:id="276" w:author="Dániel Balogh" w:date="2020-11-02T09:08:00Z">
              <w:r w:rsidR="00A17AB9">
                <w:rPr>
                  <w:rStyle w:val="Lbjegyzet-hivatkozs"/>
                </w:rPr>
                <w:t xml:space="preserve"> </w:t>
              </w:r>
              <w:r w:rsidR="00A17AB9" w:rsidRPr="00BF7B0E">
                <w:rPr>
                  <w:rStyle w:val="Lbjegyzet-hivatkozs"/>
                </w:rPr>
                <w:footnoteReference w:id="84"/>
              </w:r>
            </w:ins>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EAE5CC" w14:textId="77777777" w:rsidR="00455844" w:rsidRPr="007D6365" w:rsidRDefault="00455844" w:rsidP="00F14D6A">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7E705D" w14:textId="5829D3EF" w:rsidR="00455844" w:rsidRPr="00731E68" w:rsidRDefault="00CE28D7" w:rsidP="00F14D6A">
            <w:pPr>
              <w:pStyle w:val="Tabletext"/>
              <w:rPr>
                <w:rStyle w:val="Foreign"/>
              </w:rPr>
            </w:pPr>
            <w:ins w:id="281" w:author="Arlo Griffiths" w:date="2021-10-12T07:08:00Z">
              <w:r>
                <w:rPr>
                  <w:rStyle w:val="Foreign"/>
                </w:rPr>
                <w:t>ə̄</w:t>
              </w:r>
            </w:ins>
            <w:ins w:id="282" w:author="Arlo Griffiths" w:date="2021-10-12T07:13:00Z">
              <w:r w:rsidR="006B02C0">
                <w:rPr>
                  <w:rStyle w:val="Foreign"/>
                </w:rPr>
                <w:t xml:space="preserve">  Ə̄</w:t>
              </w:r>
            </w:ins>
          </w:p>
        </w:tc>
      </w:tr>
    </w:tbl>
    <w:p w14:paraId="27E437CF" w14:textId="77777777" w:rsidR="00731E68" w:rsidRDefault="00731E68" w:rsidP="007D6365">
      <w:pPr>
        <w:pStyle w:val="Lista"/>
      </w:pPr>
      <w:r>
        <w:t>f</w:t>
      </w:r>
      <w:r w:rsidR="007D6365" w:rsidRPr="007D6365">
        <w:t>inally, note that when you are representing a Sanskrit name or loanword from an Old Khmer text in transcription, you should transcribe it as you would if the context were fully Sanskrit</w:t>
      </w:r>
    </w:p>
    <w:p w14:paraId="7D47C613" w14:textId="77777777" w:rsidR="00731E68" w:rsidRDefault="00731E68" w:rsidP="00731E68">
      <w:pPr>
        <w:pStyle w:val="Lista2"/>
      </w:pPr>
      <w:r>
        <w:t>e</w:t>
      </w:r>
      <w:r w:rsidR="007D6365" w:rsidRPr="007D6365">
        <w:t xml:space="preserve">.g., </w:t>
      </w:r>
      <w:proofErr w:type="spellStart"/>
      <w:r w:rsidR="007D6365" w:rsidRPr="007D6365">
        <w:t>Amoghapura</w:t>
      </w:r>
      <w:proofErr w:type="spellEnd"/>
      <w:r w:rsidR="007D6365" w:rsidRPr="007D6365">
        <w:t xml:space="preserve"> can remain </w:t>
      </w:r>
      <w:proofErr w:type="spellStart"/>
      <w:r w:rsidR="007D6365" w:rsidRPr="007D6365">
        <w:t>Amoghapura</w:t>
      </w:r>
      <w:proofErr w:type="spellEnd"/>
      <w:r w:rsidR="007D6365" w:rsidRPr="007D6365">
        <w:t>, notwithstanding the facts</w:t>
      </w:r>
    </w:p>
    <w:p w14:paraId="3EDB66D0" w14:textId="77777777" w:rsidR="00731E68" w:rsidRDefault="007D6365" w:rsidP="00731E68">
      <w:pPr>
        <w:pStyle w:val="Lista3"/>
      </w:pPr>
      <w:r w:rsidRPr="007D6365">
        <w:t>(1) that this name would have been pronounced by Khmer speakers with an initial glottal stop and</w:t>
      </w:r>
    </w:p>
    <w:p w14:paraId="0B998237" w14:textId="02041D72" w:rsidR="007D6365" w:rsidRPr="007D6365" w:rsidRDefault="007D6365" w:rsidP="00731E68">
      <w:pPr>
        <w:pStyle w:val="Lista3"/>
      </w:pPr>
      <w:r w:rsidRPr="007D6365">
        <w:t xml:space="preserve">(2) that you would transcribe the same initial syllable as </w:t>
      </w:r>
      <w:r w:rsidRPr="00731E68">
        <w:rPr>
          <w:rStyle w:val="Foreign"/>
        </w:rPr>
        <w:t>’a/qa</w:t>
      </w:r>
      <w:r w:rsidRPr="007D6365">
        <w:t xml:space="preserve"> or  </w:t>
      </w:r>
      <w:r w:rsidRPr="00731E68">
        <w:rPr>
          <w:rStyle w:val="Foreign"/>
        </w:rPr>
        <w:t>’A/qA</w:t>
      </w:r>
      <w:r w:rsidRPr="007D6365">
        <w:t xml:space="preserve"> if it stood inside or at the beginning of a Khmer word or name</w:t>
      </w:r>
    </w:p>
    <w:p w14:paraId="4CAD49C0" w14:textId="77777777" w:rsidR="002A4AC3" w:rsidRPr="00AF2BAB" w:rsidRDefault="002A4AC3" w:rsidP="00BF7B0E">
      <w:pPr>
        <w:pStyle w:val="Cmsor3"/>
      </w:pPr>
      <w:bookmarkStart w:id="283" w:name="_ehbz2lfh7tyw" w:colFirst="0" w:colLast="0"/>
      <w:bookmarkStart w:id="284" w:name="_3d3e9odqzwx0" w:colFirst="0" w:colLast="0"/>
      <w:bookmarkStart w:id="285" w:name="_Ref15558434"/>
      <w:bookmarkStart w:id="286" w:name="_Toc17811435"/>
      <w:bookmarkStart w:id="287" w:name="_Toc17811490"/>
      <w:bookmarkStart w:id="288" w:name="_Toc17811436"/>
      <w:bookmarkStart w:id="289" w:name="_Toc17811491"/>
      <w:bookmarkStart w:id="290" w:name="_Ref15558460"/>
      <w:bookmarkStart w:id="291" w:name="_Toc199757566"/>
      <w:bookmarkEnd w:id="283"/>
      <w:bookmarkEnd w:id="284"/>
      <w:r>
        <w:t>Repurposed vowel markers</w:t>
      </w:r>
      <w:bookmarkEnd w:id="285"/>
      <w:bookmarkEnd w:id="286"/>
      <w:bookmarkEnd w:id="287"/>
      <w:bookmarkEnd w:id="291"/>
    </w:p>
    <w:p w14:paraId="02AE89EA" w14:textId="07427BF9" w:rsidR="00F36FE8" w:rsidRDefault="00F36FE8" w:rsidP="002A4AC3">
      <w:pPr>
        <w:pStyle w:val="Lista"/>
        <w:rPr>
          <w:ins w:id="292" w:author="Dániel Balogh" w:date="2024-03-27T15:19:00Z"/>
        </w:rPr>
      </w:pPr>
      <w:ins w:id="293" w:author="Dániel Balogh" w:date="2024-03-27T15:19:00Z">
        <w:r>
          <w:t xml:space="preserve">this subsection is about the deliberate and consistent use of vowel markers for a purpose other than </w:t>
        </w:r>
      </w:ins>
      <w:ins w:id="294" w:author="Dániel Balogh" w:date="2024-03-27T15:20:00Z">
        <w:r>
          <w:t>their ancestral function; see also §</w:t>
        </w:r>
        <w:r>
          <w:fldChar w:fldCharType="begin"/>
        </w:r>
        <w:r>
          <w:instrText xml:space="preserve"> REF _Ref162445252 \r \h </w:instrText>
        </w:r>
      </w:ins>
      <w:r>
        <w:fldChar w:fldCharType="separate"/>
      </w:r>
      <w:r w:rsidR="00EF050B">
        <w:t>5.4.1</w:t>
      </w:r>
      <w:ins w:id="295" w:author="Dániel Balogh" w:date="2024-03-27T15:20:00Z">
        <w:r>
          <w:fldChar w:fldCharType="end"/>
        </w:r>
        <w:r>
          <w:t xml:space="preserve"> about other circumstances in which an </w:t>
        </w:r>
        <w:r w:rsidRPr="00F36FE8">
          <w:rPr>
            <w:rStyle w:val="Foreign"/>
          </w:rPr>
          <w:t>akṣara</w:t>
        </w:r>
        <w:r>
          <w:t xml:space="preserve"> may have more than one vowel marker</w:t>
        </w:r>
      </w:ins>
    </w:p>
    <w:p w14:paraId="2EF3220B" w14:textId="018266CD" w:rsidR="002A4AC3" w:rsidRDefault="002A4AC3" w:rsidP="002A4AC3">
      <w:pPr>
        <w:pStyle w:val="Lista"/>
      </w:pPr>
      <w:r>
        <w:lastRenderedPageBreak/>
        <w:t xml:space="preserve">for the </w:t>
      </w:r>
      <w:r w:rsidRPr="004E1D84">
        <w:rPr>
          <w:rStyle w:val="Foreign"/>
          <w:rFonts w:eastAsia="Tahoma"/>
          <w:b/>
          <w:bCs/>
        </w:rPr>
        <w:t>ā</w:t>
      </w:r>
      <w:r w:rsidRPr="00270103">
        <w:rPr>
          <w:rFonts w:eastAsia="Tahoma"/>
          <w:b/>
          <w:bCs/>
        </w:rPr>
        <w:t xml:space="preserve"> marker</w:t>
      </w:r>
      <w:r>
        <w:rPr>
          <w:rFonts w:eastAsia="Tahoma"/>
        </w:rPr>
        <w:t xml:space="preserve"> (</w:t>
      </w:r>
      <w:r>
        <w:t xml:space="preserve">Javanese </w:t>
      </w:r>
      <w:r w:rsidRPr="004E1D84">
        <w:rPr>
          <w:rStyle w:val="Foreign"/>
        </w:rPr>
        <w:t>tarung</w:t>
      </w:r>
      <w:r>
        <w:t xml:space="preserve">, Balinese </w:t>
      </w:r>
      <w:r w:rsidRPr="004E1D84">
        <w:rPr>
          <w:rStyle w:val="Foreign"/>
        </w:rPr>
        <w:t>tedong</w:t>
      </w:r>
      <w:r>
        <w:t xml:space="preserve">) </w:t>
      </w:r>
      <w:r>
        <w:rPr>
          <w:rFonts w:eastAsia="Tahoma"/>
        </w:rPr>
        <w:t>used as a marker of vowel length or consonant doubling in Indonesian texts:</w:t>
      </w:r>
    </w:p>
    <w:p w14:paraId="406DCAED" w14:textId="6ED5E617" w:rsidR="002A4AC3" w:rsidRDefault="002A4AC3" w:rsidP="002A4AC3">
      <w:pPr>
        <w:pStyle w:val="Lista2"/>
        <w:rPr>
          <w:ins w:id="296" w:author="Dániel Balogh" w:date="2020-11-02T09:05:00Z"/>
          <w:rFonts w:eastAsia="Tahoma"/>
        </w:rPr>
      </w:pPr>
      <w:r>
        <w:rPr>
          <w:rFonts w:eastAsia="Tahoma"/>
        </w:rPr>
        <w:t xml:space="preserve">when used in conjunction with another vowel marker to transform the latter into a long vowel, </w:t>
      </w:r>
      <w:r w:rsidR="005F4CCD">
        <w:t xml:space="preserve">mandatorily </w:t>
      </w:r>
      <w:r>
        <w:rPr>
          <w:rFonts w:eastAsia="Tahoma"/>
        </w:rPr>
        <w:t>type a colon (:) after the short vowel to transliterate the length marker</w:t>
      </w:r>
    </w:p>
    <w:p w14:paraId="2DB4C425" w14:textId="739EC5B6" w:rsidR="00A17AB9" w:rsidRDefault="00A17AB9" w:rsidP="00BC6A9C">
      <w:pPr>
        <w:pStyle w:val="Lista3"/>
      </w:pPr>
      <w:ins w:id="297" w:author="Dániel Balogh" w:date="2020-11-02T09:05:00Z">
        <w:r>
          <w:rPr>
            <w:noProof/>
          </w:rPr>
          <w:drawing>
            <wp:anchor distT="0" distB="0" distL="114300" distR="114300" simplePos="0" relativeHeight="251678720" behindDoc="1" locked="0" layoutInCell="1" allowOverlap="1" wp14:anchorId="2CACDBF1" wp14:editId="1592B019">
              <wp:simplePos x="0" y="0"/>
              <wp:positionH relativeFrom="column">
                <wp:posOffset>5250180</wp:posOffset>
              </wp:positionH>
              <wp:positionV relativeFrom="paragraph">
                <wp:posOffset>-1270</wp:posOffset>
              </wp:positionV>
              <wp:extent cx="868680" cy="457200"/>
              <wp:effectExtent l="0" t="0" r="7620" b="0"/>
              <wp:wrapTight wrapText="bothSides">
                <wp:wrapPolygon edited="0">
                  <wp:start x="0" y="0"/>
                  <wp:lineTo x="0" y="20700"/>
                  <wp:lineTo x="21316" y="20700"/>
                  <wp:lineTo x="21316" y="0"/>
                  <wp:lineTo x="0" y="0"/>
                </wp:wrapPolygon>
              </wp:wrapTight>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68680" cy="457200"/>
                      </a:xfrm>
                      <a:prstGeom prst="rect">
                        <a:avLst/>
                      </a:prstGeom>
                      <a:noFill/>
                      <a:ln>
                        <a:noFill/>
                      </a:ln>
                    </pic:spPr>
                  </pic:pic>
                </a:graphicData>
              </a:graphic>
              <wp14:sizeRelH relativeFrom="page">
                <wp14:pctWidth>0</wp14:pctWidth>
              </wp14:sizeRelH>
              <wp14:sizeRelV relativeFrom="page">
                <wp14:pctHeight>0</wp14:pctHeight>
              </wp14:sizeRelV>
            </wp:anchor>
          </w:drawing>
        </w:r>
      </w:ins>
      <w:ins w:id="298" w:author="Dániel Balogh" w:date="2020-11-02T09:06:00Z">
        <w:r>
          <w:t xml:space="preserve">e.g. </w:t>
        </w:r>
      </w:ins>
      <w:ins w:id="299" w:author="Dániel Balogh" w:date="2020-11-02T09:07:00Z">
        <w:r w:rsidRPr="00BC6A9C">
          <w:rPr>
            <w:rStyle w:val="Foreign"/>
          </w:rPr>
          <w:t>qə:bni pilaṁ</w:t>
        </w:r>
        <w:r>
          <w:t xml:space="preserve"> for the image on the right (see also §</w:t>
        </w:r>
        <w:r>
          <w:fldChar w:fldCharType="begin"/>
        </w:r>
        <w:r>
          <w:instrText xml:space="preserve"> REF _Ref17810731 \r \h </w:instrText>
        </w:r>
      </w:ins>
      <w:r>
        <w:fldChar w:fldCharType="separate"/>
      </w:r>
      <w:r w:rsidR="00EF050B">
        <w:t>5.3.4</w:t>
      </w:r>
      <w:ins w:id="300" w:author="Dániel Balogh" w:date="2020-11-02T09:07:00Z">
        <w:r>
          <w:fldChar w:fldCharType="end"/>
        </w:r>
        <w:r>
          <w:t xml:space="preserve"> about the v</w:t>
        </w:r>
      </w:ins>
      <w:ins w:id="301" w:author="Dániel Balogh" w:date="2020-11-02T09:08:00Z">
        <w:r>
          <w:t>owel support)</w:t>
        </w:r>
      </w:ins>
    </w:p>
    <w:p w14:paraId="4F0EB226" w14:textId="61B0F456" w:rsidR="002A4AC3" w:rsidRDefault="002A4AC3" w:rsidP="002A4AC3">
      <w:pPr>
        <w:pStyle w:val="Lista2"/>
        <w:rPr>
          <w:rFonts w:eastAsia="Tahoma"/>
        </w:rPr>
      </w:pPr>
      <w:r>
        <w:rPr>
          <w:rFonts w:eastAsia="Tahoma"/>
        </w:rPr>
        <w:t xml:space="preserve">when representing a doubling of the consonant component of the </w:t>
      </w:r>
      <w:r w:rsidRPr="00F86A89">
        <w:rPr>
          <w:rStyle w:val="Foreign"/>
          <w:rFonts w:eastAsia="Tahoma"/>
        </w:rPr>
        <w:t>akṣara</w:t>
      </w:r>
      <w:r>
        <w:rPr>
          <w:rFonts w:eastAsia="Tahoma"/>
        </w:rPr>
        <w:t xml:space="preserve"> to which it is attached, </w:t>
      </w:r>
      <w:r w:rsidR="005F4CCD">
        <w:t xml:space="preserve">mandatorily </w:t>
      </w:r>
      <w:r>
        <w:rPr>
          <w:rFonts w:eastAsia="Tahoma"/>
        </w:rPr>
        <w:t>transliterate this by typing a colon (:) after the transliterated consonant</w:t>
      </w:r>
      <w:r w:rsidR="00CF5492">
        <w:rPr>
          <w:rFonts w:eastAsia="Tahoma"/>
        </w:rPr>
        <w:t xml:space="preserve"> to which the doubling pertains, even if it is not adjacent to the length marker in the original script, e.g. Old Sundanese</w:t>
      </w:r>
    </w:p>
    <w:p w14:paraId="01D543A9" w14:textId="7D16F920" w:rsidR="002A4AC3" w:rsidRPr="00B75CD0" w:rsidRDefault="002A4AC3" w:rsidP="002A4AC3">
      <w:pPr>
        <w:pStyle w:val="Lista3"/>
        <w:rPr>
          <w:rFonts w:eastAsia="Tahoma"/>
        </w:rPr>
      </w:pPr>
      <w:r w:rsidRPr="00F96E6A">
        <w:rPr>
          <w:rStyle w:val="ImageInsetSundanese"/>
        </w:rPr>
        <w:drawing>
          <wp:inline distT="0" distB="0" distL="0" distR="0" wp14:anchorId="420D27A6" wp14:editId="0A3C0467">
            <wp:extent cx="536400" cy="180000"/>
            <wp:effectExtent l="0" t="0" r="0"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6400" cy="180000"/>
                    </a:xfrm>
                    <a:prstGeom prst="rect">
                      <a:avLst/>
                    </a:prstGeom>
                    <a:noFill/>
                    <a:ln>
                      <a:noFill/>
                    </a:ln>
                  </pic:spPr>
                </pic:pic>
              </a:graphicData>
            </a:graphic>
          </wp:inline>
        </w:drawing>
      </w:r>
      <w:r>
        <w:rPr>
          <w:rFonts w:eastAsia="Tahoma"/>
        </w:rPr>
        <w:t xml:space="preserve"> </w:t>
      </w:r>
      <w:r w:rsidRPr="005946DD">
        <w:rPr>
          <w:noProof/>
          <w:lang w:val="en-US"/>
        </w:rPr>
        <w:t>(</w:t>
      </w:r>
      <w:r w:rsidR="00CF5492">
        <w:rPr>
          <w:noProof/>
          <w:lang w:val="en-US"/>
        </w:rPr>
        <w:t>pronounce /</w:t>
      </w:r>
      <w:r w:rsidRPr="00F86A89">
        <w:rPr>
          <w:rStyle w:val="Foreign"/>
        </w:rPr>
        <w:t>gәnәp pipitu</w:t>
      </w:r>
      <w:r w:rsidR="00CF5492" w:rsidRPr="00CF5492">
        <w:t>/</w:t>
      </w:r>
      <w:r w:rsidR="00CF5492">
        <w:t>,</w:t>
      </w:r>
      <w:r w:rsidR="00CF5492" w:rsidRPr="00CF5492">
        <w:t xml:space="preserve"> </w:t>
      </w:r>
      <w:r w:rsidRPr="005946DD">
        <w:rPr>
          <w:noProof/>
          <w:lang w:val="en-US"/>
        </w:rPr>
        <w:t>“full</w:t>
      </w:r>
      <w:r>
        <w:rPr>
          <w:noProof/>
          <w:lang w:val="en-US"/>
        </w:rPr>
        <w:t>y</w:t>
      </w:r>
      <w:r w:rsidRPr="005946DD">
        <w:rPr>
          <w:noProof/>
          <w:lang w:val="en-US"/>
        </w:rPr>
        <w:t xml:space="preserve"> seven”)</w:t>
      </w:r>
      <w:r>
        <w:rPr>
          <w:noProof/>
          <w:lang w:val="en-US"/>
        </w:rPr>
        <w:t xml:space="preserve"> </w:t>
      </w:r>
      <w:r>
        <w:rPr>
          <w:rFonts w:eastAsia="Tahoma"/>
        </w:rPr>
        <w:t xml:space="preserve">is to be transliterated as </w:t>
      </w:r>
      <w:r w:rsidRPr="00F86A89">
        <w:rPr>
          <w:rStyle w:val="Foreign"/>
        </w:rPr>
        <w:t>gnәp:ipitu</w:t>
      </w:r>
      <w:r w:rsidRPr="005946DD">
        <w:rPr>
          <w:i/>
          <w:noProof/>
          <w:lang w:val="en-US"/>
        </w:rPr>
        <w:t xml:space="preserve"> </w:t>
      </w:r>
    </w:p>
    <w:p w14:paraId="49EFC25F" w14:textId="2683B033" w:rsidR="00CF5492" w:rsidRPr="00CE7261" w:rsidRDefault="00CF5492" w:rsidP="002A4AC3">
      <w:pPr>
        <w:pStyle w:val="Lista3"/>
        <w:rPr>
          <w:rFonts w:eastAsia="Tahoma"/>
        </w:rPr>
      </w:pPr>
      <w:r>
        <w:rPr>
          <w:noProof/>
        </w:rPr>
        <w:drawing>
          <wp:anchor distT="0" distB="0" distL="114300" distR="114300" simplePos="0" relativeHeight="251673600" behindDoc="1" locked="0" layoutInCell="1" allowOverlap="1" wp14:anchorId="03CE8AEE" wp14:editId="6087D5BE">
            <wp:simplePos x="0" y="0"/>
            <wp:positionH relativeFrom="margin">
              <wp:align>right</wp:align>
            </wp:positionH>
            <wp:positionV relativeFrom="paragraph">
              <wp:posOffset>40640</wp:posOffset>
            </wp:positionV>
            <wp:extent cx="763200" cy="342000"/>
            <wp:effectExtent l="0" t="0" r="0" b="1270"/>
            <wp:wrapTight wrapText="bothSides">
              <wp:wrapPolygon edited="0">
                <wp:start x="0" y="0"/>
                <wp:lineTo x="0" y="20476"/>
                <wp:lineTo x="21042" y="20476"/>
                <wp:lineTo x="21042" y="0"/>
                <wp:lineTo x="0" y="0"/>
              </wp:wrapPolygon>
            </wp:wrapTight>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63200" cy="34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ahoma"/>
        </w:rPr>
        <w:t>the image on the right (/</w:t>
      </w:r>
      <w:proofErr w:type="spellStart"/>
      <w:r w:rsidRPr="00CF5492">
        <w:rPr>
          <w:rStyle w:val="Foreign"/>
        </w:rPr>
        <w:t>turut</w:t>
      </w:r>
      <w:proofErr w:type="spellEnd"/>
      <w:r w:rsidRPr="00CF5492">
        <w:rPr>
          <w:rStyle w:val="Foreign"/>
        </w:rPr>
        <w:t xml:space="preserve"> tvaḥna</w:t>
      </w:r>
      <w:r>
        <w:rPr>
          <w:rFonts w:eastAsia="Tahoma"/>
        </w:rPr>
        <w:t>/,</w:t>
      </w:r>
      <w:r w:rsidRPr="00CF5492">
        <w:rPr>
          <w:rFonts w:eastAsia="Tahoma"/>
        </w:rPr>
        <w:t xml:space="preserve"> “You should follow his behavio</w:t>
      </w:r>
      <w:r>
        <w:rPr>
          <w:rFonts w:eastAsia="Tahoma"/>
        </w:rPr>
        <w:t>u</w:t>
      </w:r>
      <w:r w:rsidRPr="00CF5492">
        <w:rPr>
          <w:rFonts w:eastAsia="Tahoma"/>
        </w:rPr>
        <w:t>r</w:t>
      </w:r>
      <w:r>
        <w:rPr>
          <w:rFonts w:eastAsia="Tahoma"/>
        </w:rPr>
        <w:t xml:space="preserve">”) is to be transliterated as </w:t>
      </w:r>
      <w:r w:rsidRPr="00CF5492">
        <w:rPr>
          <w:rStyle w:val="Foreign"/>
        </w:rPr>
        <w:t>turut:vaḥna</w:t>
      </w:r>
    </w:p>
    <w:p w14:paraId="6D91546D" w14:textId="11164A18" w:rsidR="002A4AC3" w:rsidRDefault="002A4AC3" w:rsidP="002A4AC3">
      <w:pPr>
        <w:pStyle w:val="Lista"/>
      </w:pPr>
      <w:r>
        <w:rPr>
          <w:rStyle w:val="Foreign"/>
        </w:rPr>
        <w:drawing>
          <wp:anchor distT="0" distB="0" distL="114300" distR="114300" simplePos="0" relativeHeight="251664384" behindDoc="0" locked="0" layoutInCell="1" allowOverlap="1" wp14:anchorId="3E339A96" wp14:editId="6EFFD621">
            <wp:simplePos x="0" y="0"/>
            <wp:positionH relativeFrom="margin">
              <wp:align>right</wp:align>
            </wp:positionH>
            <wp:positionV relativeFrom="paragraph">
              <wp:posOffset>75489</wp:posOffset>
            </wp:positionV>
            <wp:extent cx="313200" cy="446400"/>
            <wp:effectExtent l="0" t="0" r="0" b="0"/>
            <wp:wrapSquare wrapText="bothSides"/>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3200" cy="446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or the </w:t>
      </w:r>
      <w:r w:rsidRPr="00270103">
        <w:rPr>
          <w:b/>
          <w:bCs/>
        </w:rPr>
        <w:t xml:space="preserve">vowel markers </w:t>
      </w:r>
      <w:r w:rsidRPr="004E1D84">
        <w:rPr>
          <w:rStyle w:val="Foreign"/>
          <w:b/>
          <w:bCs/>
        </w:rPr>
        <w:t>u/ū</w:t>
      </w:r>
      <w:r w:rsidRPr="00270103">
        <w:rPr>
          <w:b/>
          <w:bCs/>
        </w:rPr>
        <w:t xml:space="preserve"> and </w:t>
      </w:r>
      <w:r w:rsidRPr="004E1D84">
        <w:rPr>
          <w:rStyle w:val="Foreign"/>
          <w:b/>
          <w:bCs/>
        </w:rPr>
        <w:t>i</w:t>
      </w:r>
      <w:r>
        <w:t xml:space="preserve"> used together to represent a particular phoneme in Khmer, Burmese and Mon (as in the Khmer character shown in the image):</w:t>
      </w:r>
    </w:p>
    <w:p w14:paraId="7B60D5FA" w14:textId="0BFBBF74" w:rsidR="002A4AC3" w:rsidRDefault="005F4CCD" w:rsidP="002A4AC3">
      <w:pPr>
        <w:pStyle w:val="Lista2"/>
      </w:pPr>
      <w:r>
        <w:t xml:space="preserve">mandatorily </w:t>
      </w:r>
      <w:r w:rsidR="002A4AC3">
        <w:t xml:space="preserve">transliterate the vocalisation as </w:t>
      </w:r>
      <w:r w:rsidR="002A4AC3" w:rsidRPr="00270103">
        <w:rPr>
          <w:rStyle w:val="Foreign"/>
        </w:rPr>
        <w:t>ui</w:t>
      </w:r>
      <w:r w:rsidR="002A4AC3">
        <w:t xml:space="preserve"> or </w:t>
      </w:r>
      <w:r w:rsidR="002A4AC3" w:rsidRPr="00270103">
        <w:rPr>
          <w:rStyle w:val="Foreign"/>
        </w:rPr>
        <w:t>ūi</w:t>
      </w:r>
    </w:p>
    <w:p w14:paraId="7046349F" w14:textId="3A2EAB48" w:rsidR="002A4AC3" w:rsidRDefault="002A4AC3" w:rsidP="002A4AC3">
      <w:pPr>
        <w:pStyle w:val="Lista2"/>
        <w:rPr>
          <w:ins w:id="302" w:author="Dániel Balogh" w:date="2023-04-17T11:37:00Z"/>
          <w:rFonts w:eastAsia="Tahoma"/>
        </w:rPr>
      </w:pPr>
      <w:r>
        <w:rPr>
          <w:rFonts w:eastAsia="Tahoma"/>
        </w:rPr>
        <w:t xml:space="preserve">however, the deliberate use of </w:t>
      </w:r>
      <w:r w:rsidRPr="004E1D84">
        <w:rPr>
          <w:rStyle w:val="Foreign"/>
          <w:rFonts w:eastAsia="Tahoma"/>
        </w:rPr>
        <w:t>u</w:t>
      </w:r>
      <w:r>
        <w:rPr>
          <w:rFonts w:eastAsia="Tahoma"/>
        </w:rPr>
        <w:t xml:space="preserve"> and </w:t>
      </w:r>
      <w:r w:rsidRPr="004E1D84">
        <w:rPr>
          <w:rStyle w:val="Foreign"/>
          <w:rFonts w:eastAsia="Tahoma"/>
        </w:rPr>
        <w:t>i</w:t>
      </w:r>
      <w:r>
        <w:rPr>
          <w:rFonts w:eastAsia="Tahoma"/>
        </w:rPr>
        <w:t xml:space="preserve"> markers in conjunction to signify deletion belongs in the domain of markup (see </w:t>
      </w:r>
      <w:r w:rsidR="006E4835">
        <w:t>EGD</w:t>
      </w:r>
      <w:r w:rsidR="00F741F1">
        <w:t xml:space="preserve"> </w:t>
      </w:r>
      <w:r>
        <w:rPr>
          <w:rFonts w:eastAsia="Tahoma"/>
        </w:rPr>
        <w:t>§</w:t>
      </w:r>
      <w:r w:rsidR="003E2786">
        <w:rPr>
          <w:rFonts w:eastAsia="Tahoma"/>
        </w:rPr>
        <w:t>4.5.1</w:t>
      </w:r>
      <w:r>
        <w:rPr>
          <w:rFonts w:eastAsia="Tahoma"/>
        </w:rPr>
        <w:t>), not that of transliteration</w:t>
      </w:r>
    </w:p>
    <w:p w14:paraId="77D8E1CA" w14:textId="1F110CDA" w:rsidR="003419D1" w:rsidRDefault="003419D1" w:rsidP="00BF7B0E">
      <w:pPr>
        <w:pStyle w:val="Cmsor3"/>
      </w:pPr>
      <w:bookmarkStart w:id="303" w:name="_Toc199757567"/>
      <w:r>
        <w:t>Short vowel written where a corresponding long vowel is expected</w:t>
      </w:r>
      <w:bookmarkEnd w:id="288"/>
      <w:bookmarkEnd w:id="289"/>
      <w:bookmarkEnd w:id="303"/>
    </w:p>
    <w:p w14:paraId="4792AB0B" w14:textId="41277738" w:rsidR="003419D1" w:rsidRDefault="003419D1" w:rsidP="003419D1">
      <w:pPr>
        <w:pStyle w:val="Lista"/>
      </w:pPr>
      <w:r>
        <w:t xml:space="preserve">where a short vowel is written in place of an otherwise identical long vowel, </w:t>
      </w:r>
      <w:r w:rsidR="005F4CCD">
        <w:t xml:space="preserve">optionally </w:t>
      </w:r>
      <w:r>
        <w:t>add a breve to the transliterated short vowel in order to highlight the fact that the short vowel is not an editorial mistake</w:t>
      </w:r>
    </w:p>
    <w:p w14:paraId="2519F045" w14:textId="77777777" w:rsidR="003419D1" w:rsidRDefault="003419D1" w:rsidP="003419D1">
      <w:pPr>
        <w:pStyle w:val="Lista2"/>
      </w:pPr>
      <w:r>
        <w:t xml:space="preserve">i.e. use </w:t>
      </w:r>
      <w:r w:rsidRPr="003419D1">
        <w:rPr>
          <w:rStyle w:val="Foreign"/>
        </w:rPr>
        <w:t>ă</w:t>
      </w:r>
      <w:r>
        <w:t xml:space="preserve">, </w:t>
      </w:r>
      <w:r w:rsidRPr="003419D1">
        <w:rPr>
          <w:rStyle w:val="Foreign"/>
        </w:rPr>
        <w:t>ĭ</w:t>
      </w:r>
      <w:r>
        <w:t xml:space="preserve"> or </w:t>
      </w:r>
      <w:r w:rsidRPr="003419D1">
        <w:rPr>
          <w:rStyle w:val="Foreign"/>
        </w:rPr>
        <w:t>ŭ</w:t>
      </w:r>
      <w:r>
        <w:t xml:space="preserve"> when </w:t>
      </w:r>
      <w:r w:rsidRPr="003419D1">
        <w:rPr>
          <w:rStyle w:val="Foreign"/>
        </w:rPr>
        <w:t>a</w:t>
      </w:r>
      <w:r>
        <w:t xml:space="preserve">, </w:t>
      </w:r>
      <w:r w:rsidRPr="003419D1">
        <w:rPr>
          <w:rStyle w:val="Foreign"/>
        </w:rPr>
        <w:t>i</w:t>
      </w:r>
      <w:r>
        <w:t xml:space="preserve"> or </w:t>
      </w:r>
      <w:r w:rsidRPr="003419D1">
        <w:rPr>
          <w:rStyle w:val="Foreign"/>
        </w:rPr>
        <w:t>u</w:t>
      </w:r>
      <w:r>
        <w:t xml:space="preserve"> is used for expected </w:t>
      </w:r>
      <w:r w:rsidRPr="003419D1">
        <w:rPr>
          <w:rStyle w:val="Foreign"/>
        </w:rPr>
        <w:t>ā</w:t>
      </w:r>
      <w:r>
        <w:t xml:space="preserve">, </w:t>
      </w:r>
      <w:r w:rsidRPr="003419D1">
        <w:rPr>
          <w:rStyle w:val="Foreign"/>
        </w:rPr>
        <w:t>ī</w:t>
      </w:r>
      <w:r>
        <w:t xml:space="preserve"> or </w:t>
      </w:r>
      <w:r w:rsidRPr="003419D1">
        <w:rPr>
          <w:rStyle w:val="Foreign"/>
        </w:rPr>
        <w:t>ū</w:t>
      </w:r>
    </w:p>
    <w:p w14:paraId="7C29E0F3" w14:textId="15573FA9" w:rsidR="003419D1" w:rsidRDefault="003419D1" w:rsidP="003419D1">
      <w:pPr>
        <w:pStyle w:val="Lista"/>
      </w:pPr>
      <w:r>
        <w:t xml:space="preserve">this option is especially recommended for Sanskrit loanwords in </w:t>
      </w:r>
      <w:r w:rsidR="007A3CFC" w:rsidRPr="007A3CFC">
        <w:t xml:space="preserve">Indonesian vernacular documents, following </w:t>
      </w:r>
      <w:proofErr w:type="spellStart"/>
      <w:r w:rsidR="007A3CFC" w:rsidRPr="007A3CFC">
        <w:t>Damais</w:t>
      </w:r>
      <w:proofErr w:type="spellEnd"/>
      <w:r w:rsidR="007A3CFC" w:rsidRPr="007A3CFC">
        <w:t xml:space="preserve"> (1955, 15), but need not be applied in such documents if notation of vowel length is absent altogether from their orthography</w:t>
      </w:r>
    </w:p>
    <w:p w14:paraId="6DE0F2D9" w14:textId="5368EAB5" w:rsidR="003419D1" w:rsidRPr="003419D1" w:rsidRDefault="003419D1" w:rsidP="003419D1">
      <w:pPr>
        <w:pStyle w:val="Lista"/>
      </w:pPr>
      <w:r>
        <w:t xml:space="preserve">this </w:t>
      </w:r>
      <w:r w:rsidR="00EC32E7">
        <w:t xml:space="preserve">shorthand </w:t>
      </w:r>
      <w:r>
        <w:t xml:space="preserve">notation will be converted to </w:t>
      </w:r>
      <w:r w:rsidR="003E2786">
        <w:t xml:space="preserve">XML </w:t>
      </w:r>
      <w:r>
        <w:t xml:space="preserve">markup involving the tag </w:t>
      </w:r>
      <w:r w:rsidRPr="003419D1">
        <w:rPr>
          <w:rStyle w:val="Code"/>
        </w:rPr>
        <w:t>&lt;</w:t>
      </w:r>
      <w:r>
        <w:rPr>
          <w:rStyle w:val="Code"/>
        </w:rPr>
        <w:t>orig</w:t>
      </w:r>
      <w:r w:rsidRPr="003419D1">
        <w:rPr>
          <w:rStyle w:val="Code"/>
        </w:rPr>
        <w:t>&gt;</w:t>
      </w:r>
      <w:r>
        <w:t xml:space="preserve"> </w:t>
      </w:r>
      <w:r w:rsidR="003E2786">
        <w:t xml:space="preserve">as per </w:t>
      </w:r>
      <w:r w:rsidR="006E4835">
        <w:t>EGD</w:t>
      </w:r>
      <w:r>
        <w:t xml:space="preserve"> §</w:t>
      </w:r>
      <w:r w:rsidR="003E2786">
        <w:t>6.3.7</w:t>
      </w:r>
    </w:p>
    <w:p w14:paraId="61989051" w14:textId="32BB0A3D" w:rsidR="00110160" w:rsidRPr="00424A23" w:rsidRDefault="00B4305F" w:rsidP="00BF7B0E">
      <w:pPr>
        <w:pStyle w:val="Cmsor3"/>
      </w:pPr>
      <w:bookmarkStart w:id="304" w:name="_8gpvi1clotas" w:colFirst="0" w:colLast="0"/>
      <w:bookmarkStart w:id="305" w:name="_Ref17795443"/>
      <w:bookmarkStart w:id="306" w:name="_Toc17811440"/>
      <w:bookmarkStart w:id="307" w:name="_Toc17811495"/>
      <w:bookmarkStart w:id="308" w:name="_Toc199757568"/>
      <w:bookmarkEnd w:id="290"/>
      <w:bookmarkEnd w:id="304"/>
      <w:r w:rsidRPr="00424A23">
        <w:t>Characters with alternative or optional phonemic values</w:t>
      </w:r>
      <w:bookmarkEnd w:id="305"/>
      <w:bookmarkEnd w:id="306"/>
      <w:bookmarkEnd w:id="307"/>
      <w:bookmarkEnd w:id="308"/>
    </w:p>
    <w:p w14:paraId="1DB56D1C" w14:textId="7A146D3A" w:rsidR="000F1DBB" w:rsidRDefault="000F1DBB" w:rsidP="000F1DBB">
      <w:pPr>
        <w:pStyle w:val="Lista"/>
      </w:pPr>
      <w:r>
        <w:t>some writing systems may use certain glyphs to represent more than one phoneme or sequence of phonemes, or may use a non-alphabetic character in an alphabetic function</w:t>
      </w:r>
      <w:r w:rsidR="00B15999" w:rsidRPr="00BF7B0E">
        <w:rPr>
          <w:rStyle w:val="Lbjegyzet-hivatkozs"/>
        </w:rPr>
        <w:footnoteReference w:id="85"/>
      </w:r>
    </w:p>
    <w:p w14:paraId="2D1B4337" w14:textId="1FF6A821" w:rsidR="00017EA1" w:rsidRDefault="00B15999" w:rsidP="00017EA1">
      <w:pPr>
        <w:pStyle w:val="Lista2"/>
      </w:pPr>
      <w:r w:rsidRPr="00B15999">
        <w:rPr>
          <w:b/>
          <w:bCs/>
        </w:rPr>
        <w:t>in strict transliteration</w:t>
      </w:r>
      <w:r>
        <w:t>, always prioritise the primary value of such glyphs</w:t>
      </w:r>
    </w:p>
    <w:p w14:paraId="75FA6313" w14:textId="59E83C80" w:rsidR="00B15999" w:rsidRDefault="00B15999" w:rsidP="00017EA1">
      <w:pPr>
        <w:pStyle w:val="Lista2"/>
      </w:pPr>
      <w:r w:rsidRPr="00B15999">
        <w:rPr>
          <w:b/>
          <w:bCs/>
        </w:rPr>
        <w:t>in loose transliteration</w:t>
      </w:r>
      <w:r>
        <w:t>, however, it is preferable to transcribe the phone</w:t>
      </w:r>
      <w:r w:rsidR="00424A23">
        <w:t>m</w:t>
      </w:r>
      <w:r>
        <w:t>ic value intended in the context</w:t>
      </w:r>
    </w:p>
    <w:p w14:paraId="5D49D9BF" w14:textId="57E49AD1" w:rsidR="00B15999" w:rsidRDefault="00B15999" w:rsidP="00017EA1">
      <w:pPr>
        <w:pStyle w:val="Lista2"/>
      </w:pPr>
      <w:r>
        <w:rPr>
          <w:b/>
          <w:bCs/>
        </w:rPr>
        <w:t>in an EpiDoc edition</w:t>
      </w:r>
      <w:r>
        <w:t xml:space="preserve">, you may add </w:t>
      </w:r>
      <w:r w:rsidR="003E2786">
        <w:t xml:space="preserve">XML </w:t>
      </w:r>
      <w:r>
        <w:t xml:space="preserve">markup to normalise the transliterated </w:t>
      </w:r>
      <w:r w:rsidR="00743B8C">
        <w:t xml:space="preserve">primary value to a transcription of the intended value (see </w:t>
      </w:r>
      <w:r w:rsidR="006E4835">
        <w:t>EGD</w:t>
      </w:r>
      <w:r w:rsidR="00F741F1">
        <w:t xml:space="preserve"> </w:t>
      </w:r>
      <w:r w:rsidR="00743B8C">
        <w:t>§</w:t>
      </w:r>
      <w:r w:rsidR="003E2786">
        <w:t>6.3</w:t>
      </w:r>
      <w:r w:rsidR="00743B8C">
        <w:t xml:space="preserve"> on editorial normalisation)</w:t>
      </w:r>
    </w:p>
    <w:p w14:paraId="5D40B8BB" w14:textId="06CC0AD6" w:rsidR="00743B8C" w:rsidRDefault="00743B8C" w:rsidP="00743B8C">
      <w:pPr>
        <w:pStyle w:val="Lista"/>
      </w:pPr>
      <w:r>
        <w:t>some specific examples:</w:t>
      </w:r>
    </w:p>
    <w:p w14:paraId="1F7980F0" w14:textId="50FD1F8D" w:rsidR="000F1DBB" w:rsidRPr="006E78DA" w:rsidRDefault="000F1DBB" w:rsidP="00743B8C">
      <w:pPr>
        <w:pStyle w:val="Lista2"/>
      </w:pPr>
      <w:r>
        <w:t xml:space="preserve">when the glyph </w:t>
      </w:r>
      <w:r w:rsidRPr="00F96E6A">
        <w:rPr>
          <w:rStyle w:val="ImageInsetSundanese"/>
        </w:rPr>
        <w:drawing>
          <wp:inline distT="0" distB="0" distL="0" distR="0" wp14:anchorId="23147DF8" wp14:editId="64315C39">
            <wp:extent cx="208800" cy="180000"/>
            <wp:effectExtent l="0" t="0" r="1270" b="0"/>
            <wp:docPr id="5"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 xml:space="preserve">/, transliterate it as </w:t>
      </w:r>
      <w:r>
        <w:rPr>
          <w:rStyle w:val="Foreign"/>
        </w:rPr>
        <w:t>ṭā</w:t>
      </w:r>
      <w:r>
        <w:t xml:space="preserve">, </w:t>
      </w:r>
      <w:r w:rsidR="00743B8C">
        <w:t xml:space="preserve">but in loose transliteration transcribe it as </w:t>
      </w:r>
      <w:r w:rsidR="00743B8C">
        <w:rPr>
          <w:rStyle w:val="Foreign"/>
        </w:rPr>
        <w:t>tra</w:t>
      </w:r>
      <w:r w:rsidR="00A608EA" w:rsidRPr="00A608EA">
        <w:t xml:space="preserve">, </w:t>
      </w:r>
      <w:r w:rsidR="00A608EA">
        <w:t>e.g.</w:t>
      </w:r>
    </w:p>
    <w:p w14:paraId="70DA4D9E" w14:textId="097634AC" w:rsidR="00743B8C" w:rsidRDefault="00743B8C" w:rsidP="00743B8C">
      <w:pPr>
        <w:pStyle w:val="Lista3"/>
      </w:pPr>
      <w:r w:rsidRPr="00357EDF">
        <w:rPr>
          <w:rStyle w:val="ImageInsetSundanese"/>
        </w:rPr>
        <w:drawing>
          <wp:inline distT="0" distB="0" distL="0" distR="0" wp14:anchorId="2227D67C" wp14:editId="6D5C1DD3">
            <wp:extent cx="424800" cy="180000"/>
            <wp:effectExtent l="0" t="0" r="0" b="0"/>
            <wp:docPr id="6"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4800" cy="180000"/>
                    </a:xfrm>
                    <a:prstGeom prst="rect">
                      <a:avLst/>
                    </a:prstGeom>
                    <a:noFill/>
                    <a:ln>
                      <a:noFill/>
                    </a:ln>
                  </pic:spPr>
                </pic:pic>
              </a:graphicData>
            </a:graphic>
          </wp:inline>
        </w:drawing>
      </w:r>
      <w:r>
        <w:t xml:space="preserve"> – strict: </w:t>
      </w:r>
      <w:r w:rsidRPr="00357EDF">
        <w:rPr>
          <w:rStyle w:val="Foreign"/>
        </w:rPr>
        <w:t>sasṭā</w:t>
      </w:r>
      <w:r>
        <w:t xml:space="preserve">; loose: </w:t>
      </w:r>
      <w:r>
        <w:rPr>
          <w:rStyle w:val="Foreign"/>
        </w:rPr>
        <w:t>sastra</w:t>
      </w:r>
    </w:p>
    <w:p w14:paraId="08ED6ADC" w14:textId="2CCFCBA0" w:rsidR="00743B8C" w:rsidRDefault="000F1DBB" w:rsidP="00743B8C">
      <w:pPr>
        <w:pStyle w:val="Lista2"/>
      </w:pPr>
      <w:r>
        <w:t xml:space="preserve">when a vowel marker added to a ligature with subscript </w:t>
      </w:r>
      <w:r>
        <w:rPr>
          <w:rStyle w:val="Foreign"/>
        </w:rPr>
        <w:t>y</w:t>
      </w:r>
      <w:r>
        <w:t xml:space="preserve"> is intended to be pronounced before the </w:t>
      </w:r>
      <w:r>
        <w:rPr>
          <w:rStyle w:val="Foreign"/>
        </w:rPr>
        <w:t>y</w:t>
      </w:r>
      <w:r>
        <w:t xml:space="preserve"> (and after the primary consonant) in Old Sundanese, write the transliterated vowel after the </w:t>
      </w:r>
      <w:r>
        <w:rPr>
          <w:rStyle w:val="Foreign"/>
        </w:rPr>
        <w:t>y</w:t>
      </w:r>
      <w:r w:rsidR="00743B8C">
        <w:t xml:space="preserve"> in strict transliteration, but transcribe in the intended order when using loose transliteration</w:t>
      </w:r>
      <w:r w:rsidR="00A608EA">
        <w:t>,</w:t>
      </w:r>
      <w:r w:rsidR="00A608EA" w:rsidRPr="00A608EA">
        <w:t xml:space="preserve"> </w:t>
      </w:r>
      <w:r w:rsidR="00A608EA">
        <w:t>e.g.</w:t>
      </w:r>
    </w:p>
    <w:p w14:paraId="1354462A" w14:textId="33CFD01C" w:rsidR="000F1DBB" w:rsidRDefault="000F1DBB" w:rsidP="00743B8C">
      <w:pPr>
        <w:pStyle w:val="Lista3"/>
      </w:pPr>
      <w:r w:rsidRPr="00357EDF">
        <w:rPr>
          <w:rStyle w:val="ImageInsetSundanese"/>
        </w:rPr>
        <w:drawing>
          <wp:inline distT="0" distB="0" distL="0" distR="0" wp14:anchorId="05C2370E" wp14:editId="06C6CB89">
            <wp:extent cx="622800" cy="180000"/>
            <wp:effectExtent l="0" t="0" r="6350" b="0"/>
            <wp:docPr id="16"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2800" cy="180000"/>
                    </a:xfrm>
                    <a:prstGeom prst="rect">
                      <a:avLst/>
                    </a:prstGeom>
                    <a:noFill/>
                    <a:ln>
                      <a:noFill/>
                    </a:ln>
                  </pic:spPr>
                </pic:pic>
              </a:graphicData>
            </a:graphic>
          </wp:inline>
        </w:drawing>
      </w:r>
      <w:r>
        <w:t xml:space="preserve"> </w:t>
      </w:r>
      <w:r w:rsidR="00743B8C">
        <w:t xml:space="preserve">– strict: </w:t>
      </w:r>
      <w:r>
        <w:rPr>
          <w:rStyle w:val="Foreign"/>
        </w:rPr>
        <w:t>ku nu rye</w:t>
      </w:r>
      <w:r w:rsidR="00743B8C">
        <w:t xml:space="preserve">; loose: </w:t>
      </w:r>
      <w:r w:rsidR="00743B8C">
        <w:rPr>
          <w:rStyle w:val="Foreign"/>
        </w:rPr>
        <w:t>ku nu reya</w:t>
      </w:r>
      <w:r w:rsidR="00743B8C">
        <w:t xml:space="preserve"> </w:t>
      </w:r>
      <w:r>
        <w:t>(“by many [people]”)</w:t>
      </w:r>
    </w:p>
    <w:p w14:paraId="6DF340C4" w14:textId="321C1A7E" w:rsidR="007B7E9C" w:rsidRDefault="00A608EA" w:rsidP="00743B8C">
      <w:pPr>
        <w:pStyle w:val="Lista3"/>
      </w:pPr>
      <w:r>
        <w:t xml:space="preserve">strict: </w:t>
      </w:r>
      <w:r>
        <w:rPr>
          <w:rStyle w:val="Foreign"/>
        </w:rPr>
        <w:t>rahyi</w:t>
      </w:r>
      <w:r w:rsidR="009668E0">
        <w:rPr>
          <w:rStyle w:val="Foreign"/>
        </w:rPr>
        <w:t>ṁ</w:t>
      </w:r>
      <w:r>
        <w:t xml:space="preserve">; loose: </w:t>
      </w:r>
      <w:r>
        <w:rPr>
          <w:rStyle w:val="Foreign"/>
        </w:rPr>
        <w:t>rahiyaṅ</w:t>
      </w:r>
      <w:r>
        <w:t xml:space="preserve"> (with </w:t>
      </w:r>
      <w:r w:rsidRPr="00A608EA">
        <w:rPr>
          <w:rStyle w:val="Foreign"/>
        </w:rPr>
        <w:t>anusvāra</w:t>
      </w:r>
      <w:r>
        <w:t xml:space="preserve"> normalised to </w:t>
      </w:r>
      <w:r w:rsidRPr="00A608EA">
        <w:rPr>
          <w:rStyle w:val="Foreign"/>
        </w:rPr>
        <w:t>ṅ</w:t>
      </w:r>
      <w:r>
        <w:t>)</w:t>
      </w:r>
    </w:p>
    <w:p w14:paraId="0E4F9E53" w14:textId="73BF789E" w:rsidR="000F1DBB" w:rsidRDefault="00743B8C" w:rsidP="00743B8C">
      <w:pPr>
        <w:pStyle w:val="Lista2"/>
      </w:pPr>
      <w:r>
        <w:lastRenderedPageBreak/>
        <w:t xml:space="preserve">when </w:t>
      </w:r>
      <w:bookmarkStart w:id="309" w:name="_Hlk44319749"/>
      <w:r>
        <w:t>the numeral 2 is used in Old Sundanese to represent the phonemes /</w:t>
      </w:r>
      <w:proofErr w:type="spellStart"/>
      <w:r>
        <w:t>ro</w:t>
      </w:r>
      <w:proofErr w:type="spellEnd"/>
      <w:r>
        <w:t>/</w:t>
      </w:r>
      <w:bookmarkEnd w:id="309"/>
      <w:r>
        <w:t xml:space="preserve">, </w:t>
      </w:r>
      <w:r w:rsidR="0092703C">
        <w:t xml:space="preserve">represent it </w:t>
      </w:r>
      <w:r>
        <w:t xml:space="preserve">as 2 </w:t>
      </w:r>
      <w:r w:rsidR="0092703C">
        <w:t xml:space="preserve">in strict transliteration </w:t>
      </w:r>
      <w:r>
        <w:t>(</w:t>
      </w:r>
      <w:r w:rsidR="0092703C">
        <w:t xml:space="preserve">as per EGD §4.2.7, </w:t>
      </w:r>
      <w:r>
        <w:t xml:space="preserve">without adding </w:t>
      </w:r>
      <w:r w:rsidR="0092703C">
        <w:t xml:space="preserve">the XML </w:t>
      </w:r>
      <w:r>
        <w:t xml:space="preserve">markup </w:t>
      </w:r>
      <w:r w:rsidR="0092703C">
        <w:t>prescribed for numerals</w:t>
      </w:r>
      <w:r>
        <w:t xml:space="preserve"> </w:t>
      </w:r>
      <w:r w:rsidR="0092703C">
        <w:t xml:space="preserve">proper in </w:t>
      </w:r>
      <w:r w:rsidR="006E4835">
        <w:t>EGD</w:t>
      </w:r>
      <w:r w:rsidR="00F741F1">
        <w:t xml:space="preserve"> </w:t>
      </w:r>
      <w:r>
        <w:t>§</w:t>
      </w:r>
      <w:r w:rsidR="0092703C">
        <w:t>7.1</w:t>
      </w:r>
      <w:r>
        <w:t xml:space="preserve">), but use </w:t>
      </w:r>
      <w:r w:rsidRPr="00743B8C">
        <w:rPr>
          <w:rStyle w:val="Foreign"/>
        </w:rPr>
        <w:t>ro</w:t>
      </w:r>
      <w:r>
        <w:t xml:space="preserve"> in loose transliteration</w:t>
      </w:r>
    </w:p>
    <w:p w14:paraId="51C9AEA0" w14:textId="4F464E77" w:rsidR="00743B8C" w:rsidRDefault="00743B8C" w:rsidP="00743B8C">
      <w:pPr>
        <w:pStyle w:val="Lista3"/>
      </w:pPr>
      <w:r>
        <w:t xml:space="preserve">e.g. </w:t>
      </w:r>
      <w:r w:rsidRPr="00743B8C">
        <w:rPr>
          <w:rStyle w:val="ImageInsetSundanese"/>
        </w:rPr>
        <w:drawing>
          <wp:inline distT="0" distB="0" distL="0" distR="0" wp14:anchorId="66C6E282" wp14:editId="6B058776">
            <wp:extent cx="1256400" cy="180000"/>
            <wp:effectExtent l="0" t="0" r="1270" b="0"/>
            <wp:docPr id="10"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56400" cy="180000"/>
                    </a:xfrm>
                    <a:prstGeom prst="rect">
                      <a:avLst/>
                    </a:prstGeom>
                    <a:noFill/>
                    <a:ln>
                      <a:noFill/>
                    </a:ln>
                  </pic:spPr>
                </pic:pic>
              </a:graphicData>
            </a:graphic>
          </wp:inline>
        </w:drawing>
      </w:r>
      <w:r>
        <w:t xml:space="preserve"> – strict: </w:t>
      </w:r>
      <w:r w:rsidRPr="00743B8C">
        <w:rPr>
          <w:rStyle w:val="Foreign"/>
        </w:rPr>
        <w:t>di jә2niṁ vavaṁṅun:an·</w:t>
      </w:r>
      <w:r>
        <w:rPr>
          <w:i/>
          <w:lang w:val="en-US"/>
        </w:rPr>
        <w:t xml:space="preserve"> </w:t>
      </w:r>
      <w:r>
        <w:rPr>
          <w:lang w:val="en-US"/>
        </w:rPr>
        <w:t xml:space="preserve">; loose: </w:t>
      </w:r>
      <w:r w:rsidRPr="00743B8C">
        <w:rPr>
          <w:rStyle w:val="Foreign"/>
          <w:lang w:val="en-US"/>
        </w:rPr>
        <w:t>di jәroniṅ vavaṅu</w:t>
      </w:r>
      <w:r w:rsidRPr="00E237B8">
        <w:rPr>
          <w:rStyle w:val="Foreign"/>
          <w:lang w:val="en-US"/>
        </w:rPr>
        <w:t>n</w:t>
      </w:r>
      <w:r w:rsidRPr="00743B8C">
        <w:rPr>
          <w:rStyle w:val="Foreign"/>
          <w:lang w:val="en-US"/>
        </w:rPr>
        <w:t>an</w:t>
      </w:r>
      <w:r>
        <w:rPr>
          <w:lang w:val="en-US"/>
        </w:rPr>
        <w:t xml:space="preserve"> </w:t>
      </w:r>
      <w:r w:rsidR="00E237B8">
        <w:t>(</w:t>
      </w:r>
      <w:r w:rsidR="00E237B8">
        <w:rPr>
          <w:lang w:val="en-US"/>
        </w:rPr>
        <w:t>“in the interior of the building”</w:t>
      </w:r>
      <w:r w:rsidR="00E237B8">
        <w:t>)</w:t>
      </w:r>
      <w:r w:rsidR="00E237B8" w:rsidRPr="00BF7B0E">
        <w:rPr>
          <w:rStyle w:val="Lbjegyzet-hivatkozs"/>
        </w:rPr>
        <w:footnoteReference w:id="86"/>
      </w:r>
    </w:p>
    <w:p w14:paraId="3836AF9F" w14:textId="0FEAA765" w:rsidR="00DF4B64" w:rsidRDefault="00DF4B64" w:rsidP="00BF7B0E">
      <w:pPr>
        <w:pStyle w:val="Cmsor3"/>
      </w:pPr>
      <w:bookmarkStart w:id="310" w:name="_77xvqqxwsyaq" w:colFirst="0" w:colLast="0"/>
      <w:bookmarkStart w:id="311" w:name="_Ref40103880"/>
      <w:bookmarkStart w:id="312" w:name="_Toc17811441"/>
      <w:bookmarkStart w:id="313" w:name="_Toc17811496"/>
      <w:bookmarkStart w:id="314" w:name="_Toc199757569"/>
      <w:bookmarkEnd w:id="310"/>
      <w:r>
        <w:t xml:space="preserve">Special forms of </w:t>
      </w:r>
      <w:r>
        <w:rPr>
          <w:rStyle w:val="Foreign"/>
        </w:rPr>
        <w:t>anusvāra</w:t>
      </w:r>
      <w:bookmarkEnd w:id="311"/>
      <w:bookmarkEnd w:id="314"/>
    </w:p>
    <w:p w14:paraId="14A84EE6" w14:textId="6CD95AE0" w:rsidR="00DF4B64" w:rsidRDefault="00DF4B64" w:rsidP="00DF4B64">
      <w:pPr>
        <w:pStyle w:val="Lista"/>
      </w:pPr>
      <w:r>
        <w:t>as per §</w:t>
      </w:r>
      <w:r>
        <w:fldChar w:fldCharType="begin"/>
      </w:r>
      <w:r>
        <w:instrText xml:space="preserve"> REF _Ref40104049 \r \h </w:instrText>
      </w:r>
      <w:r>
        <w:fldChar w:fldCharType="separate"/>
      </w:r>
      <w:r w:rsidR="00EF050B">
        <w:t>5.1</w:t>
      </w:r>
      <w:r>
        <w:fldChar w:fldCharType="end"/>
      </w:r>
      <w:r>
        <w:t>, use the transliteration</w:t>
      </w:r>
    </w:p>
    <w:p w14:paraId="4770205A" w14:textId="1DCDDFC8" w:rsidR="00DF4B64" w:rsidRDefault="00DF4B64" w:rsidP="00DF4B64">
      <w:pPr>
        <w:pStyle w:val="Lista2"/>
      </w:pPr>
      <w:r w:rsidRPr="00DF4B64">
        <w:rPr>
          <w:rStyle w:val="Foreign"/>
        </w:rPr>
        <w:t>ṁ</w:t>
      </w:r>
      <w:r>
        <w:t xml:space="preserve"> for the standard form of </w:t>
      </w:r>
      <w:r w:rsidRPr="00DF4B64">
        <w:rPr>
          <w:rStyle w:val="Foreign"/>
        </w:rPr>
        <w:t>anusvāra</w:t>
      </w:r>
      <w:r>
        <w:t xml:space="preserve"> (a dot or circle), and</w:t>
      </w:r>
    </w:p>
    <w:p w14:paraId="19F963A6" w14:textId="593921C8" w:rsidR="00DF4B64" w:rsidRDefault="00DF4B64" w:rsidP="00DF4B64">
      <w:pPr>
        <w:pStyle w:val="Lista2"/>
      </w:pPr>
      <w:r w:rsidRPr="00DF4B64">
        <w:rPr>
          <w:rStyle w:val="Foreign"/>
          <w:rFonts w:eastAsia="Gentium"/>
        </w:rPr>
        <w:t>m̐</w:t>
      </w:r>
      <w:r w:rsidRPr="00DF4B64">
        <w:rPr>
          <w:rFonts w:eastAsia="Gentium"/>
        </w:rPr>
        <w:t xml:space="preserve"> for the </w:t>
      </w:r>
      <w:r>
        <w:t xml:space="preserve">standard form of </w:t>
      </w:r>
      <w:r>
        <w:rPr>
          <w:rStyle w:val="Foreign"/>
        </w:rPr>
        <w:t>anunāsika</w:t>
      </w:r>
      <w:r>
        <w:t xml:space="preserve"> (a dot and a semicircle)</w:t>
      </w:r>
    </w:p>
    <w:p w14:paraId="7FD1EA3E" w14:textId="79DCA74D" w:rsidR="00DF4B64" w:rsidRDefault="00DF4B64" w:rsidP="00DF4B64">
      <w:pPr>
        <w:pStyle w:val="Lista2"/>
      </w:pPr>
      <w:r w:rsidRPr="004E1D84">
        <w:rPr>
          <w:rStyle w:val="Foreign"/>
        </w:rPr>
        <w:t>m̃</w:t>
      </w:r>
      <w:r>
        <w:t xml:space="preserve"> for the Cam </w:t>
      </w:r>
      <w:r>
        <w:rPr>
          <w:rStyle w:val="Foreign"/>
        </w:rPr>
        <w:t>anusvāra-candra</w:t>
      </w:r>
    </w:p>
    <w:p w14:paraId="3B017715" w14:textId="1F935232" w:rsidR="00DF4B64" w:rsidRDefault="00DF4B64" w:rsidP="00DF4B64">
      <w:pPr>
        <w:pStyle w:val="Lista"/>
      </w:pPr>
      <w:r>
        <w:t xml:space="preserve">if your text employs a special glyph for </w:t>
      </w:r>
      <w:r>
        <w:rPr>
          <w:rStyle w:val="Foreign"/>
        </w:rPr>
        <w:t>anusvāra</w:t>
      </w:r>
      <w:r>
        <w:t xml:space="preserve"> in addition to the regular form, then occurrences of the special glyph shall be transliterated as </w:t>
      </w:r>
      <w:r w:rsidR="00865F78">
        <w:rPr>
          <w:rStyle w:val="Foreign"/>
        </w:rPr>
        <w:t>ṁ</w:t>
      </w:r>
      <w:r>
        <w:rPr>
          <w:rStyle w:val="Foreign"/>
        </w:rPr>
        <w:t>*</w:t>
      </w:r>
      <w:r>
        <w:t>, including in particular</w:t>
      </w:r>
    </w:p>
    <w:p w14:paraId="6838FEE3" w14:textId="2ABA83EF" w:rsidR="00DF4B64" w:rsidRDefault="008824C3" w:rsidP="00DF4B64">
      <w:pPr>
        <w:pStyle w:val="Lista2"/>
      </w:pPr>
      <w:ins w:id="315" w:author="Dániel Balogh" w:date="2021-11-12T13:39:00Z">
        <w:r>
          <w:rPr>
            <w:noProof/>
          </w:rPr>
          <w:drawing>
            <wp:anchor distT="0" distB="0" distL="114300" distR="114300" simplePos="0" relativeHeight="251681792" behindDoc="1" locked="0" layoutInCell="1" allowOverlap="1" wp14:anchorId="6DD32C3F" wp14:editId="49FDB523">
              <wp:simplePos x="0" y="0"/>
              <wp:positionH relativeFrom="column">
                <wp:posOffset>5561437</wp:posOffset>
              </wp:positionH>
              <wp:positionV relativeFrom="paragraph">
                <wp:posOffset>121548</wp:posOffset>
              </wp:positionV>
              <wp:extent cx="588010" cy="338455"/>
              <wp:effectExtent l="0" t="0" r="2540" b="4445"/>
              <wp:wrapTight wrapText="bothSides">
                <wp:wrapPolygon edited="0">
                  <wp:start x="0" y="0"/>
                  <wp:lineTo x="0" y="20668"/>
                  <wp:lineTo x="20994" y="20668"/>
                  <wp:lineTo x="20994" y="0"/>
                  <wp:lineTo x="0" y="0"/>
                </wp:wrapPolygon>
              </wp:wrapTight>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8010" cy="33845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DF4B64">
        <w:t xml:space="preserve">the </w:t>
      </w:r>
      <w:r w:rsidR="00DF4B64" w:rsidRPr="00DF4B64">
        <w:t xml:space="preserve">Javanese/Balinese special </w:t>
      </w:r>
      <w:r w:rsidR="00DF4B64" w:rsidRPr="00DF4B64">
        <w:rPr>
          <w:rStyle w:val="Foreign"/>
        </w:rPr>
        <w:t>anusvāra</w:t>
      </w:r>
      <w:r w:rsidR="00DF4B64" w:rsidRPr="00DF4B64">
        <w:t xml:space="preserve"> with a small st</w:t>
      </w:r>
      <w:r w:rsidR="00DF4B64">
        <w:t>roke beside it (to indicate pronunciation as /m/),</w:t>
      </w:r>
      <w:r w:rsidR="00DF4B64" w:rsidRPr="00F1306D">
        <w:t xml:space="preserve"> called </w:t>
      </w:r>
      <w:r w:rsidR="00DF4B64" w:rsidRPr="00F1306D">
        <w:rPr>
          <w:rStyle w:val="Foreign"/>
        </w:rPr>
        <w:t>ulu ricem</w:t>
      </w:r>
      <w:r w:rsidR="00DF4B64" w:rsidRPr="00F1306D">
        <w:t xml:space="preserve"> in Balinese</w:t>
      </w:r>
      <w:ins w:id="316" w:author="Dániel Balogh" w:date="2021-11-12T13:40:00Z">
        <w:r>
          <w:t xml:space="preserve">, as shown on the right in </w:t>
        </w:r>
        <w:r>
          <w:rPr>
            <w:rStyle w:val="Foreign"/>
          </w:rPr>
          <w:t>nāśaṁ*</w:t>
        </w:r>
      </w:ins>
    </w:p>
    <w:p w14:paraId="2C416204" w14:textId="55159F89" w:rsidR="00DF4B64" w:rsidRDefault="003675EC" w:rsidP="00DF4B64">
      <w:pPr>
        <w:pStyle w:val="Lista2"/>
        <w:rPr>
          <w:ins w:id="317" w:author="Dániel Balogh" w:date="2021-01-29T10:05:00Z"/>
        </w:rPr>
      </w:pPr>
      <w:r>
        <w:rPr>
          <w:noProof/>
        </w:rPr>
        <w:drawing>
          <wp:anchor distT="0" distB="0" distL="114300" distR="114300" simplePos="0" relativeHeight="251672576" behindDoc="0" locked="0" layoutInCell="1" allowOverlap="1" wp14:anchorId="66FBF4E1" wp14:editId="01FCE31A">
            <wp:simplePos x="0" y="0"/>
            <wp:positionH relativeFrom="margin">
              <wp:align>right</wp:align>
            </wp:positionH>
            <wp:positionV relativeFrom="paragraph">
              <wp:posOffset>48734</wp:posOffset>
            </wp:positionV>
            <wp:extent cx="169200" cy="388800"/>
            <wp:effectExtent l="0" t="0" r="2540" b="0"/>
            <wp:wrapSquare wrapText="bothSides"/>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9200" cy="38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DF4B64">
        <w:t xml:space="preserve">the alternative </w:t>
      </w:r>
      <w:r w:rsidR="00DF4B64">
        <w:rPr>
          <w:rStyle w:val="Foreign"/>
        </w:rPr>
        <w:t>anusvāra</w:t>
      </w:r>
      <w:r w:rsidR="00DF4B64">
        <w:t xml:space="preserve"> character used in some mediaeval Bengali documents</w:t>
      </w:r>
      <w:r>
        <w:t>, shown in the image on the right</w:t>
      </w:r>
    </w:p>
    <w:p w14:paraId="39962E93" w14:textId="7814FD70" w:rsidR="00D70AFB" w:rsidRDefault="00D70AFB" w:rsidP="00DF4B64">
      <w:pPr>
        <w:pStyle w:val="Lista2"/>
      </w:pPr>
      <w:ins w:id="318" w:author="Dániel Balogh" w:date="2021-01-29T10:05:00Z">
        <w:r>
          <w:t xml:space="preserve">note that if you use an asterisk for this purpose, then </w:t>
        </w:r>
      </w:ins>
      <w:ins w:id="319" w:author="Dániel Balogh" w:date="2021-01-29T10:06:00Z">
        <w:r>
          <w:t>you are advised not to use</w:t>
        </w:r>
      </w:ins>
      <w:ins w:id="320" w:author="Dániel Balogh" w:date="2021-01-29T10:05:00Z">
        <w:r>
          <w:t xml:space="preserve"> asterisks as shorthand for a zero vowel marker (§</w:t>
        </w:r>
        <w:r>
          <w:fldChar w:fldCharType="begin"/>
        </w:r>
        <w:r>
          <w:instrText xml:space="preserve"> REF _Ref17800758 \r \h </w:instrText>
        </w:r>
      </w:ins>
      <w:ins w:id="321" w:author="Dániel Balogh" w:date="2021-01-29T10:05:00Z">
        <w:r>
          <w:fldChar w:fldCharType="separate"/>
        </w:r>
      </w:ins>
      <w:r w:rsidR="00EF050B">
        <w:t>5.3.2</w:t>
      </w:r>
      <w:ins w:id="322" w:author="Dániel Balogh" w:date="2021-01-29T10:05:00Z">
        <w:r>
          <w:fldChar w:fldCharType="end"/>
        </w:r>
        <w:r>
          <w:t>)</w:t>
        </w:r>
      </w:ins>
    </w:p>
    <w:p w14:paraId="4CEF3F74" w14:textId="577055E2" w:rsidR="00673D5B" w:rsidRDefault="00F36FE8" w:rsidP="00BF7B0E">
      <w:pPr>
        <w:pStyle w:val="Cmsor2"/>
      </w:pPr>
      <w:ins w:id="323" w:author="Dániel Balogh" w:date="2024-03-27T15:13:00Z">
        <w:r>
          <w:t xml:space="preserve">Special </w:t>
        </w:r>
        <w:r w:rsidRPr="00F36FE8">
          <w:rPr>
            <w:rStyle w:val="Foreign"/>
          </w:rPr>
          <w:t>akṣara</w:t>
        </w:r>
        <w:r>
          <w:t xml:space="preserve"> composition</w:t>
        </w:r>
      </w:ins>
    </w:p>
    <w:p w14:paraId="48B0AF74" w14:textId="1ABA6259" w:rsidR="00673D5B" w:rsidRDefault="00673D5B" w:rsidP="00673D5B">
      <w:pPr>
        <w:pStyle w:val="Lista"/>
      </w:pPr>
      <w:r>
        <w:t>in order to highlight certain formations that deviate from the standard glyph composition for any particular language and writing system, our transliteration scheme permits the use of the dedicated character = (equals sign), in the specific cases set out below</w:t>
      </w:r>
    </w:p>
    <w:p w14:paraId="3D47D38D" w14:textId="77777777" w:rsidR="00673D5B" w:rsidRDefault="00673D5B" w:rsidP="00673D5B">
      <w:pPr>
        <w:pStyle w:val="Lista2"/>
      </w:pPr>
      <w:r>
        <w:t>this notation is optional, but if you do employ it anywhere within an edition, please attempt to use it consistently throughout that edition wherever applicable</w:t>
      </w:r>
    </w:p>
    <w:p w14:paraId="078B9CF8" w14:textId="36F7C748" w:rsidR="00673D5B" w:rsidRDefault="00673D5B" w:rsidP="00F36FE8">
      <w:pPr>
        <w:pStyle w:val="Lista"/>
      </w:pPr>
      <w:r>
        <w:t>the = sign will be ignored by search and processing software, but serve as a marker that something strange is going on in the text here, and may be used as a starting point for future analysis or harvesting of such cases</w:t>
      </w:r>
    </w:p>
    <w:p w14:paraId="12119A48" w14:textId="77777777" w:rsidR="00673D5B" w:rsidRDefault="00673D5B" w:rsidP="00F36FE8">
      <w:pPr>
        <w:pStyle w:val="Lista"/>
      </w:pPr>
      <w:r>
        <w:t xml:space="preserve">should you need to add an editorial space or hyphen between such characters, put it </w:t>
      </w:r>
      <w:r>
        <w:rPr>
          <w:i/>
          <w:iCs/>
        </w:rPr>
        <w:t>after</w:t>
      </w:r>
      <w:r>
        <w:t xml:space="preserve"> the = sign</w:t>
      </w:r>
    </w:p>
    <w:p w14:paraId="48587ADF" w14:textId="016DA95A" w:rsidR="00673D5B" w:rsidRDefault="00673D5B" w:rsidP="00F36FE8">
      <w:pPr>
        <w:pStyle w:val="Lista2"/>
      </w:pPr>
      <w:r>
        <w:t xml:space="preserve">e.g. </w:t>
      </w:r>
      <w:r w:rsidRPr="00D00251">
        <w:rPr>
          <w:rStyle w:val="Foreign"/>
        </w:rPr>
        <w:t>…k= ka…</w:t>
      </w:r>
      <w:r>
        <w:t xml:space="preserve"> </w:t>
      </w:r>
      <w:r w:rsidRPr="00D00251">
        <w:t xml:space="preserve">(for a single </w:t>
      </w:r>
      <w:r w:rsidRPr="00D00251">
        <w:rPr>
          <w:rStyle w:val="Foreign"/>
        </w:rPr>
        <w:t>akṣara</w:t>
      </w:r>
      <w:r w:rsidRPr="00D00251">
        <w:t xml:space="preserve"> at </w:t>
      </w:r>
      <w:r>
        <w:t xml:space="preserve">a </w:t>
      </w:r>
      <w:r w:rsidRPr="00D00251">
        <w:t xml:space="preserve">word boundary) and </w:t>
      </w:r>
      <w:r w:rsidRPr="00D00251">
        <w:rPr>
          <w:rStyle w:val="Foreign"/>
        </w:rPr>
        <w:t>…k=-ka…</w:t>
      </w:r>
      <w:r w:rsidRPr="00D00251">
        <w:t xml:space="preserve"> (for a single </w:t>
      </w:r>
      <w:r w:rsidRPr="00D00251">
        <w:rPr>
          <w:rStyle w:val="Foreign"/>
        </w:rPr>
        <w:t>akṣara</w:t>
      </w:r>
      <w:r w:rsidRPr="00D00251">
        <w:t xml:space="preserve"> at the boundary between two elements of a compound word)</w:t>
      </w:r>
    </w:p>
    <w:p w14:paraId="056E9821" w14:textId="77777777" w:rsidR="00673D5B" w:rsidRDefault="00673D5B" w:rsidP="00F36FE8">
      <w:pPr>
        <w:pStyle w:val="Lista"/>
      </w:pPr>
      <w:r>
        <w:t>this notation will be auto-converted to markup (EGD §4.1.1)</w:t>
      </w:r>
    </w:p>
    <w:p w14:paraId="3B7FAB09" w14:textId="12D7D90B" w:rsidR="00673D5B" w:rsidRPr="00AF2BAB" w:rsidRDefault="00673D5B" w:rsidP="00BF7B0E">
      <w:pPr>
        <w:pStyle w:val="Cmsor3"/>
      </w:pPr>
      <w:bookmarkStart w:id="324" w:name="_Ref162445252"/>
      <w:bookmarkStart w:id="325" w:name="_Toc199757570"/>
      <w:r>
        <w:t xml:space="preserve">Multiple vowel markers within an </w:t>
      </w:r>
      <w:r w:rsidRPr="00061C63">
        <w:rPr>
          <w:rStyle w:val="Foreign"/>
        </w:rPr>
        <w:t>akṣara</w:t>
      </w:r>
      <w:bookmarkEnd w:id="324"/>
      <w:bookmarkEnd w:id="325"/>
    </w:p>
    <w:p w14:paraId="2BD15E2C" w14:textId="77777777" w:rsidR="00673D5B" w:rsidRDefault="00673D5B" w:rsidP="00673D5B">
      <w:pPr>
        <w:pStyle w:val="Lista"/>
        <w:rPr>
          <w:rFonts w:eastAsia="Tahoma"/>
        </w:rPr>
      </w:pPr>
      <w:r>
        <w:rPr>
          <w:rFonts w:eastAsia="Tahoma"/>
        </w:rPr>
        <w:t>multiple vowel markers may be used deliberately in the original</w:t>
      </w:r>
    </w:p>
    <w:p w14:paraId="1A169906" w14:textId="6B3666AC" w:rsidR="00673D5B" w:rsidRDefault="00673D5B" w:rsidP="00673D5B">
      <w:pPr>
        <w:pStyle w:val="Lista2"/>
        <w:rPr>
          <w:rFonts w:eastAsia="Tahoma"/>
        </w:rPr>
      </w:pPr>
      <w:r>
        <w:rPr>
          <w:rFonts w:eastAsia="Tahoma"/>
        </w:rPr>
        <w:t>to represent a particular phoneme or modification (§</w:t>
      </w:r>
      <w:r>
        <w:rPr>
          <w:rFonts w:eastAsia="Tahoma"/>
        </w:rPr>
        <w:fldChar w:fldCharType="begin"/>
      </w:r>
      <w:r>
        <w:rPr>
          <w:rFonts w:eastAsia="Tahoma"/>
        </w:rPr>
        <w:instrText xml:space="preserve"> REF _Ref15558434 \r \h </w:instrText>
      </w:r>
      <w:r>
        <w:rPr>
          <w:rFonts w:eastAsia="Tahoma"/>
        </w:rPr>
      </w:r>
      <w:r>
        <w:rPr>
          <w:rFonts w:eastAsia="Tahoma"/>
        </w:rPr>
        <w:fldChar w:fldCharType="separate"/>
      </w:r>
      <w:r w:rsidR="00EF050B">
        <w:rPr>
          <w:rFonts w:eastAsia="Tahoma"/>
        </w:rPr>
        <w:t>5.3.5</w:t>
      </w:r>
      <w:r>
        <w:rPr>
          <w:rFonts w:eastAsia="Tahoma"/>
        </w:rPr>
        <w:fldChar w:fldCharType="end"/>
      </w:r>
      <w:r>
        <w:rPr>
          <w:rFonts w:eastAsia="Tahoma"/>
        </w:rPr>
        <w:t>)</w:t>
      </w:r>
    </w:p>
    <w:p w14:paraId="6FF94941" w14:textId="78F34764" w:rsidR="00673D5B" w:rsidRDefault="00673D5B" w:rsidP="00673D5B">
      <w:pPr>
        <w:pStyle w:val="Lista2"/>
        <w:rPr>
          <w:rFonts w:eastAsia="Tahoma"/>
        </w:rPr>
      </w:pPr>
      <w:r>
        <w:rPr>
          <w:rFonts w:eastAsia="Tahoma"/>
        </w:rPr>
        <w:t xml:space="preserve">to mark segments as deleted (this belongs in the domain of markup, not that of transliteration; see </w:t>
      </w:r>
      <w:r>
        <w:t xml:space="preserve">EGD </w:t>
      </w:r>
      <w:r>
        <w:rPr>
          <w:rFonts w:eastAsia="Tahoma"/>
        </w:rPr>
        <w:t>§4.5.1)</w:t>
      </w:r>
    </w:p>
    <w:p w14:paraId="497C26CB" w14:textId="35EC853D" w:rsidR="00673D5B" w:rsidRPr="002A4AC3" w:rsidRDefault="00673D5B" w:rsidP="00673D5B">
      <w:pPr>
        <w:pStyle w:val="Lista2"/>
        <w:rPr>
          <w:rFonts w:eastAsia="Tahoma"/>
        </w:rPr>
      </w:pPr>
      <w:r>
        <w:rPr>
          <w:rFonts w:eastAsia="Tahoma"/>
        </w:rPr>
        <w:t>if you encounter multiple vowel markers that appear to be used deliberately for a purpose other than the above, please contact us to discuss how best to represent them</w:t>
      </w:r>
    </w:p>
    <w:p w14:paraId="3AE90E0B" w14:textId="77777777" w:rsidR="00673D5B" w:rsidRDefault="00673D5B" w:rsidP="00673D5B">
      <w:pPr>
        <w:pStyle w:val="Lista"/>
      </w:pPr>
      <w:r>
        <w:rPr>
          <w:rFonts w:eastAsia="Tahoma"/>
        </w:rPr>
        <w:t>other appearances of multiple vowel marks are likely to be cases where the scribe erroneously engraved more than one explicit vowel mark, neither of which appears to be deliberately cancelled</w:t>
      </w:r>
    </w:p>
    <w:p w14:paraId="19CC7CBD" w14:textId="77777777" w:rsidR="00673D5B" w:rsidRPr="00066823" w:rsidRDefault="00673D5B" w:rsidP="00673D5B">
      <w:pPr>
        <w:pStyle w:val="Lista2"/>
        <w:rPr>
          <w:rFonts w:eastAsia="Tahoma"/>
        </w:rPr>
      </w:pPr>
      <w:r>
        <w:rPr>
          <w:rFonts w:eastAsia="Tahoma"/>
        </w:rPr>
        <w:t xml:space="preserve">if one of these vowels is expected in the context and the other is not, it is acceptable and preferable to encode this as a premodern correction as per </w:t>
      </w:r>
      <w:r>
        <w:t>EGD</w:t>
      </w:r>
      <w:r>
        <w:rPr>
          <w:rFonts w:eastAsia="Tahoma"/>
        </w:rPr>
        <w:t xml:space="preserve"> §4.5.3</w:t>
      </w:r>
    </w:p>
    <w:p w14:paraId="54DA0FBD" w14:textId="77777777" w:rsidR="00673D5B" w:rsidRPr="002A4AC3" w:rsidRDefault="00673D5B" w:rsidP="00673D5B">
      <w:pPr>
        <w:pStyle w:val="Lista2"/>
        <w:rPr>
          <w:rFonts w:eastAsia="Tahoma"/>
        </w:rPr>
      </w:pPr>
      <w:r>
        <w:t>in other cases, which we expect to be very rare, transliterate all vowels in an order you deem suitable</w:t>
      </w:r>
    </w:p>
    <w:p w14:paraId="4C9A9E86" w14:textId="29F5DDA6" w:rsidR="00673D5B" w:rsidRPr="002A4AC3" w:rsidRDefault="00673D5B" w:rsidP="00673D5B">
      <w:pPr>
        <w:pStyle w:val="Lista3"/>
        <w:rPr>
          <w:rFonts w:eastAsia="Tahoma"/>
        </w:rPr>
      </w:pPr>
      <w:r>
        <w:lastRenderedPageBreak/>
        <w:t xml:space="preserve">the fact that the transliterated vowels are lowercase indicates in our system that none of them are independent vowel </w:t>
      </w:r>
      <w:r w:rsidRPr="005F4CCD">
        <w:rPr>
          <w:rStyle w:val="Foreign"/>
        </w:rPr>
        <w:t>akṣara</w:t>
      </w:r>
      <w:r>
        <w:t>s (cf. §</w:t>
      </w:r>
      <w:r>
        <w:fldChar w:fldCharType="begin"/>
      </w:r>
      <w:r>
        <w:instrText xml:space="preserve"> REF _Ref15558380 \r \h </w:instrText>
      </w:r>
      <w:r>
        <w:fldChar w:fldCharType="separate"/>
      </w:r>
      <w:r w:rsidR="00EF050B">
        <w:t>4.5</w:t>
      </w:r>
      <w:r>
        <w:fldChar w:fldCharType="end"/>
      </w:r>
      <w:r>
        <w:t>)</w:t>
      </w:r>
    </w:p>
    <w:p w14:paraId="62C064DA" w14:textId="77777777" w:rsidR="00673D5B" w:rsidRPr="00F36FE8" w:rsidRDefault="00673D5B" w:rsidP="00673D5B">
      <w:pPr>
        <w:pStyle w:val="Lista3"/>
        <w:rPr>
          <w:rFonts w:eastAsia="Tahoma"/>
        </w:rPr>
      </w:pPr>
      <w:r>
        <w:rPr>
          <w:rFonts w:eastAsia="Tahoma"/>
          <w:noProof/>
        </w:rPr>
        <w:drawing>
          <wp:anchor distT="0" distB="0" distL="114300" distR="114300" simplePos="0" relativeHeight="251685888" behindDoc="1" locked="0" layoutInCell="1" allowOverlap="1" wp14:anchorId="09E9E7CD" wp14:editId="24BC2298">
            <wp:simplePos x="0" y="0"/>
            <wp:positionH relativeFrom="margin">
              <wp:align>right</wp:align>
            </wp:positionH>
            <wp:positionV relativeFrom="paragraph">
              <wp:posOffset>0</wp:posOffset>
            </wp:positionV>
            <wp:extent cx="302400" cy="428400"/>
            <wp:effectExtent l="0" t="0" r="2540" b="0"/>
            <wp:wrapTight wrapText="bothSides">
              <wp:wrapPolygon edited="0">
                <wp:start x="0" y="0"/>
                <wp:lineTo x="0" y="20190"/>
                <wp:lineTo x="20420" y="20190"/>
                <wp:lineTo x="20420" y="0"/>
                <wp:lineTo x="0" y="0"/>
              </wp:wrapPolygon>
            </wp:wrapTight>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2400" cy="42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ahoma"/>
        </w:rPr>
        <w:t xml:space="preserve">nonetheless, the unusual fact that multiple vowel markers are present in a single </w:t>
      </w:r>
      <w:r w:rsidRPr="002A4AC3">
        <w:rPr>
          <w:rStyle w:val="Foreign"/>
          <w:rFonts w:eastAsia="Tahoma"/>
        </w:rPr>
        <w:t>akṣara</w:t>
      </w:r>
      <w:r>
        <w:rPr>
          <w:rFonts w:eastAsia="Tahoma"/>
        </w:rPr>
        <w:t xml:space="preserve"> may optionally be made explicit using an = (equals) sign between the transliterated vowels belonging to a single </w:t>
      </w:r>
      <w:r w:rsidRPr="005F4CCD">
        <w:rPr>
          <w:rStyle w:val="Foreign"/>
        </w:rPr>
        <w:t>akṣara</w:t>
      </w:r>
      <w:r>
        <w:t xml:space="preserve">, e.g. </w:t>
      </w:r>
      <w:r w:rsidRPr="00F13063">
        <w:rPr>
          <w:rStyle w:val="Foreign"/>
        </w:rPr>
        <w:t>du=ā</w:t>
      </w:r>
      <w:r>
        <w:t xml:space="preserve"> for the glyph shown on the right (which is probably an engraving mistake for </w:t>
      </w:r>
      <w:r>
        <w:rPr>
          <w:rStyle w:val="Foreign"/>
        </w:rPr>
        <w:t>ddhā</w:t>
      </w:r>
      <w:r>
        <w:t>)</w:t>
      </w:r>
    </w:p>
    <w:p w14:paraId="355FDCE8" w14:textId="071A49C5" w:rsidR="00F36FE8" w:rsidRDefault="00F36FE8" w:rsidP="00F36FE8">
      <w:pPr>
        <w:pStyle w:val="Lista"/>
        <w:rPr>
          <w:ins w:id="326" w:author="Dániel Balogh" w:date="2023-04-17T11:42:00Z"/>
        </w:rPr>
      </w:pPr>
      <w:ins w:id="327" w:author="Dániel Balogh" w:date="2023-04-17T11:41:00Z">
        <w:r>
          <w:rPr>
            <w:noProof/>
          </w:rPr>
          <w:drawing>
            <wp:anchor distT="0" distB="0" distL="114300" distR="114300" simplePos="0" relativeHeight="251699200" behindDoc="0" locked="0" layoutInCell="1" allowOverlap="1" wp14:anchorId="55FCBA9F" wp14:editId="5B905BB3">
              <wp:simplePos x="0" y="0"/>
              <wp:positionH relativeFrom="column">
                <wp:posOffset>5749748</wp:posOffset>
              </wp:positionH>
              <wp:positionV relativeFrom="paragraph">
                <wp:posOffset>97536</wp:posOffset>
              </wp:positionV>
              <wp:extent cx="412115" cy="751840"/>
              <wp:effectExtent l="0" t="0" r="6985" b="0"/>
              <wp:wrapSquare wrapText="bothSides"/>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2115" cy="751840"/>
                      </a:xfrm>
                      <a:prstGeom prst="rect">
                        <a:avLst/>
                      </a:prstGeom>
                      <a:noFill/>
                      <a:ln>
                        <a:noFill/>
                      </a:ln>
                    </pic:spPr>
                  </pic:pic>
                </a:graphicData>
              </a:graphic>
              <wp14:sizeRelH relativeFrom="margin">
                <wp14:pctWidth>0</wp14:pctWidth>
              </wp14:sizeRelH>
              <wp14:sizeRelV relativeFrom="margin">
                <wp14:pctHeight>0</wp14:pctHeight>
              </wp14:sizeRelV>
            </wp:anchor>
          </w:drawing>
        </w:r>
      </w:ins>
      <w:ins w:id="328" w:author="Dániel Balogh" w:date="2024-03-27T15:18:00Z">
        <w:r>
          <w:t xml:space="preserve">as a special case, </w:t>
        </w:r>
      </w:ins>
      <w:ins w:id="329" w:author="Dániel Balogh" w:date="2023-04-17T11:37:00Z">
        <w:r>
          <w:t xml:space="preserve">when the vowel markers </w:t>
        </w:r>
        <w:r w:rsidRPr="00880368">
          <w:rPr>
            <w:rStyle w:val="Foreign"/>
          </w:rPr>
          <w:t>r̥</w:t>
        </w:r>
        <w:r w:rsidRPr="00BC6A9C">
          <w:t xml:space="preserve"> and </w:t>
        </w:r>
        <w:r>
          <w:rPr>
            <w:rStyle w:val="Foreign"/>
          </w:rPr>
          <w:t>i</w:t>
        </w:r>
        <w:r>
          <w:t xml:space="preserve"> are used in conjunction to represent the son</w:t>
        </w:r>
      </w:ins>
      <w:ins w:id="330" w:author="Dániel Balogh" w:date="2023-04-17T11:38:00Z">
        <w:r>
          <w:t>ant /</w:t>
        </w:r>
        <w:r w:rsidRPr="00880368">
          <w:rPr>
            <w:rStyle w:val="Foreign"/>
          </w:rPr>
          <w:t>r̥</w:t>
        </w:r>
        <w:r>
          <w:rPr>
            <w:rStyle w:val="Foreign"/>
          </w:rPr>
          <w:t>/</w:t>
        </w:r>
        <w:r>
          <w:t xml:space="preserve"> phoneme</w:t>
        </w:r>
      </w:ins>
      <w:ins w:id="331" w:author="Dániel Balogh" w:date="2023-04-17T11:42:00Z">
        <w:r>
          <w:t xml:space="preserve"> </w:t>
        </w:r>
      </w:ins>
    </w:p>
    <w:p w14:paraId="6649EB4C" w14:textId="77777777" w:rsidR="00F36FE8" w:rsidRPr="00F36FE8" w:rsidRDefault="00F36FE8" w:rsidP="00F36FE8">
      <w:pPr>
        <w:pStyle w:val="Lista2"/>
        <w:rPr>
          <w:ins w:id="332" w:author="Dániel Balogh" w:date="2024-03-27T15:21:00Z"/>
        </w:rPr>
      </w:pPr>
      <w:ins w:id="333" w:author="Dániel Balogh" w:date="2023-04-17T11:45:00Z">
        <w:r>
          <w:t xml:space="preserve">if the </w:t>
        </w:r>
        <w:r w:rsidRPr="00880368">
          <w:rPr>
            <w:rStyle w:val="Foreign"/>
          </w:rPr>
          <w:t>r̥</w:t>
        </w:r>
        <w:r>
          <w:t xml:space="preserve"> component is clearly distinguishable from a subscript consonantal </w:t>
        </w:r>
        <w:r w:rsidRPr="00BC6A9C">
          <w:rPr>
            <w:rStyle w:val="Foreign"/>
          </w:rPr>
          <w:t>r</w:t>
        </w:r>
      </w:ins>
      <w:ins w:id="334" w:author="Dániel Balogh" w:date="2023-04-17T11:47:00Z">
        <w:r>
          <w:t xml:space="preserve"> (as in the character </w:t>
        </w:r>
        <w:r w:rsidRPr="00880368">
          <w:rPr>
            <w:rStyle w:val="Foreign"/>
          </w:rPr>
          <w:t>mr̥</w:t>
        </w:r>
        <w:r>
          <w:rPr>
            <w:rStyle w:val="Foreign"/>
          </w:rPr>
          <w:t>i</w:t>
        </w:r>
        <w:r>
          <w:t xml:space="preserve"> on the right)</w:t>
        </w:r>
      </w:ins>
      <w:ins w:id="335" w:author="Dániel Balogh" w:date="2023-04-17T11:45:00Z">
        <w:r>
          <w:t xml:space="preserve">, transliterate </w:t>
        </w:r>
      </w:ins>
      <w:ins w:id="336" w:author="Dániel Balogh" w:date="2023-04-17T11:46:00Z">
        <w:r>
          <w:t>the combination as</w:t>
        </w:r>
      </w:ins>
      <w:ins w:id="337" w:author="Dániel Balogh" w:date="2023-04-17T11:45:00Z">
        <w:r>
          <w:t xml:space="preserve"> </w:t>
        </w:r>
        <w:r w:rsidRPr="00880368">
          <w:rPr>
            <w:rStyle w:val="Foreign"/>
          </w:rPr>
          <w:t>r̥</w:t>
        </w:r>
        <w:r>
          <w:rPr>
            <w:rStyle w:val="Foreign"/>
          </w:rPr>
          <w:t>i</w:t>
        </w:r>
      </w:ins>
      <w:ins w:id="338" w:author="Dániel Balogh" w:date="2024-03-27T15:21:00Z">
        <w:r w:rsidRPr="00F36FE8">
          <w:t xml:space="preserve"> (optionally, </w:t>
        </w:r>
        <w:r>
          <w:rPr>
            <w:rStyle w:val="Foreign"/>
          </w:rPr>
          <w:t>r̥=i</w:t>
        </w:r>
        <w:r w:rsidRPr="00F36FE8">
          <w:t>)</w:t>
        </w:r>
      </w:ins>
    </w:p>
    <w:p w14:paraId="39AA9210" w14:textId="4792D032" w:rsidR="00F36FE8" w:rsidRDefault="00F36FE8" w:rsidP="00F36FE8">
      <w:pPr>
        <w:pStyle w:val="Lista2"/>
        <w:rPr>
          <w:ins w:id="339" w:author="Dániel Balogh" w:date="2023-04-17T11:45:00Z"/>
        </w:rPr>
      </w:pPr>
      <w:ins w:id="340" w:author="Dániel Balogh" w:date="2023-04-17T11:46:00Z">
        <w:r>
          <w:t xml:space="preserve">otherwise, transliterate as </w:t>
        </w:r>
        <w:r>
          <w:rPr>
            <w:rStyle w:val="Foreign"/>
          </w:rPr>
          <w:t>ri</w:t>
        </w:r>
      </w:ins>
    </w:p>
    <w:p w14:paraId="5FB24B39" w14:textId="77777777" w:rsidR="00F36FE8" w:rsidRPr="002A4AC3" w:rsidRDefault="00F36FE8" w:rsidP="00F36FE8">
      <w:pPr>
        <w:pStyle w:val="Lista2"/>
      </w:pPr>
      <w:ins w:id="341" w:author="Dániel Balogh" w:date="2023-04-17T11:43:00Z">
        <w:r>
          <w:t xml:space="preserve">in your digital edition, </w:t>
        </w:r>
      </w:ins>
      <w:ins w:id="342" w:author="Dániel Balogh" w:date="2023-04-17T11:48:00Z">
        <w:r>
          <w:t xml:space="preserve">either </w:t>
        </w:r>
        <w:r w:rsidRPr="00880368">
          <w:rPr>
            <w:rStyle w:val="Foreign"/>
          </w:rPr>
          <w:t>r̥</w:t>
        </w:r>
        <w:r>
          <w:rPr>
            <w:rStyle w:val="Foreign"/>
          </w:rPr>
          <w:t>i</w:t>
        </w:r>
        <w:r>
          <w:t xml:space="preserve"> or </w:t>
        </w:r>
        <w:r w:rsidRPr="00880368">
          <w:rPr>
            <w:rStyle w:val="Foreign"/>
          </w:rPr>
          <w:t>ri</w:t>
        </w:r>
        <w:r>
          <w:t xml:space="preserve"> should be </w:t>
        </w:r>
      </w:ins>
      <w:ins w:id="343" w:author="Dániel Balogh" w:date="2023-04-17T11:49:00Z">
        <w:r>
          <w:t>emended to</w:t>
        </w:r>
      </w:ins>
      <w:ins w:id="344" w:author="Dániel Balogh" w:date="2023-04-17T11:47:00Z">
        <w:r>
          <w:t xml:space="preserve"> </w:t>
        </w:r>
        <w:r w:rsidRPr="00880368">
          <w:rPr>
            <w:rStyle w:val="Foreign"/>
          </w:rPr>
          <w:t>r̥</w:t>
        </w:r>
        <w:r>
          <w:t xml:space="preserve"> (</w:t>
        </w:r>
      </w:ins>
      <w:ins w:id="345" w:author="Dániel Balogh" w:date="2023-04-17T11:49:00Z">
        <w:r>
          <w:t xml:space="preserve">by means of normalisation or correction as applicable, </w:t>
        </w:r>
      </w:ins>
      <w:ins w:id="346" w:author="Dániel Balogh" w:date="2023-04-17T11:48:00Z">
        <w:r>
          <w:t>see EGD §6.1.1)</w:t>
        </w:r>
      </w:ins>
    </w:p>
    <w:p w14:paraId="1FF6C4A6" w14:textId="18351AE5" w:rsidR="00673D5B" w:rsidRPr="00673D5B" w:rsidRDefault="009100E9" w:rsidP="00BF7B0E">
      <w:pPr>
        <w:pStyle w:val="Cmsor3"/>
      </w:pPr>
      <w:bookmarkStart w:id="347" w:name="_Ref162447839"/>
      <w:bookmarkStart w:id="348" w:name="_Toc199757571"/>
      <w:ins w:id="349" w:author="Dániel Balogh" w:date="2024-03-27T15:23:00Z">
        <w:r>
          <w:t>Independent vowel signs behaving like consonant signs</w:t>
        </w:r>
      </w:ins>
      <w:bookmarkEnd w:id="347"/>
      <w:bookmarkEnd w:id="348"/>
    </w:p>
    <w:p w14:paraId="48B3D0C9" w14:textId="1E56B2C0" w:rsidR="00B968FD" w:rsidRPr="00B968FD" w:rsidRDefault="00B968FD" w:rsidP="009100E9">
      <w:pPr>
        <w:pStyle w:val="Lista"/>
        <w:rPr>
          <w:ins w:id="350" w:author="Dániel Balogh" w:date="2024-03-27T15:44:00Z"/>
        </w:rPr>
      </w:pPr>
      <w:bookmarkStart w:id="351" w:name="_Ref15558462"/>
      <w:bookmarkStart w:id="352" w:name="_Toc17811439"/>
      <w:bookmarkStart w:id="353" w:name="_Toc17811494"/>
      <w:bookmarkStart w:id="354" w:name="_Ref22719423"/>
      <w:ins w:id="355" w:author="Dániel Balogh" w:date="2024-03-27T15:44:00Z">
        <w:r w:rsidRPr="00B968FD">
          <w:t>t</w:t>
        </w:r>
        <w:r>
          <w:t xml:space="preserve">his subsection is about </w:t>
        </w:r>
      </w:ins>
      <w:ins w:id="356" w:author="Dániel Balogh" w:date="2024-03-27T15:45:00Z">
        <w:r>
          <w:t xml:space="preserve">vowel signs </w:t>
        </w:r>
      </w:ins>
      <w:ins w:id="357" w:author="Dániel Balogh" w:date="2024-03-27T15:48:00Z">
        <w:r>
          <w:t>forming conjunc</w:t>
        </w:r>
      </w:ins>
      <w:ins w:id="358" w:author="Dániel Balogh" w:date="2024-03-27T15:49:00Z">
        <w:r>
          <w:t xml:space="preserve">ts with consonant signs, apart from the special case where the glyph for independent </w:t>
        </w:r>
        <w:r w:rsidRPr="00B968FD">
          <w:rPr>
            <w:rStyle w:val="Foreign"/>
          </w:rPr>
          <w:t>A</w:t>
        </w:r>
        <w:r>
          <w:t xml:space="preserve"> is repurposed as a vowel support, for which see §</w:t>
        </w:r>
      </w:ins>
      <w:ins w:id="359" w:author="Dániel Balogh" w:date="2024-03-27T15:50:00Z">
        <w:r>
          <w:fldChar w:fldCharType="begin"/>
        </w:r>
        <w:r>
          <w:instrText xml:space="preserve"> REF _Ref17810731 \r \h </w:instrText>
        </w:r>
      </w:ins>
      <w:r>
        <w:fldChar w:fldCharType="separate"/>
      </w:r>
      <w:r w:rsidR="00EF050B">
        <w:t>5.3.4</w:t>
      </w:r>
      <w:ins w:id="360" w:author="Dániel Balogh" w:date="2024-03-27T15:50:00Z">
        <w:r>
          <w:fldChar w:fldCharType="end"/>
        </w:r>
      </w:ins>
    </w:p>
    <w:p w14:paraId="5804DDC1" w14:textId="48558E32" w:rsidR="006638FF" w:rsidRDefault="00B968FD" w:rsidP="009100E9">
      <w:pPr>
        <w:pStyle w:val="Lista"/>
        <w:rPr>
          <w:b/>
          <w:bCs/>
        </w:rPr>
      </w:pPr>
      <w:r>
        <w:rPr>
          <w:b/>
          <w:bCs/>
          <w:noProof/>
        </w:rPr>
        <w:drawing>
          <wp:anchor distT="0" distB="0" distL="114300" distR="114300" simplePos="0" relativeHeight="251703296" behindDoc="0" locked="0" layoutInCell="1" allowOverlap="1" wp14:anchorId="6E017A6C" wp14:editId="1BA7C4AB">
            <wp:simplePos x="0" y="0"/>
            <wp:positionH relativeFrom="column">
              <wp:posOffset>5023443</wp:posOffset>
            </wp:positionH>
            <wp:positionV relativeFrom="paragraph">
              <wp:posOffset>-3175</wp:posOffset>
            </wp:positionV>
            <wp:extent cx="1137600" cy="540000"/>
            <wp:effectExtent l="0" t="0" r="5715" b="0"/>
            <wp:wrapSquare wrapText="bothSides"/>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37600" cy="540000"/>
                    </a:xfrm>
                    <a:prstGeom prst="rect">
                      <a:avLst/>
                    </a:prstGeom>
                    <a:noFill/>
                    <a:ln>
                      <a:noFill/>
                    </a:ln>
                  </pic:spPr>
                </pic:pic>
              </a:graphicData>
            </a:graphic>
            <wp14:sizeRelH relativeFrom="margin">
              <wp14:pctWidth>0</wp14:pctWidth>
            </wp14:sizeRelH>
            <wp14:sizeRelV relativeFrom="margin">
              <wp14:pctHeight>0</wp14:pctHeight>
            </wp14:sizeRelV>
          </wp:anchor>
        </w:drawing>
      </w:r>
      <w:ins w:id="361" w:author="Dániel Balogh" w:date="2024-03-27T15:35:00Z">
        <w:r w:rsidR="006638FF" w:rsidRPr="006638FF">
          <w:rPr>
            <w:b/>
            <w:bCs/>
          </w:rPr>
          <w:t>where</w:t>
        </w:r>
        <w:r w:rsidR="006638FF">
          <w:rPr>
            <w:b/>
            <w:bCs/>
          </w:rPr>
          <w:t xml:space="preserve"> an independent vowel sign is conjoined to a consonant sig</w:t>
        </w:r>
      </w:ins>
      <w:ins w:id="362" w:author="Dániel Balogh" w:date="2024-03-27T15:36:00Z">
        <w:r w:rsidR="006638FF">
          <w:rPr>
            <w:b/>
            <w:bCs/>
          </w:rPr>
          <w:t>n to form a ligature, as the second R̥ in the</w:t>
        </w:r>
      </w:ins>
      <w:r w:rsidR="006638FF" w:rsidRPr="006638FF">
        <w:rPr>
          <w:b/>
          <w:bCs/>
          <w:noProof/>
        </w:rPr>
        <w:t xml:space="preserve"> </w:t>
      </w:r>
      <w:ins w:id="363" w:author="Dániel Balogh" w:date="2024-03-27T15:36:00Z">
        <w:r w:rsidR="006638FF">
          <w:rPr>
            <w:b/>
            <w:bCs/>
          </w:rPr>
          <w:t xml:space="preserve"> image on the right</w:t>
        </w:r>
      </w:ins>
    </w:p>
    <w:p w14:paraId="1F85263A" w14:textId="107416A2" w:rsidR="006638FF" w:rsidRDefault="006638FF" w:rsidP="006638FF">
      <w:pPr>
        <w:pStyle w:val="Lista2"/>
        <w:rPr>
          <w:ins w:id="364" w:author="Dániel Balogh" w:date="2024-03-27T15:40:00Z"/>
        </w:rPr>
      </w:pPr>
      <w:ins w:id="365" w:author="Dániel Balogh" w:date="2024-03-27T15:39:00Z">
        <w:r>
          <w:t>transliterate</w:t>
        </w:r>
      </w:ins>
      <w:ins w:id="366" w:author="Dániel Balogh" w:date="2024-03-27T15:40:00Z">
        <w:r>
          <w:t xml:space="preserve"> the vowel in uppercase to indicate that it is an independent vowel grapheme</w:t>
        </w:r>
      </w:ins>
    </w:p>
    <w:p w14:paraId="25B50B71" w14:textId="14A43DFD" w:rsidR="006638FF" w:rsidRDefault="006638FF" w:rsidP="006638FF">
      <w:pPr>
        <w:pStyle w:val="Lista2"/>
      </w:pPr>
      <w:ins w:id="367" w:author="Dániel Balogh" w:date="2024-03-27T15:40:00Z">
        <w:r>
          <w:t>optionally use the = sign between the consonant and the vowel sign to indicate that the two</w:t>
        </w:r>
      </w:ins>
      <w:ins w:id="368" w:author="Dániel Balogh" w:date="2024-03-27T15:41:00Z">
        <w:r>
          <w:t xml:space="preserve"> are conjoined in an </w:t>
        </w:r>
        <w:r w:rsidRPr="006638FF">
          <w:rPr>
            <w:rStyle w:val="Foreign"/>
          </w:rPr>
          <w:t>akṣara</w:t>
        </w:r>
      </w:ins>
    </w:p>
    <w:p w14:paraId="6E7F0B04" w14:textId="695EE02D" w:rsidR="006638FF" w:rsidRPr="006638FF" w:rsidRDefault="006638FF" w:rsidP="006638FF">
      <w:pPr>
        <w:pStyle w:val="Lista2"/>
      </w:pPr>
      <w:ins w:id="369" w:author="Dániel Balogh" w:date="2024-03-27T15:41:00Z">
        <w:r>
          <w:t xml:space="preserve">thus, the text in the image is transliterated as </w:t>
        </w:r>
        <w:r w:rsidRPr="006638FF">
          <w:rPr>
            <w:rStyle w:val="Foreign"/>
          </w:rPr>
          <w:t>maR̥k= R̥mpva</w:t>
        </w:r>
      </w:ins>
    </w:p>
    <w:p w14:paraId="7EF1D437" w14:textId="2DB4EA3C" w:rsidR="009100E9" w:rsidRDefault="009100E9" w:rsidP="009100E9">
      <w:pPr>
        <w:pStyle w:val="Lista"/>
      </w:pPr>
      <w:r>
        <w:rPr>
          <w:noProof/>
        </w:rPr>
        <w:drawing>
          <wp:anchor distT="0" distB="0" distL="114300" distR="114300" simplePos="0" relativeHeight="251701248" behindDoc="0" locked="0" layoutInCell="1" allowOverlap="1" wp14:anchorId="0BB476CB" wp14:editId="63FEC5A4">
            <wp:simplePos x="0" y="0"/>
            <wp:positionH relativeFrom="margin">
              <wp:posOffset>4990260</wp:posOffset>
            </wp:positionH>
            <wp:positionV relativeFrom="paragraph">
              <wp:posOffset>73609</wp:posOffset>
            </wp:positionV>
            <wp:extent cx="1134000" cy="558000"/>
            <wp:effectExtent l="0" t="0" r="0" b="0"/>
            <wp:wrapSquare wrapText="bothSides"/>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34000" cy="558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3DF4">
        <w:rPr>
          <w:b/>
          <w:bCs/>
        </w:rPr>
        <w:t xml:space="preserve">where </w:t>
      </w:r>
      <w:ins w:id="370" w:author="Dániel Balogh" w:date="2024-03-27T15:35:00Z">
        <w:r w:rsidR="006638FF" w:rsidRPr="006A3DF4">
          <w:rPr>
            <w:b/>
            <w:bCs/>
          </w:rPr>
          <w:t>an independent vowel sign</w:t>
        </w:r>
        <w:r w:rsidR="006638FF" w:rsidRPr="006A3DF4" w:rsidDel="006638FF">
          <w:rPr>
            <w:b/>
            <w:bCs/>
          </w:rPr>
          <w:t xml:space="preserve"> </w:t>
        </w:r>
      </w:ins>
      <w:del w:id="371" w:author="Dániel Balogh" w:date="2024-03-27T15:35:00Z">
        <w:r w:rsidRPr="006A3DF4" w:rsidDel="006638FF">
          <w:rPr>
            <w:b/>
            <w:bCs/>
          </w:rPr>
          <w:delText xml:space="preserve">a superscript </w:delText>
        </w:r>
        <w:r w:rsidRPr="006A3DF4" w:rsidDel="006638FF">
          <w:rPr>
            <w:b/>
            <w:bCs/>
            <w:i/>
            <w:iCs/>
          </w:rPr>
          <w:delText>r</w:delText>
        </w:r>
        <w:r w:rsidRPr="006A3DF4" w:rsidDel="006638FF">
          <w:rPr>
            <w:b/>
            <w:bCs/>
          </w:rPr>
          <w:delText xml:space="preserve"> marker </w:delText>
        </w:r>
      </w:del>
      <w:r w:rsidRPr="006A3DF4">
        <w:rPr>
          <w:b/>
          <w:bCs/>
        </w:rPr>
        <w:t xml:space="preserve">is combined with </w:t>
      </w:r>
      <w:ins w:id="372" w:author="Dániel Balogh" w:date="2024-03-27T15:35:00Z">
        <w:r w:rsidR="006638FF" w:rsidRPr="006A3DF4">
          <w:rPr>
            <w:b/>
            <w:bCs/>
          </w:rPr>
          <w:t xml:space="preserve">a superscript </w:t>
        </w:r>
        <w:r w:rsidR="006638FF" w:rsidRPr="006A3DF4">
          <w:rPr>
            <w:b/>
            <w:bCs/>
            <w:i/>
            <w:iCs/>
          </w:rPr>
          <w:t>r</w:t>
        </w:r>
        <w:r w:rsidR="006638FF" w:rsidRPr="006A3DF4">
          <w:rPr>
            <w:b/>
            <w:bCs/>
          </w:rPr>
          <w:t xml:space="preserve"> marker</w:t>
        </w:r>
      </w:ins>
      <w:del w:id="373" w:author="Dániel Balogh" w:date="2024-03-27T15:35:00Z">
        <w:r w:rsidRPr="006A3DF4" w:rsidDel="006638FF">
          <w:rPr>
            <w:b/>
            <w:bCs/>
          </w:rPr>
          <w:delText>an independent vowel sign</w:delText>
        </w:r>
      </w:del>
      <w:r>
        <w:t>, as in the Javanese example on the right</w:t>
      </w:r>
    </w:p>
    <w:p w14:paraId="1E673E10" w14:textId="77777777" w:rsidR="009100E9" w:rsidRDefault="009100E9" w:rsidP="009100E9">
      <w:pPr>
        <w:pStyle w:val="Lista2"/>
      </w:pPr>
      <w:r w:rsidRPr="005849D0">
        <w:t>use a</w:t>
      </w:r>
      <w:r>
        <w:t>n</w:t>
      </w:r>
      <w:r w:rsidRPr="005849D0">
        <w:t xml:space="preserve"> = sign </w:t>
      </w:r>
      <w:r>
        <w:t>between the transliterated characters to make it explicit that the transliteration is not a mistake (for an original text involving a final consonant, a zero vowel marker or a dependent vowel)</w:t>
      </w:r>
    </w:p>
    <w:p w14:paraId="79C4BDDB" w14:textId="75EE50B0" w:rsidR="009100E9" w:rsidRDefault="009100E9" w:rsidP="009100E9">
      <w:pPr>
        <w:pStyle w:val="Lista2"/>
        <w:rPr>
          <w:ins w:id="374" w:author="Dániel Balogh" w:date="2021-11-22T08:18:00Z"/>
        </w:rPr>
      </w:pPr>
      <w:r>
        <w:t xml:space="preserve">thus, the text in the image is </w:t>
      </w:r>
      <w:r>
        <w:rPr>
          <w:rStyle w:val="Foreign"/>
        </w:rPr>
        <w:t>Umiṅsor= I</w:t>
      </w:r>
      <w:del w:id="375" w:author="Dániel Balogh" w:date="2024-03-27T15:41:00Z">
        <w:r w:rsidDel="006638FF">
          <w:delText xml:space="preserve"> (note the editorial space after the = sign)</w:delText>
        </w:r>
      </w:del>
    </w:p>
    <w:p w14:paraId="58514FEF" w14:textId="0B62F331" w:rsidR="00673D5B" w:rsidRDefault="00673D5B" w:rsidP="00BF7B0E">
      <w:pPr>
        <w:pStyle w:val="Cmsor3"/>
      </w:pPr>
      <w:bookmarkStart w:id="376" w:name="_Toc199757572"/>
      <w:del w:id="377" w:author="Dániel Balogh" w:date="2024-03-27T15:23:00Z">
        <w:r w:rsidDel="009100E9">
          <w:delText xml:space="preserve">Unusually </w:delText>
        </w:r>
      </w:del>
      <w:ins w:id="378" w:author="Dániel Balogh" w:date="2024-03-27T15:23:00Z">
        <w:r w:rsidR="009100E9">
          <w:t xml:space="preserve">Other unusually </w:t>
        </w:r>
      </w:ins>
      <w:r>
        <w:t xml:space="preserve">composed </w:t>
      </w:r>
      <w:bookmarkEnd w:id="351"/>
      <w:bookmarkEnd w:id="352"/>
      <w:bookmarkEnd w:id="353"/>
      <w:bookmarkEnd w:id="354"/>
      <w:r>
        <w:t>complex characters</w:t>
      </w:r>
      <w:bookmarkEnd w:id="376"/>
    </w:p>
    <w:p w14:paraId="427461DC" w14:textId="77777777" w:rsidR="00673D5B" w:rsidRDefault="00673D5B" w:rsidP="00673D5B">
      <w:pPr>
        <w:pStyle w:val="Lista"/>
      </w:pPr>
      <w:r w:rsidRPr="005849D0">
        <w:rPr>
          <w:b/>
          <w:bCs/>
          <w:noProof/>
        </w:rPr>
        <w:drawing>
          <wp:anchor distT="0" distB="0" distL="114300" distR="114300" simplePos="0" relativeHeight="251693056" behindDoc="0" locked="0" layoutInCell="1" allowOverlap="1" wp14:anchorId="4D2C728B" wp14:editId="31EF421C">
            <wp:simplePos x="0" y="0"/>
            <wp:positionH relativeFrom="margin">
              <wp:posOffset>5457140</wp:posOffset>
            </wp:positionH>
            <wp:positionV relativeFrom="paragraph">
              <wp:posOffset>35636</wp:posOffset>
            </wp:positionV>
            <wp:extent cx="594000" cy="648000"/>
            <wp:effectExtent l="0" t="0" r="0" b="0"/>
            <wp:wrapSquare wrapText="bothSides"/>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849D0">
        <w:rPr>
          <w:b/>
          <w:bCs/>
        </w:rPr>
        <w:t>where a Tamil text written in Tamil script employs a ligature</w:t>
      </w:r>
      <w:r>
        <w:t xml:space="preserve"> such as </w:t>
      </w:r>
      <w:r>
        <w:rPr>
          <w:rStyle w:val="Foreign"/>
        </w:rPr>
        <w:t>nna</w:t>
      </w:r>
      <w:r>
        <w:t xml:space="preserve"> and </w:t>
      </w:r>
      <w:r>
        <w:rPr>
          <w:rStyle w:val="Foreign"/>
        </w:rPr>
        <w:t>kka</w:t>
      </w:r>
      <w:r>
        <w:t xml:space="preserve"> in the image</w:t>
      </w:r>
    </w:p>
    <w:p w14:paraId="05DB0D31" w14:textId="6A099A73" w:rsidR="00673D5B" w:rsidRDefault="00673D5B" w:rsidP="00673D5B">
      <w:pPr>
        <w:pStyle w:val="Lista2"/>
      </w:pPr>
      <w:r w:rsidRPr="005849D0">
        <w:t>use a</w:t>
      </w:r>
      <w:r>
        <w:t>n</w:t>
      </w:r>
      <w:r w:rsidRPr="005849D0">
        <w:t xml:space="preserve"> = sign </w:t>
      </w:r>
      <w:r>
        <w:t xml:space="preserve">between the transliterated consonants to distinguish the ligature from the script’s default method of writing conjunct consonants as two glyphs with an explicit or implicit zero vowel marker (for which see also </w:t>
      </w:r>
      <w:r>
        <w:fldChar w:fldCharType="begin"/>
      </w:r>
      <w:r>
        <w:instrText xml:space="preserve"> REF _Ref17800758 \r \h </w:instrText>
      </w:r>
      <w:r>
        <w:fldChar w:fldCharType="separate"/>
      </w:r>
      <w:r w:rsidR="00EF050B">
        <w:t>5.3.2</w:t>
      </w:r>
      <w:r>
        <w:fldChar w:fldCharType="end"/>
      </w:r>
      <w:r>
        <w:t>), e.g.</w:t>
      </w:r>
    </w:p>
    <w:p w14:paraId="3F95C33A" w14:textId="77777777" w:rsidR="00673D5B" w:rsidRDefault="00673D5B" w:rsidP="00673D5B">
      <w:pPr>
        <w:pStyle w:val="Lista3"/>
      </w:pPr>
      <w:r w:rsidRPr="005849D0">
        <w:rPr>
          <w:rStyle w:val="Foreign"/>
        </w:rPr>
        <w:t>n=na</w:t>
      </w:r>
      <w:r>
        <w:t xml:space="preserve"> as distinct from </w:t>
      </w:r>
      <w:r>
        <w:rPr>
          <w:rStyle w:val="Foreign"/>
        </w:rPr>
        <w:t>n</w:t>
      </w:r>
      <w:r w:rsidRPr="004E1D84">
        <w:rPr>
          <w:rStyle w:val="Foreign"/>
        </w:rPr>
        <w:t>·</w:t>
      </w:r>
      <w:r>
        <w:rPr>
          <w:rStyle w:val="Foreign"/>
        </w:rPr>
        <w:t>na</w:t>
      </w:r>
      <w:r>
        <w:t xml:space="preserve"> and </w:t>
      </w:r>
      <w:r w:rsidRPr="00210CED">
        <w:rPr>
          <w:rStyle w:val="Foreign"/>
        </w:rPr>
        <w:t>nna</w:t>
      </w:r>
    </w:p>
    <w:p w14:paraId="6F6F6B46" w14:textId="77777777" w:rsidR="00673D5B" w:rsidRDefault="00673D5B" w:rsidP="00673D5B">
      <w:pPr>
        <w:pStyle w:val="Lista3"/>
      </w:pPr>
      <w:r>
        <w:rPr>
          <w:i/>
          <w:iCs/>
        </w:rPr>
        <w:t>k=ka</w:t>
      </w:r>
      <w:r>
        <w:t xml:space="preserve"> as distinct from </w:t>
      </w:r>
      <w:r>
        <w:rPr>
          <w:rStyle w:val="Foreign"/>
        </w:rPr>
        <w:t>k</w:t>
      </w:r>
      <w:r w:rsidRPr="004E1D84">
        <w:rPr>
          <w:rStyle w:val="Foreign"/>
        </w:rPr>
        <w:t>·</w:t>
      </w:r>
      <w:r>
        <w:rPr>
          <w:rStyle w:val="Foreign"/>
        </w:rPr>
        <w:t>ka</w:t>
      </w:r>
      <w:r>
        <w:t xml:space="preserve"> and </w:t>
      </w:r>
      <w:r>
        <w:rPr>
          <w:rStyle w:val="Foreign"/>
        </w:rPr>
        <w:t>kka</w:t>
      </w:r>
      <w:r>
        <w:t xml:space="preserve"> </w:t>
      </w:r>
    </w:p>
    <w:p w14:paraId="20734927" w14:textId="77777777" w:rsidR="00673D5B" w:rsidRDefault="00673D5B" w:rsidP="00673D5B">
      <w:pPr>
        <w:pStyle w:val="Lista2"/>
      </w:pPr>
      <w:r>
        <w:t xml:space="preserve">it is </w:t>
      </w:r>
      <w:r>
        <w:rPr>
          <w:b/>
          <w:bCs/>
        </w:rPr>
        <w:t>strongly recommended</w:t>
      </w:r>
      <w:r>
        <w:t xml:space="preserve"> that whenever feasible, you should make Tamil ligatures explicit in this way</w:t>
      </w:r>
    </w:p>
    <w:p w14:paraId="01CA263A" w14:textId="77777777" w:rsidR="00673D5B" w:rsidRDefault="00673D5B" w:rsidP="00673D5B">
      <w:pPr>
        <w:pStyle w:val="Lista2"/>
      </w:pPr>
      <w:r>
        <w:t>however, never add an = sign where ligatures are a writing system’s default method of representing conjunct consonants (including Tamil written in Grantha)</w:t>
      </w:r>
    </w:p>
    <w:p w14:paraId="4329365E" w14:textId="77777777" w:rsidR="00673D5B" w:rsidRDefault="00673D5B" w:rsidP="00673D5B">
      <w:pPr>
        <w:pStyle w:val="Lista"/>
      </w:pPr>
      <w:r w:rsidRPr="00D47EDD">
        <w:rPr>
          <w:b/>
          <w:bCs/>
        </w:rPr>
        <w:t>where a</w:t>
      </w:r>
      <w:r>
        <w:rPr>
          <w:b/>
          <w:bCs/>
        </w:rPr>
        <w:t>n</w:t>
      </w:r>
      <w:r w:rsidRPr="00D47EDD">
        <w:rPr>
          <w:b/>
          <w:bCs/>
        </w:rPr>
        <w:t xml:space="preserve"> </w:t>
      </w:r>
      <w:r>
        <w:rPr>
          <w:b/>
          <w:bCs/>
        </w:rPr>
        <w:t>Indonesian</w:t>
      </w:r>
      <w:r w:rsidRPr="00D47EDD">
        <w:rPr>
          <w:b/>
          <w:bCs/>
        </w:rPr>
        <w:t xml:space="preserve"> text employs the superscript </w:t>
      </w:r>
      <w:r w:rsidRPr="00D47EDD">
        <w:rPr>
          <w:b/>
          <w:bCs/>
          <w:i/>
          <w:iCs/>
        </w:rPr>
        <w:t>r</w:t>
      </w:r>
      <w:r w:rsidRPr="00D47EDD">
        <w:rPr>
          <w:b/>
          <w:bCs/>
        </w:rPr>
        <w:t xml:space="preserve"> marker</w:t>
      </w:r>
      <w:r>
        <w:t xml:space="preserve"> (</w:t>
      </w:r>
      <w:proofErr w:type="spellStart"/>
      <w:r w:rsidRPr="00061C63">
        <w:rPr>
          <w:rStyle w:val="Foreign"/>
        </w:rPr>
        <w:t>repha</w:t>
      </w:r>
      <w:proofErr w:type="spellEnd"/>
      <w:r>
        <w:t xml:space="preserve">, </w:t>
      </w:r>
      <w:r w:rsidRPr="00061C63">
        <w:rPr>
          <w:rStyle w:val="Foreign"/>
        </w:rPr>
        <w:t>layar</w:t>
      </w:r>
      <w:r>
        <w:t xml:space="preserve">, </w:t>
      </w:r>
      <w:r w:rsidRPr="00061C63">
        <w:rPr>
          <w:rStyle w:val="Foreign"/>
        </w:rPr>
        <w:t>surang</w:t>
      </w:r>
      <w:r>
        <w:t xml:space="preserve">) </w:t>
      </w:r>
      <w:r w:rsidRPr="00D47EDD">
        <w:rPr>
          <w:b/>
          <w:bCs/>
        </w:rPr>
        <w:t xml:space="preserve">in two </w:t>
      </w:r>
      <w:r>
        <w:rPr>
          <w:b/>
          <w:bCs/>
        </w:rPr>
        <w:t>modes</w:t>
      </w:r>
      <w:r>
        <w:t>,</w:t>
      </w:r>
    </w:p>
    <w:p w14:paraId="1F178FF1" w14:textId="77777777" w:rsidR="00673D5B" w:rsidRDefault="00673D5B" w:rsidP="00673D5B">
      <w:pPr>
        <w:pStyle w:val="Lista2"/>
      </w:pPr>
      <w:r>
        <w:t>namely</w:t>
      </w:r>
    </w:p>
    <w:p w14:paraId="65F9C838" w14:textId="77777777" w:rsidR="00673D5B" w:rsidRPr="00D47EDD" w:rsidRDefault="00673D5B" w:rsidP="00673D5B">
      <w:pPr>
        <w:pStyle w:val="Lista3"/>
        <w:rPr>
          <w:rFonts w:ascii="Arial" w:hAnsi="Arial" w:cs="Arial"/>
          <w:lang w:eastAsia="en-GB"/>
        </w:rPr>
      </w:pPr>
      <w:r w:rsidRPr="00D47EDD">
        <w:rPr>
          <w:lang w:eastAsia="en-GB"/>
        </w:rPr>
        <w:t xml:space="preserve">the “Indian” </w:t>
      </w:r>
      <w:r>
        <w:rPr>
          <w:lang w:eastAsia="en-GB"/>
        </w:rPr>
        <w:t>mode</w:t>
      </w:r>
      <w:r w:rsidRPr="00D47EDD">
        <w:rPr>
          <w:lang w:eastAsia="en-GB"/>
        </w:rPr>
        <w:t xml:space="preserve">, i.e. to be read before the consonant it is attached to, as in </w:t>
      </w:r>
      <w:r w:rsidRPr="001B22C0">
        <w:rPr>
          <w:rStyle w:val="ForeignBalineseScript"/>
        </w:rPr>
        <w:t>ᬲᬯᬃ</w:t>
      </w:r>
      <w:r w:rsidRPr="00D47EDD">
        <w:rPr>
          <w:lang w:eastAsia="en-GB"/>
        </w:rPr>
        <w:t xml:space="preserve"> </w:t>
      </w:r>
      <w:proofErr w:type="spellStart"/>
      <w:r w:rsidRPr="00D47EDD">
        <w:rPr>
          <w:i/>
          <w:iCs/>
          <w:lang w:eastAsia="en-GB"/>
        </w:rPr>
        <w:t>sarva</w:t>
      </w:r>
      <w:proofErr w:type="spellEnd"/>
      <w:r w:rsidRPr="00D47EDD">
        <w:rPr>
          <w:rFonts w:ascii="Gentium" w:hAnsi="Gentium" w:cs="Arial"/>
          <w:lang w:eastAsia="en-GB"/>
        </w:rPr>
        <w:t>; and</w:t>
      </w:r>
    </w:p>
    <w:p w14:paraId="3A830AF9" w14:textId="77777777" w:rsidR="00673D5B" w:rsidRPr="00D47EDD" w:rsidRDefault="00673D5B" w:rsidP="00673D5B">
      <w:pPr>
        <w:pStyle w:val="Lista3"/>
        <w:rPr>
          <w:rFonts w:ascii="Arial" w:hAnsi="Arial"/>
          <w:lang w:eastAsia="en-GB"/>
        </w:rPr>
      </w:pPr>
      <w:r w:rsidRPr="00D47EDD">
        <w:rPr>
          <w:lang w:eastAsia="en-GB"/>
        </w:rPr>
        <w:t xml:space="preserve">the “Indonesian” </w:t>
      </w:r>
      <w:r>
        <w:rPr>
          <w:lang w:eastAsia="en-GB"/>
        </w:rPr>
        <w:t>mode</w:t>
      </w:r>
      <w:r w:rsidRPr="00D47EDD">
        <w:rPr>
          <w:lang w:eastAsia="en-GB"/>
        </w:rPr>
        <w:t xml:space="preserve">, i.e. to be read after the rest of the </w:t>
      </w:r>
      <w:proofErr w:type="spellStart"/>
      <w:r w:rsidRPr="00D47EDD">
        <w:rPr>
          <w:i/>
          <w:iCs/>
          <w:lang w:eastAsia="en-GB"/>
        </w:rPr>
        <w:t>akṣara</w:t>
      </w:r>
      <w:proofErr w:type="spellEnd"/>
      <w:r w:rsidRPr="00D47EDD">
        <w:rPr>
          <w:lang w:eastAsia="en-GB"/>
        </w:rPr>
        <w:t xml:space="preserve"> it is attached to, as in </w:t>
      </w:r>
      <w:r w:rsidRPr="001B22C0">
        <w:rPr>
          <w:rStyle w:val="ForeignBalineseScript"/>
        </w:rPr>
        <w:t>ᬲᬫᬃ</w:t>
      </w:r>
      <w:r w:rsidRPr="00D47EDD">
        <w:rPr>
          <w:rFonts w:cs="Gentium Plus"/>
          <w:lang w:eastAsia="en-GB"/>
        </w:rPr>
        <w:t xml:space="preserve"> </w:t>
      </w:r>
      <w:proofErr w:type="spellStart"/>
      <w:r w:rsidRPr="00D47EDD">
        <w:rPr>
          <w:rFonts w:cs="Gentium Plus"/>
          <w:i/>
          <w:iCs/>
          <w:lang w:eastAsia="en-GB"/>
        </w:rPr>
        <w:t>samar</w:t>
      </w:r>
      <w:proofErr w:type="spellEnd"/>
      <w:r w:rsidRPr="00D47EDD">
        <w:rPr>
          <w:rFonts w:cs="Gentium Plus"/>
          <w:lang w:eastAsia="en-GB"/>
        </w:rPr>
        <w:t> </w:t>
      </w:r>
    </w:p>
    <w:p w14:paraId="5048CB3F" w14:textId="77777777" w:rsidR="00673D5B" w:rsidRDefault="00673D5B" w:rsidP="00673D5B">
      <w:pPr>
        <w:pStyle w:val="Lista2"/>
      </w:pPr>
      <w:r>
        <w:t>then this fact must be noted in your commentary to the text, including a specification of which mode is the default (dominant) one for that text</w:t>
      </w:r>
    </w:p>
    <w:p w14:paraId="13AA1318" w14:textId="77777777" w:rsidR="00673D5B" w:rsidRDefault="00673D5B" w:rsidP="00673D5B">
      <w:pPr>
        <w:pStyle w:val="Lista2"/>
      </w:pPr>
      <w:r>
        <w:lastRenderedPageBreak/>
        <w:t xml:space="preserve">in addition, you may optionally use an = sign between the transliterated </w:t>
      </w:r>
      <w:r>
        <w:rPr>
          <w:i/>
          <w:iCs/>
        </w:rPr>
        <w:t>r</w:t>
      </w:r>
      <w:r>
        <w:t xml:space="preserve"> and the other characters transliterating the same </w:t>
      </w:r>
      <w:r>
        <w:rPr>
          <w:rStyle w:val="Foreign"/>
        </w:rPr>
        <w:t>akṣara</w:t>
      </w:r>
      <w:r>
        <w:t xml:space="preserve"> in instances of the non-default mode, i.e.</w:t>
      </w:r>
    </w:p>
    <w:p w14:paraId="7EAB4613" w14:textId="77777777" w:rsidR="00673D5B" w:rsidRDefault="00673D5B" w:rsidP="00673D5B">
      <w:pPr>
        <w:pStyle w:val="Lista"/>
      </w:pPr>
      <w:r>
        <w:t xml:space="preserve">the representation of the “Indonesian” (versus “Indian”) positioning of the </w:t>
      </w:r>
      <w:r w:rsidRPr="004E1D84">
        <w:rPr>
          <w:rStyle w:val="Foreign"/>
        </w:rPr>
        <w:t>r</w:t>
      </w:r>
      <w:r>
        <w:t xml:space="preserve"> marker is handled via markup</w:t>
      </w:r>
    </w:p>
    <w:p w14:paraId="0BAC3640" w14:textId="77777777" w:rsidR="00673D5B" w:rsidRDefault="00673D5B" w:rsidP="00673D5B">
      <w:pPr>
        <w:pStyle w:val="Lista2"/>
      </w:pPr>
      <w:r>
        <w:t xml:space="preserve">thus, even in strict transliteration, </w:t>
      </w:r>
      <w:r w:rsidRPr="00692741">
        <w:t xml:space="preserve">transcribe the text in the order the script components were meant to be </w:t>
      </w:r>
      <w:r>
        <w:t>pronounced, i.e.</w:t>
      </w:r>
    </w:p>
    <w:p w14:paraId="68A9E5BA" w14:textId="77777777" w:rsidR="00673D5B" w:rsidRPr="001B22C0" w:rsidRDefault="00673D5B" w:rsidP="00673D5B">
      <w:pPr>
        <w:pStyle w:val="Lista3"/>
        <w:rPr>
          <w:rStyle w:val="Foreign"/>
        </w:rPr>
      </w:pPr>
      <w:ins w:id="379" w:author="Dániel Balogh" w:date="2021-05-27T10:42:00Z">
        <w:r>
          <w:rPr>
            <w:noProof/>
          </w:rPr>
          <w:drawing>
            <wp:anchor distT="0" distB="0" distL="114300" distR="114300" simplePos="0" relativeHeight="251691008" behindDoc="0" locked="0" layoutInCell="1" allowOverlap="0" wp14:anchorId="4876502B" wp14:editId="5230A10A">
              <wp:simplePos x="0" y="0"/>
              <wp:positionH relativeFrom="margin">
                <wp:align>right</wp:align>
              </wp:positionH>
              <wp:positionV relativeFrom="paragraph">
                <wp:posOffset>7620</wp:posOffset>
              </wp:positionV>
              <wp:extent cx="1307465" cy="473710"/>
              <wp:effectExtent l="0" t="0" r="6985" b="2540"/>
              <wp:wrapSquare wrapText="bothSides"/>
              <wp:docPr id="311939785" name="Kép 311939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07465" cy="473710"/>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Pr="001B22C0">
        <w:t xml:space="preserve">if the “Indonesian” mode is dominant, </w:t>
      </w:r>
      <w:r>
        <w:t>transliterate</w:t>
      </w:r>
      <w:r w:rsidRPr="001B22C0">
        <w:t xml:space="preserve"> </w:t>
      </w:r>
      <w:r w:rsidRPr="001B22C0">
        <w:rPr>
          <w:rStyle w:val="ForeignBalineseScript"/>
        </w:rPr>
        <w:t>ᬲᬯᬃ</w:t>
      </w:r>
      <w:r w:rsidRPr="001B22C0">
        <w:t xml:space="preserve"> as </w:t>
      </w:r>
      <w:r>
        <w:rPr>
          <w:rStyle w:val="Foreign"/>
        </w:rPr>
        <w:t>sar=va</w:t>
      </w:r>
    </w:p>
    <w:p w14:paraId="58DEFE6A" w14:textId="77777777" w:rsidR="00673D5B" w:rsidRDefault="00673D5B" w:rsidP="00673D5B">
      <w:pPr>
        <w:pStyle w:val="Lista3"/>
        <w:rPr>
          <w:ins w:id="380" w:author="Dániel Balogh" w:date="2021-05-27T10:43:00Z"/>
        </w:rPr>
      </w:pPr>
      <w:r w:rsidRPr="001B22C0">
        <w:t xml:space="preserve">if the “Indian” mode is dominant, </w:t>
      </w:r>
      <w:r>
        <w:t xml:space="preserve">transliterate </w:t>
      </w:r>
      <w:r w:rsidRPr="001B22C0">
        <w:rPr>
          <w:rStyle w:val="ForeignBalineseScript"/>
        </w:rPr>
        <w:t>ᬲᬫᬃ</w:t>
      </w:r>
      <w:r w:rsidRPr="001B22C0">
        <w:t xml:space="preserve"> as </w:t>
      </w:r>
      <w:r>
        <w:rPr>
          <w:rStyle w:val="Foreign"/>
        </w:rPr>
        <w:t>sama=r</w:t>
      </w:r>
    </w:p>
    <w:p w14:paraId="7DD30D48" w14:textId="77777777" w:rsidR="00673D5B" w:rsidRPr="006E78DA" w:rsidRDefault="00673D5B" w:rsidP="00673D5B">
      <w:pPr>
        <w:pStyle w:val="Lista3"/>
      </w:pPr>
      <w:ins w:id="381" w:author="Dániel Balogh" w:date="2021-05-27T10:43:00Z">
        <w:r>
          <w:t xml:space="preserve">e.g. </w:t>
        </w:r>
        <w:r w:rsidRPr="009100E9">
          <w:rPr>
            <w:rStyle w:val="Foreign"/>
          </w:rPr>
          <w:t>Ina=rpaṇakan·</w:t>
        </w:r>
        <w:r>
          <w:t xml:space="preserve"> for the example on the right</w:t>
        </w:r>
      </w:ins>
    </w:p>
    <w:p w14:paraId="24B18F20" w14:textId="3AFF37B5" w:rsidR="00673D5B" w:rsidRDefault="00673D5B" w:rsidP="00673D5B">
      <w:pPr>
        <w:pStyle w:val="Lista2"/>
      </w:pPr>
      <w:r>
        <w:t xml:space="preserve">for the sake of explicitness you may also choose to use the above notation redundantly for all occurrences of a superscript </w:t>
      </w:r>
      <w:r>
        <w:rPr>
          <w:i/>
          <w:iCs/>
        </w:rPr>
        <w:t>r</w:t>
      </w:r>
      <w:r>
        <w:t>, not only for ones that deviate from the default</w:t>
      </w:r>
    </w:p>
    <w:p w14:paraId="4B3EA5BD" w14:textId="77777777" w:rsidR="00673D5B" w:rsidRDefault="00673D5B" w:rsidP="00673D5B">
      <w:pPr>
        <w:pStyle w:val="Lista"/>
        <w:rPr>
          <w:ins w:id="382" w:author="Dániel Balogh" w:date="2021-11-22T08:20:00Z"/>
        </w:rPr>
      </w:pPr>
      <w:ins w:id="383" w:author="Dániel Balogh" w:date="2021-11-22T08:21:00Z">
        <w:r>
          <w:rPr>
            <w:noProof/>
          </w:rPr>
          <w:drawing>
            <wp:anchor distT="0" distB="0" distL="114300" distR="114300" simplePos="0" relativeHeight="251692032" behindDoc="1" locked="0" layoutInCell="1" allowOverlap="1" wp14:anchorId="248ED4EA" wp14:editId="5936ADC8">
              <wp:simplePos x="0" y="0"/>
              <wp:positionH relativeFrom="column">
                <wp:posOffset>5114290</wp:posOffset>
              </wp:positionH>
              <wp:positionV relativeFrom="paragraph">
                <wp:posOffset>58420</wp:posOffset>
              </wp:positionV>
              <wp:extent cx="1052830" cy="563880"/>
              <wp:effectExtent l="0" t="0" r="0" b="7620"/>
              <wp:wrapTight wrapText="bothSides">
                <wp:wrapPolygon edited="0">
                  <wp:start x="0" y="0"/>
                  <wp:lineTo x="0" y="21162"/>
                  <wp:lineTo x="21105" y="21162"/>
                  <wp:lineTo x="21105" y="0"/>
                  <wp:lineTo x="0" y="0"/>
                </wp:wrapPolygon>
              </wp:wrapTight>
              <wp:docPr id="498209619" name="Kép 498209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52830" cy="563880"/>
                      </a:xfrm>
                      <a:prstGeom prst="rect">
                        <a:avLst/>
                      </a:prstGeom>
                      <a:noFill/>
                      <a:ln>
                        <a:noFill/>
                      </a:ln>
                    </pic:spPr>
                  </pic:pic>
                </a:graphicData>
              </a:graphic>
              <wp14:sizeRelH relativeFrom="page">
                <wp14:pctWidth>0</wp14:pctWidth>
              </wp14:sizeRelH>
              <wp14:sizeRelV relativeFrom="page">
                <wp14:pctHeight>0</wp14:pctHeight>
              </wp14:sizeRelV>
            </wp:anchor>
          </w:drawing>
        </w:r>
      </w:ins>
      <w:ins w:id="384" w:author="Dániel Balogh" w:date="2021-11-22T08:18:00Z">
        <w:r>
          <w:t xml:space="preserve">where a </w:t>
        </w:r>
        <w:r>
          <w:rPr>
            <w:rStyle w:val="Foreign"/>
          </w:rPr>
          <w:t>jihvāmūlīya</w:t>
        </w:r>
        <w:r>
          <w:t xml:space="preserve"> or </w:t>
        </w:r>
        <w:r>
          <w:rPr>
            <w:rStyle w:val="Foreign"/>
          </w:rPr>
          <w:t>upādhmānīya</w:t>
        </w:r>
        <w:r>
          <w:t xml:space="preserve"> sign is employed like a </w:t>
        </w:r>
        <w:r w:rsidRPr="009100E9">
          <w:rPr>
            <w:rStyle w:val="Foreign"/>
          </w:rPr>
          <w:t>visarga</w:t>
        </w:r>
        <w:r>
          <w:t>, i.e. written inline rather than as the first component of a conjunct</w:t>
        </w:r>
      </w:ins>
    </w:p>
    <w:p w14:paraId="3D69297D" w14:textId="33F3C750" w:rsidR="00673D5B" w:rsidRDefault="00673D5B" w:rsidP="00673D5B">
      <w:pPr>
        <w:pStyle w:val="Lista2"/>
        <w:rPr>
          <w:ins w:id="385" w:author="Dániel Balogh" w:date="2021-11-22T08:20:00Z"/>
        </w:rPr>
      </w:pPr>
      <w:ins w:id="386" w:author="Dániel Balogh" w:date="2021-11-22T08:19:00Z">
        <w:r>
          <w:t xml:space="preserve">transliterate as </w:t>
        </w:r>
        <w:r w:rsidRPr="00C07E26">
          <w:rPr>
            <w:rStyle w:val="Foreign"/>
          </w:rPr>
          <w:t>=ẖ</w:t>
        </w:r>
        <w:r>
          <w:t xml:space="preserve"> and </w:t>
        </w:r>
        <w:r w:rsidRPr="00C07E26">
          <w:rPr>
            <w:rStyle w:val="Foreign"/>
          </w:rPr>
          <w:t>=ḫ</w:t>
        </w:r>
        <w:r>
          <w:t xml:space="preserve"> to in</w:t>
        </w:r>
      </w:ins>
      <w:ins w:id="387" w:author="Dániel Balogh" w:date="2021-11-22T08:20:00Z">
        <w:r>
          <w:t xml:space="preserve">dicate that this sign, like a </w:t>
        </w:r>
        <w:r w:rsidRPr="009100E9">
          <w:rPr>
            <w:rStyle w:val="Foreign"/>
          </w:rPr>
          <w:t>visarga</w:t>
        </w:r>
        <w:r>
          <w:t xml:space="preserve">, is associated with the preceding </w:t>
        </w:r>
        <w:r w:rsidRPr="009100E9">
          <w:rPr>
            <w:rStyle w:val="Foreign"/>
          </w:rPr>
          <w:t>ak</w:t>
        </w:r>
        <w:r>
          <w:rPr>
            <w:rStyle w:val="Foreign"/>
          </w:rPr>
          <w:t>ṣara</w:t>
        </w:r>
        <w:r>
          <w:t xml:space="preserve"> rather than the following one, as it </w:t>
        </w:r>
      </w:ins>
      <w:ins w:id="388" w:author="Dániel Balogh" w:date="2024-03-27T15:26:00Z">
        <w:r w:rsidR="009100E9">
          <w:t>would be</w:t>
        </w:r>
      </w:ins>
      <w:ins w:id="389" w:author="Dániel Balogh" w:date="2021-11-22T08:20:00Z">
        <w:r>
          <w:t xml:space="preserve"> by default</w:t>
        </w:r>
      </w:ins>
    </w:p>
    <w:p w14:paraId="0669747C" w14:textId="77777777" w:rsidR="00673D5B" w:rsidRDefault="00673D5B" w:rsidP="00673D5B">
      <w:pPr>
        <w:pStyle w:val="Lista2"/>
        <w:rPr>
          <w:ins w:id="390" w:author="Dániel Balogh" w:date="2025-05-19T09:33:00Z" w16du:dateUtc="2025-05-19T07:33:00Z"/>
        </w:rPr>
      </w:pPr>
      <w:ins w:id="391" w:author="Dániel Balogh" w:date="2021-11-22T08:20:00Z">
        <w:r>
          <w:t xml:space="preserve">thus, </w:t>
        </w:r>
      </w:ins>
      <w:ins w:id="392" w:author="Dániel Balogh" w:date="2021-11-22T08:22:00Z">
        <w:r>
          <w:t xml:space="preserve">in the Eastern Cālukya example on the right, transliterate </w:t>
        </w:r>
        <w:r w:rsidRPr="009100E9">
          <w:rPr>
            <w:rStyle w:val="Foreign"/>
          </w:rPr>
          <w:t>yo=</w:t>
        </w:r>
        <w:r w:rsidRPr="00C07E26">
          <w:rPr>
            <w:rStyle w:val="Foreign"/>
          </w:rPr>
          <w:t>ẖ ka</w:t>
        </w:r>
        <w:r>
          <w:t xml:space="preserve"> </w:t>
        </w:r>
      </w:ins>
      <w:ins w:id="393" w:author="Dániel Balogh" w:date="2021-11-22T08:24:00Z">
        <w:r>
          <w:t xml:space="preserve">(for the figure-8 used as a </w:t>
        </w:r>
        <w:r>
          <w:rPr>
            <w:rStyle w:val="Foreign"/>
          </w:rPr>
          <w:t>jihvāmūlīya</w:t>
        </w:r>
        <w:r>
          <w:t xml:space="preserve">, </w:t>
        </w:r>
      </w:ins>
      <w:ins w:id="394" w:author="Dániel Balogh" w:date="2021-11-22T14:51:00Z">
        <w:r>
          <w:t>compare</w:t>
        </w:r>
      </w:ins>
      <w:ins w:id="395" w:author="Dániel Balogh" w:date="2021-11-22T08:24:00Z">
        <w:r>
          <w:t xml:space="preserve"> the hourglass-shaped glyph in some later scripts, e.g. Kannada </w:t>
        </w:r>
        <w:r w:rsidRPr="009100E9">
          <w:rPr>
            <w:rStyle w:val="ForeignKannadaScript"/>
            <w:rFonts w:hint="cs"/>
            <w:cs/>
          </w:rPr>
          <w:t>ೱ</w:t>
        </w:r>
        <w:r w:rsidRPr="009100E9">
          <w:t>)</w:t>
        </w:r>
      </w:ins>
    </w:p>
    <w:p w14:paraId="1D4D60DE" w14:textId="5DDC50B6" w:rsidR="001B65BA" w:rsidRPr="001B65BA" w:rsidRDefault="001B65BA" w:rsidP="00673D5B">
      <w:pPr>
        <w:pStyle w:val="Lista2"/>
        <w:rPr>
          <w:ins w:id="396" w:author="Dániel Balogh" w:date="2025-05-19T09:33:00Z" w16du:dateUtc="2025-05-19T07:33:00Z"/>
          <w:rStyle w:val="Foreign"/>
          <w:i w:val="0"/>
          <w:noProof w:val="0"/>
          <w:rPrChange w:id="397" w:author="Dániel Balogh" w:date="2025-05-19T09:33:00Z" w16du:dateUtc="2025-05-19T07:33:00Z">
            <w:rPr>
              <w:ins w:id="398" w:author="Dániel Balogh" w:date="2025-05-19T09:33:00Z" w16du:dateUtc="2025-05-19T07:33:00Z"/>
              <w:rStyle w:val="Foreign"/>
            </w:rPr>
          </w:rPrChange>
        </w:rPr>
      </w:pPr>
      <w:ins w:id="399" w:author="Dániel Balogh" w:date="2025-05-19T09:33:00Z" w16du:dateUtc="2025-05-19T07:33:00Z">
        <w:r>
          <w:t xml:space="preserve">@ or use </w:t>
        </w:r>
        <w:r>
          <w:rPr>
            <w:rStyle w:val="Foreign"/>
          </w:rPr>
          <w:t>H̱</w:t>
        </w:r>
        <w:r w:rsidRPr="001B65BA">
          <w:rPr>
            <w:rPrChange w:id="400" w:author="Dániel Balogh" w:date="2025-05-19T09:33:00Z" w16du:dateUtc="2025-05-19T07:33:00Z">
              <w:rPr>
                <w:rStyle w:val="Foreign"/>
              </w:rPr>
            </w:rPrChange>
          </w:rPr>
          <w:t xml:space="preserve"> [no precomposed form, needs combining macron below!]</w:t>
        </w:r>
        <w:r w:rsidRPr="001B65BA">
          <w:t xml:space="preserve"> and </w:t>
        </w:r>
        <w:r>
          <w:rPr>
            <w:rStyle w:val="Foreign"/>
          </w:rPr>
          <w:t>Ḫ</w:t>
        </w:r>
        <w:r>
          <w:t xml:space="preserve"> rather than </w:t>
        </w:r>
        <w:r>
          <w:rPr>
            <w:rStyle w:val="Foreign"/>
          </w:rPr>
          <w:t>=ẖ</w:t>
        </w:r>
        <w:r>
          <w:t xml:space="preserve"> and </w:t>
        </w:r>
        <w:r>
          <w:rPr>
            <w:rStyle w:val="Foreign"/>
          </w:rPr>
          <w:t>=ḫ?</w:t>
        </w:r>
      </w:ins>
    </w:p>
    <w:p w14:paraId="281E237F" w14:textId="48D059E2" w:rsidR="001B65BA" w:rsidRPr="001B65BA" w:rsidRDefault="001B65BA">
      <w:pPr>
        <w:pStyle w:val="Lista"/>
        <w:pPrChange w:id="401" w:author="Dániel Balogh" w:date="2025-05-19T09:33:00Z" w16du:dateUtc="2025-05-19T07:33:00Z">
          <w:pPr>
            <w:pStyle w:val="Lista2"/>
          </w:pPr>
        </w:pPrChange>
      </w:pPr>
      <w:ins w:id="402" w:author="Dániel Balogh" w:date="2025-05-19T09:33:00Z" w16du:dateUtc="2025-05-19T07:33:00Z">
        <w:r>
          <w:t>@</w:t>
        </w:r>
        <w:r w:rsidRPr="001B65BA">
          <w:rPr>
            <w:rPrChange w:id="403" w:author="Dániel Balogh" w:date="2025-05-19T09:33:00Z" w16du:dateUtc="2025-05-19T07:33:00Z">
              <w:rPr>
                <w:rStyle w:val="Foreign"/>
              </w:rPr>
            </w:rPrChange>
          </w:rPr>
          <w:t xml:space="preserve">optional representation of </w:t>
        </w:r>
        <w:proofErr w:type="spellStart"/>
        <w:r w:rsidRPr="001B65BA">
          <w:rPr>
            <w:rPrChange w:id="404" w:author="Dániel Balogh" w:date="2025-05-19T09:33:00Z" w16du:dateUtc="2025-05-19T07:33:00Z">
              <w:rPr>
                <w:rStyle w:val="Foreign"/>
              </w:rPr>
            </w:rPrChange>
          </w:rPr>
          <w:t>anusvāra</w:t>
        </w:r>
        <w:proofErr w:type="spellEnd"/>
        <w:r w:rsidRPr="001B65BA">
          <w:rPr>
            <w:rPrChange w:id="405" w:author="Dániel Balogh" w:date="2025-05-19T09:33:00Z" w16du:dateUtc="2025-05-19T07:33:00Z">
              <w:rPr>
                <w:rStyle w:val="Foreign"/>
              </w:rPr>
            </w:rPrChange>
          </w:rPr>
          <w:t xml:space="preserve"> atop the next </w:t>
        </w:r>
        <w:proofErr w:type="spellStart"/>
        <w:r w:rsidRPr="001B65BA">
          <w:rPr>
            <w:rPrChange w:id="406" w:author="Dániel Balogh" w:date="2025-05-19T09:33:00Z" w16du:dateUtc="2025-05-19T07:33:00Z">
              <w:rPr>
                <w:rStyle w:val="Foreign"/>
              </w:rPr>
            </w:rPrChange>
          </w:rPr>
          <w:t>akṣara</w:t>
        </w:r>
        <w:proofErr w:type="spellEnd"/>
        <w:r w:rsidRPr="001B65BA">
          <w:rPr>
            <w:rPrChange w:id="407" w:author="Dániel Balogh" w:date="2025-05-19T09:33:00Z" w16du:dateUtc="2025-05-19T07:33:00Z">
              <w:rPr>
                <w:rStyle w:val="Foreign"/>
              </w:rPr>
            </w:rPrChange>
          </w:rPr>
          <w:t xml:space="preserve"> as ṁ=?</w:t>
        </w:r>
      </w:ins>
    </w:p>
    <w:p w14:paraId="2488110B" w14:textId="77777777" w:rsidR="00673D5B" w:rsidRPr="00424A23" w:rsidRDefault="00673D5B" w:rsidP="00BF7B0E">
      <w:pPr>
        <w:pStyle w:val="Cmsor2"/>
      </w:pPr>
      <w:bookmarkStart w:id="408" w:name="_Ref23844494"/>
      <w:r>
        <w:t>Complex characters split by an intervening feature</w:t>
      </w:r>
      <w:bookmarkEnd w:id="408"/>
    </w:p>
    <w:p w14:paraId="13029E74" w14:textId="77777777" w:rsidR="00673D5B" w:rsidRDefault="00673D5B" w:rsidP="00673D5B">
      <w:pPr>
        <w:pStyle w:val="Lista"/>
      </w:pPr>
      <w:r w:rsidRPr="00A47461">
        <w:rPr>
          <w:noProof/>
        </w:rPr>
        <w:drawing>
          <wp:anchor distT="0" distB="0" distL="114300" distR="114300" simplePos="0" relativeHeight="251695104" behindDoc="0" locked="0" layoutInCell="1" allowOverlap="1" wp14:anchorId="03EDA8D4" wp14:editId="01993005">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w:t>
      </w:r>
      <w:del w:id="409" w:author="Dániel Balogh" w:date="2023-10-13T16:16:00Z">
        <w:r w:rsidDel="006B2C63">
          <w:delText xml:space="preserve">character </w:delText>
        </w:r>
      </w:del>
      <w:ins w:id="410" w:author="Dániel Balogh" w:date="2023-10-13T16:16:00Z">
        <w:r>
          <w:t xml:space="preserve">glyph </w:t>
        </w:r>
      </w:ins>
      <w:r>
        <w:t xml:space="preserve">components are treated as separable in some scripts, such as the </w:t>
      </w:r>
      <w:commentRangeStart w:id="411"/>
      <w:r>
        <w:t xml:space="preserve">prescript and postscript vowel markers </w:t>
      </w:r>
      <w:commentRangeEnd w:id="411"/>
      <w:r w:rsidR="00B66E8B">
        <w:rPr>
          <w:rStyle w:val="Jegyzethivatkozs"/>
          <w:rFonts w:cs="Mangal"/>
        </w:rPr>
        <w:commentReference w:id="411"/>
      </w:r>
      <w:r>
        <w:t xml:space="preserve">in Tamil </w:t>
      </w:r>
      <w:r w:rsidRPr="00C34CBB">
        <w:rPr>
          <w:rStyle w:val="ForeignTamilScript"/>
          <w:rFonts w:hint="cs"/>
          <w:cs/>
        </w:rPr>
        <w:t>கொ</w:t>
      </w:r>
      <w:r>
        <w:t xml:space="preserve"> </w:t>
      </w:r>
      <w:r>
        <w:rPr>
          <w:i/>
          <w:iCs/>
        </w:rPr>
        <w:t>ko</w:t>
      </w:r>
      <w:r>
        <w:t xml:space="preserve"> or the </w:t>
      </w:r>
      <w:r>
        <w:rPr>
          <w:rStyle w:val="Foreign"/>
        </w:rPr>
        <w:t>p</w:t>
      </w:r>
      <w:r w:rsidRPr="007A3CFC">
        <w:rPr>
          <w:rStyle w:val="Foreign"/>
        </w:rPr>
        <w:t>r̥</w:t>
      </w:r>
      <w:r>
        <w:rPr>
          <w:rStyle w:val="Foreign"/>
        </w:rPr>
        <w:t>ṣṭhamātrā e</w:t>
      </w:r>
      <w:r>
        <w:t xml:space="preserve"> in varieties of Nagari (as in the images to the right)</w:t>
      </w:r>
      <w:r w:rsidRPr="00A47461">
        <w:rPr>
          <w:noProof/>
        </w:rPr>
        <w:t xml:space="preserve"> </w:t>
      </w:r>
    </w:p>
    <w:p w14:paraId="6685783E" w14:textId="77777777" w:rsidR="00673D5B" w:rsidRDefault="00673D5B" w:rsidP="00673D5B">
      <w:pPr>
        <w:pStyle w:val="Lista"/>
      </w:pPr>
      <w:r w:rsidRPr="00A47461">
        <w:rPr>
          <w:noProof/>
        </w:rPr>
        <w:drawing>
          <wp:anchor distT="0" distB="0" distL="114300" distR="114300" simplePos="0" relativeHeight="251696128" behindDoc="0" locked="0" layoutInCell="1" allowOverlap="1" wp14:anchorId="283061BF" wp14:editId="5721065A">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2962D3E4" w14:textId="77777777" w:rsidR="00673D5B" w:rsidRDefault="00673D5B" w:rsidP="00673D5B">
      <w:pPr>
        <w:pStyle w:val="Lista"/>
      </w:pPr>
      <w:r>
        <w:t xml:space="preserve">we therefore introduce two </w:t>
      </w:r>
      <w:r>
        <w:rPr>
          <w:i/>
          <w:iCs/>
        </w:rPr>
        <w:t>placeholder characters</w:t>
      </w:r>
      <w:r>
        <w:t xml:space="preserve"> into our transliteration scheme:</w:t>
      </w:r>
    </w:p>
    <w:p w14:paraId="4F67A4D9" w14:textId="0408B1F0" w:rsidR="00673D5B" w:rsidRDefault="00673D5B" w:rsidP="00673D5B">
      <w:pPr>
        <w:pStyle w:val="Lista2"/>
      </w:pPr>
      <w:r>
        <w:t xml:space="preserve">⌈ (left ceiling, </w:t>
      </w:r>
      <w:r w:rsidRPr="00C34CBB">
        <w:rPr>
          <w:rStyle w:val="Code"/>
        </w:rPr>
        <w:t>U+2308</w:t>
      </w:r>
      <w:r>
        <w:t>) to represent a prescript component split off from the following original character</w:t>
      </w:r>
    </w:p>
    <w:p w14:paraId="562BFC90" w14:textId="610EE594" w:rsidR="00673D5B" w:rsidRDefault="00673D5B" w:rsidP="00673D5B">
      <w:pPr>
        <w:pStyle w:val="Lista2"/>
      </w:pPr>
      <w:r w:rsidRPr="00C34CBB">
        <w:t>⌉ (right ceiling</w:t>
      </w:r>
      <w:r>
        <w:t xml:space="preserve">, </w:t>
      </w:r>
      <w:r w:rsidRPr="00C34CBB">
        <w:rPr>
          <w:rStyle w:val="Code"/>
        </w:rPr>
        <w:t>U+2309</w:t>
      </w:r>
      <w:r w:rsidRPr="00C34CBB">
        <w:t xml:space="preserve">) </w:t>
      </w:r>
      <w:r>
        <w:t>to represent a postscript component split off from the preceding original character</w:t>
      </w:r>
    </w:p>
    <w:p w14:paraId="7084F115" w14:textId="783258AE" w:rsidR="00673D5B" w:rsidRDefault="00673D5B" w:rsidP="00673D5B">
      <w:pPr>
        <w:pStyle w:val="Lista2"/>
      </w:pPr>
      <w:r>
        <w:t>if you have difficulty entering these characters, you can instead use [[ and ]] respectively, which will be automatically converted to the above special characters</w:t>
      </w:r>
    </w:p>
    <w:p w14:paraId="3721AB7D" w14:textId="5EA0E4F3" w:rsidR="00673D5B" w:rsidRDefault="00673D5B" w:rsidP="00673D5B">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21BCB3CD" w14:textId="0CE41C5A" w:rsidR="00673D5B" w:rsidRDefault="00A023EE" w:rsidP="00673D5B">
      <w:pPr>
        <w:pStyle w:val="Lista2"/>
      </w:pPr>
      <w:r>
        <w:rPr>
          <w:noProof/>
        </w:rPr>
        <w:drawing>
          <wp:anchor distT="0" distB="0" distL="114300" distR="114300" simplePos="0" relativeHeight="251704320" behindDoc="0" locked="0" layoutInCell="1" allowOverlap="1" wp14:anchorId="779ECB6A" wp14:editId="2C752293">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3D5B" w:rsidRPr="00761F8E">
        <w:rPr>
          <w:rStyle w:val="ForeignTamilScript"/>
          <w:rFonts w:hint="cs"/>
          <w:cs/>
        </w:rPr>
        <w:t>க</w:t>
      </w:r>
      <w:r w:rsidR="00673D5B" w:rsidRPr="00761F8E">
        <w:rPr>
          <w:rStyle w:val="ForeignTamilScript"/>
        </w:rPr>
        <w:t>&lt;&gt;</w:t>
      </w:r>
      <w:r w:rsidR="00673D5B" w:rsidRPr="00761F8E">
        <w:rPr>
          <w:rStyle w:val="ForeignTamilScript"/>
          <w:cs/>
        </w:rPr>
        <w:t>ா</w:t>
      </w:r>
      <w:r w:rsidR="00673D5B">
        <w:rPr>
          <w:lang w:bidi="ta-IN"/>
        </w:rPr>
        <w:t xml:space="preserve"> as </w:t>
      </w:r>
      <w:r w:rsidR="00673D5B" w:rsidRPr="00761F8E">
        <w:rPr>
          <w:rStyle w:val="Foreign"/>
        </w:rPr>
        <w:t>kā</w:t>
      </w:r>
      <w:r w:rsidR="00673D5B" w:rsidRPr="00761F8E">
        <w:t>&lt;&gt;</w:t>
      </w:r>
      <w:r w:rsidR="00673D5B" w:rsidRPr="00761F8E">
        <w:rPr>
          <w:rStyle w:val="Foreign"/>
        </w:rPr>
        <w:t>⌉</w:t>
      </w:r>
    </w:p>
    <w:p w14:paraId="5F4A8DB2" w14:textId="395DD6C5" w:rsidR="00673D5B" w:rsidRDefault="00673D5B" w:rsidP="00673D5B">
      <w:pPr>
        <w:pStyle w:val="Lista2"/>
      </w:pPr>
      <w:r w:rsidRPr="00761F8E">
        <w:rPr>
          <w:rStyle w:val="ForeignTamilScript"/>
          <w:cs/>
        </w:rPr>
        <w:t>ெ</w:t>
      </w:r>
      <w:r w:rsidRPr="00761F8E">
        <w:rPr>
          <w:rStyle w:val="ForeignTamilScript"/>
        </w:rPr>
        <w:t>&lt;&gt;</w:t>
      </w:r>
      <w:r w:rsidRPr="00761F8E">
        <w:rPr>
          <w:rStyle w:val="ForeignTamilScript"/>
          <w:rFonts w:hint="cs"/>
          <w:cs/>
        </w:rPr>
        <w:t>க</w:t>
      </w:r>
      <w:r>
        <w:rPr>
          <w:lang w:bidi="ta-IN"/>
        </w:rPr>
        <w:t xml:space="preserve"> as </w:t>
      </w:r>
      <w:r w:rsidRPr="00761F8E">
        <w:rPr>
          <w:rStyle w:val="Foreign"/>
        </w:rPr>
        <w:t>⌈</w:t>
      </w:r>
      <w:r w:rsidRPr="00761F8E">
        <w:t>&lt;&gt;</w:t>
      </w:r>
      <w:proofErr w:type="spellStart"/>
      <w:r w:rsidRPr="00761F8E">
        <w:rPr>
          <w:rStyle w:val="Foreign"/>
        </w:rPr>
        <w:t>ke</w:t>
      </w:r>
      <w:proofErr w:type="spellEnd"/>
    </w:p>
    <w:p w14:paraId="4A2AD7C8" w14:textId="781437AA" w:rsidR="00673D5B" w:rsidRDefault="00673D5B" w:rsidP="00673D5B">
      <w:pPr>
        <w:pStyle w:val="Lista2"/>
      </w:pPr>
      <w:r w:rsidRPr="00761F8E">
        <w:rPr>
          <w:rStyle w:val="ForeignTamilScript"/>
          <w:rFonts w:hint="cs"/>
          <w:cs/>
        </w:rPr>
        <w:t>கெ</w:t>
      </w:r>
      <w:r w:rsidRPr="00761F8E">
        <w:rPr>
          <w:rStyle w:val="ForeignTamilScript"/>
        </w:rPr>
        <w:t>&lt;&gt;</w:t>
      </w:r>
      <w:r w:rsidRPr="00761F8E">
        <w:rPr>
          <w:rStyle w:val="ForeignTamilScript"/>
          <w:cs/>
        </w:rPr>
        <w:t>ா</w:t>
      </w:r>
      <w:r>
        <w:rPr>
          <w:lang w:bidi="ta-IN"/>
        </w:rPr>
        <w:t xml:space="preserve"> as </w:t>
      </w:r>
      <w:r w:rsidRPr="00761F8E">
        <w:rPr>
          <w:rStyle w:val="Foreign"/>
        </w:rPr>
        <w:t>ko</w:t>
      </w:r>
      <w:r w:rsidRPr="00761F8E">
        <w:t>&lt;&gt;</w:t>
      </w:r>
      <w:r w:rsidRPr="00761F8E">
        <w:rPr>
          <w:rStyle w:val="Foreign"/>
        </w:rPr>
        <w:t>⌉</w:t>
      </w:r>
      <w:r>
        <w:t xml:space="preserve"> (likewise for split </w:t>
      </w:r>
      <w:r>
        <w:rPr>
          <w:rStyle w:val="Foreign"/>
        </w:rPr>
        <w:t>au</w:t>
      </w:r>
      <w:r>
        <w:t>)</w:t>
      </w:r>
    </w:p>
    <w:p w14:paraId="68A4DFA2" w14:textId="39663207" w:rsidR="00673D5B" w:rsidRDefault="00673D5B" w:rsidP="00673D5B">
      <w:pPr>
        <w:pStyle w:val="Lista2"/>
      </w:pPr>
      <w:r w:rsidRPr="00761F8E">
        <w:rPr>
          <w:rStyle w:val="ForeignTamilScript"/>
          <w:cs/>
        </w:rPr>
        <w:t>ெ</w:t>
      </w:r>
      <w:r w:rsidRPr="00761F8E">
        <w:rPr>
          <w:rStyle w:val="ForeignTamilScript"/>
        </w:rPr>
        <w:t>&lt;&gt;</w:t>
      </w:r>
      <w:r w:rsidRPr="00761F8E">
        <w:rPr>
          <w:rStyle w:val="ForeignTamilScript"/>
          <w:rFonts w:hint="cs"/>
          <w:cs/>
        </w:rPr>
        <w:t>கா</w:t>
      </w:r>
      <w:r>
        <w:rPr>
          <w:cs/>
          <w:lang w:bidi="ta-IN"/>
        </w:rPr>
        <w:t xml:space="preserve"> </w:t>
      </w:r>
      <w:r>
        <w:rPr>
          <w:lang w:bidi="ta-IN"/>
        </w:rPr>
        <w:t xml:space="preserve">as </w:t>
      </w:r>
      <w:r w:rsidRPr="00761F8E">
        <w:rPr>
          <w:rStyle w:val="Foreign"/>
        </w:rPr>
        <w:t>⌈</w:t>
      </w:r>
      <w:r w:rsidRPr="00761F8E">
        <w:t>&lt;&gt;</w:t>
      </w:r>
      <w:r w:rsidRPr="00761F8E">
        <w:rPr>
          <w:rStyle w:val="Foreign"/>
        </w:rPr>
        <w:t>ko</w:t>
      </w:r>
      <w:r w:rsidRPr="002F70C3">
        <w:t xml:space="preserve"> </w:t>
      </w:r>
      <w:r>
        <w:t xml:space="preserve">(likewise for split </w:t>
      </w:r>
      <w:r>
        <w:rPr>
          <w:rStyle w:val="Foreign"/>
        </w:rPr>
        <w:t>au</w:t>
      </w:r>
      <w:r>
        <w:t>)</w:t>
      </w:r>
    </w:p>
    <w:p w14:paraId="18242ABD" w14:textId="7998FC9B" w:rsidR="00673D5B" w:rsidRDefault="00673D5B" w:rsidP="00673D5B">
      <w:pPr>
        <w:pStyle w:val="Lista"/>
      </w:pPr>
      <w:r>
        <w:t>in the above examples, ignore the dotted circle representing the body associated with dependent vowel signs</w:t>
      </w:r>
    </w:p>
    <w:p w14:paraId="3E8842D1" w14:textId="300D64E3" w:rsidR="00673D5B" w:rsidRDefault="00673D5B" w:rsidP="00673D5B">
      <w:pPr>
        <w:pStyle w:val="Lista"/>
      </w:pPr>
      <w:r>
        <w:t>in the above examples, &lt;&gt; represents the interruption, which must be encoded appropriately (or, if you are only creating an e-text for later markup, clearly indicated in the transliteration) as follows:</w:t>
      </w:r>
    </w:p>
    <w:p w14:paraId="0C782193" w14:textId="77777777" w:rsidR="00673D5B" w:rsidRDefault="00673D5B" w:rsidP="00673D5B">
      <w:pPr>
        <w:pStyle w:val="Lista2"/>
      </w:pPr>
      <w:r>
        <w:t>line break: EGD §3.2.1 (if you are not using XML tags, start a new line in the e-text)</w:t>
      </w:r>
    </w:p>
    <w:p w14:paraId="77ACA91D" w14:textId="70223BD7" w:rsidR="00673D5B" w:rsidRDefault="00673D5B" w:rsidP="00673D5B">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EF050B">
        <w:t>6.2.3</w:t>
      </w:r>
      <w:r>
        <w:fldChar w:fldCharType="end"/>
      </w:r>
      <w:r>
        <w:t>)</w:t>
      </w:r>
    </w:p>
    <w:p w14:paraId="35E0BDE3" w14:textId="4ABD2821" w:rsidR="00673D5B" w:rsidRDefault="00673D5B" w:rsidP="00B968FD">
      <w:pPr>
        <w:pStyle w:val="Lista3"/>
      </w:pPr>
      <w:r>
        <w:t xml:space="preserve">e.g. </w:t>
      </w:r>
      <w:r w:rsidRPr="00B968FD">
        <w:rPr>
          <w:i/>
          <w:iCs/>
        </w:rPr>
        <w:t>A⌈</w:t>
      </w:r>
      <w:r>
        <w:rPr>
          <w:i/>
          <w:iCs/>
        </w:rPr>
        <w:t>_</w:t>
      </w:r>
      <w:proofErr w:type="spellStart"/>
      <w:r w:rsidRPr="00B968FD">
        <w:rPr>
          <w:i/>
          <w:iCs/>
        </w:rPr>
        <w:t>horātri</w:t>
      </w:r>
      <w:proofErr w:type="spellEnd"/>
      <w:r>
        <w:t xml:space="preserve"> for the second line in the above copper-plate image</w:t>
      </w:r>
    </w:p>
    <w:p w14:paraId="09E18D27" w14:textId="77777777" w:rsidR="00673D5B" w:rsidRDefault="00673D5B" w:rsidP="00673D5B">
      <w:pPr>
        <w:pStyle w:val="Lista"/>
      </w:pPr>
      <w:r>
        <w:lastRenderedPageBreak/>
        <w:t>if you encounter a character with a split-off part other than a prescript or postscript vowel marker, please contact us to discuss its most suitable representation</w:t>
      </w:r>
    </w:p>
    <w:p w14:paraId="2CF0C2EC" w14:textId="77777777" w:rsidR="00673D5B" w:rsidRDefault="00673D5B" w:rsidP="00673D5B">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sidRPr="00761F8E">
        <w:rPr>
          <w:rStyle w:val="ForeignTamilScript"/>
          <w:cs/>
        </w:rPr>
        <w:t>ா</w:t>
      </w:r>
      <w:r>
        <w:rPr>
          <w:rStyle w:val="ForeignTamilScript"/>
        </w:rPr>
        <w:t>)</w:t>
      </w:r>
      <w:r>
        <w:t xml:space="preserve"> or the character </w:t>
      </w:r>
      <w:r>
        <w:rPr>
          <w:rStyle w:val="Foreign"/>
        </w:rPr>
        <w:t>ra</w:t>
      </w:r>
      <w:r>
        <w:t xml:space="preserve"> (</w:t>
      </w:r>
      <w:r w:rsidRPr="00503BDB">
        <w:rPr>
          <w:rStyle w:val="ForeignTamilScript"/>
          <w:rFonts w:hint="eastAsia"/>
          <w:cs/>
        </w:rPr>
        <w:t>ர</w:t>
      </w:r>
      <w:r>
        <w:t>)</w:t>
      </w:r>
    </w:p>
    <w:p w14:paraId="2B72A297" w14:textId="77777777" w:rsidR="00673D5B" w:rsidRDefault="00673D5B" w:rsidP="00673D5B">
      <w:pPr>
        <w:pStyle w:val="Lista"/>
      </w:pPr>
      <w:r>
        <w:t xml:space="preserve">the use of these placeholder characters is </w:t>
      </w:r>
      <w:r w:rsidRPr="00761F8E">
        <w:rPr>
          <w:b/>
          <w:bCs/>
        </w:rPr>
        <w:t>optional, but strongly recommended</w:t>
      </w:r>
      <w:r>
        <w:t xml:space="preserve"> in all cases where you have access to the original or a surrogate</w:t>
      </w:r>
    </w:p>
    <w:p w14:paraId="67D43FF0" w14:textId="77777777" w:rsidR="00673D5B" w:rsidRDefault="00673D5B" w:rsidP="00673D5B">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00000104" w14:textId="7935FB85" w:rsidR="006F3A4A" w:rsidRDefault="00395046" w:rsidP="00BF7B0E">
      <w:pPr>
        <w:pStyle w:val="Cmsor1"/>
      </w:pPr>
      <w:r>
        <w:lastRenderedPageBreak/>
        <w:t>Non-alphabetic Characters</w:t>
      </w:r>
      <w:bookmarkEnd w:id="312"/>
      <w:bookmarkEnd w:id="313"/>
    </w:p>
    <w:p w14:paraId="00000105" w14:textId="0CACB230" w:rsidR="006F3A4A" w:rsidRDefault="00395046" w:rsidP="00BF7B0E">
      <w:pPr>
        <w:pStyle w:val="Cmsor2"/>
      </w:pPr>
      <w:bookmarkStart w:id="412" w:name="_lskh4nb1o2vy" w:colFirst="0" w:colLast="0"/>
      <w:bookmarkStart w:id="413" w:name="_Toc17811442"/>
      <w:bookmarkStart w:id="414" w:name="_Toc17811497"/>
      <w:bookmarkEnd w:id="412"/>
      <w:r>
        <w:t>Numerals</w:t>
      </w:r>
      <w:bookmarkEnd w:id="413"/>
      <w:bookmarkEnd w:id="414"/>
    </w:p>
    <w:p w14:paraId="00000106" w14:textId="1A672585" w:rsidR="006F3A4A" w:rsidRDefault="00395046" w:rsidP="00877FB8">
      <w:pPr>
        <w:pStyle w:val="Lista"/>
      </w:pPr>
      <w:r>
        <w:t xml:space="preserve">numbers written in </w:t>
      </w:r>
      <w:r w:rsidR="00D424B0" w:rsidRPr="00D23382">
        <w:rPr>
          <w:b/>
          <w:bCs/>
        </w:rPr>
        <w:t xml:space="preserve">decimal </w:t>
      </w:r>
      <w:r w:rsidRPr="00D23382">
        <w:rPr>
          <w:b/>
          <w:bCs/>
        </w:rPr>
        <w:t>place-value notation</w:t>
      </w:r>
      <w:r>
        <w:t xml:space="preserve"> in the original shall be transliterated straightforwardly </w:t>
      </w:r>
      <w:r w:rsidR="00EC32E7">
        <w:t>(</w:t>
      </w:r>
      <w:r>
        <w:t>e.g. 876</w:t>
      </w:r>
      <w:r w:rsidR="00EC32E7">
        <w:t>), since each transliterated character corresponds here to one original character</w:t>
      </w:r>
    </w:p>
    <w:p w14:paraId="20E3492B" w14:textId="0511C136" w:rsidR="00EC32E7" w:rsidRDefault="00EC32E7" w:rsidP="00877FB8">
      <w:pPr>
        <w:pStyle w:val="Lista"/>
      </w:pPr>
      <w:r>
        <w:t>however, original numeral charact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rsidR="00EF050B">
        <w:t>6.1.2</w:t>
      </w:r>
      <w:r>
        <w:fldChar w:fldCharType="end"/>
      </w:r>
      <w:r>
        <w:t xml:space="preserve"> below) require markup to indicate the fact that several transliterated characters together represent a single original character</w:t>
      </w:r>
    </w:p>
    <w:p w14:paraId="3EE87DD7" w14:textId="07E63674" w:rsidR="00EC32E7" w:rsidRDefault="00EC32E7" w:rsidP="00EC32E7">
      <w:pPr>
        <w:pStyle w:val="Lista2"/>
      </w:pPr>
      <w:r>
        <w:t>this markup is ideally in the form of XML tags as per EGD §</w:t>
      </w:r>
      <w:r w:rsidR="0092703C">
        <w:t>4.2.2</w:t>
      </w:r>
    </w:p>
    <w:p w14:paraId="02110CDC" w14:textId="272E63E0" w:rsidR="00EC32E7" w:rsidRDefault="00EC32E7" w:rsidP="00EC32E7">
      <w:pPr>
        <w:pStyle w:val="Lista2"/>
      </w:pPr>
      <w:r>
        <w:t>but to simplify your work, especially if you are creating an e-text that will not (or not immediately) be marked up in XML, you may take advantage of the following shorthand markup</w:t>
      </w:r>
      <w:r w:rsidR="00A232C1">
        <w:t xml:space="preserve"> method, which will be automatically converted to the proper XML markup</w:t>
      </w:r>
      <w:r w:rsidR="00A232C1" w:rsidRPr="00BF7B0E">
        <w:rPr>
          <w:rStyle w:val="Lbjegyzet-hivatkozs"/>
        </w:rPr>
        <w:footnoteReference w:id="87"/>
      </w:r>
    </w:p>
    <w:p w14:paraId="06A69A2B" w14:textId="2A8A4A03" w:rsidR="00C6610F" w:rsidRDefault="00A232C1" w:rsidP="00A232C1">
      <w:pPr>
        <w:pStyle w:val="Lista"/>
      </w:pPr>
      <w:r>
        <w:t>for integers 10 and above, written as a single original character,</w:t>
      </w:r>
    </w:p>
    <w:p w14:paraId="00000107" w14:textId="5D17FBE6" w:rsidR="006F3A4A" w:rsidRDefault="00395046" w:rsidP="00C6610F">
      <w:pPr>
        <w:pStyle w:val="Lista2"/>
      </w:pPr>
      <w:r>
        <w:t>type a + sign after each transliterated number sequence of two or more Arabic</w:t>
      </w:r>
      <w:r w:rsidR="00AA2FAD">
        <w:t xml:space="preserve"> </w:t>
      </w:r>
      <w:r>
        <w:t>numerals that represents a single numeral character in the original</w:t>
      </w:r>
      <w:r w:rsidR="00A232C1" w:rsidRPr="00BF7B0E">
        <w:rPr>
          <w:rStyle w:val="Lbjegyzet-hivatkozs"/>
        </w:rPr>
        <w:footnoteReference w:id="88"/>
      </w:r>
    </w:p>
    <w:p w14:paraId="063E2BBB" w14:textId="002C6A2D" w:rsidR="00C6610F" w:rsidRDefault="00C6610F" w:rsidP="00C6610F">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14:paraId="42F1E12B" w14:textId="3E7FFC88" w:rsidR="00C6610F" w:rsidRDefault="00C6610F" w:rsidP="00C6610F">
      <w:pPr>
        <w:pStyle w:val="Lista2"/>
        <w:rPr>
          <w:lang w:eastAsia="en-GB"/>
        </w:rPr>
      </w:pPr>
      <w:r>
        <w:rPr>
          <w:lang w:eastAsia="en-GB"/>
        </w:rPr>
        <w:t>for example:</w:t>
      </w:r>
    </w:p>
    <w:p w14:paraId="2FD3EB75" w14:textId="5F824B33" w:rsidR="00C6610F" w:rsidRDefault="00C6610F" w:rsidP="00C6610F">
      <w:pPr>
        <w:pStyle w:val="Lista4"/>
      </w:pPr>
      <w:r>
        <w:t xml:space="preserve">10+ </w:t>
      </w:r>
      <w:r w:rsidR="00A232C1">
        <w:t>means</w:t>
      </w:r>
      <w:r>
        <w:t xml:space="preserve"> “10” written as a character for 10</w:t>
      </w:r>
      <w:r w:rsidR="00556102">
        <w:t xml:space="preserve">, e.g. Brahmi </w:t>
      </w:r>
      <w:r w:rsidR="00556102" w:rsidRPr="00556102">
        <w:rPr>
          <w:rStyle w:val="ForeignBrahmiScript"/>
        </w:rPr>
        <w:t>𑁛</w:t>
      </w:r>
    </w:p>
    <w:p w14:paraId="3465D74C" w14:textId="5AD3FC52" w:rsidR="00C6610F" w:rsidRDefault="00C6610F" w:rsidP="00C6610F">
      <w:pPr>
        <w:pStyle w:val="Lista4"/>
      </w:pPr>
      <w:r>
        <w:t>10+</w:t>
      </w:r>
      <w:r w:rsidR="00DA562A">
        <w:t xml:space="preserve"> </w:t>
      </w:r>
      <w:r>
        <w:t xml:space="preserve">2 </w:t>
      </w:r>
      <w:r w:rsidR="00A232C1">
        <w:t>means</w:t>
      </w:r>
      <w:r>
        <w:t xml:space="preserve"> “12” written as a character for 10 followed by one for 2</w:t>
      </w:r>
      <w:r w:rsidR="00556102">
        <w:t xml:space="preserve">, e.g. Brahmi </w:t>
      </w:r>
      <w:r w:rsidR="00556102" w:rsidRPr="00556102">
        <w:rPr>
          <w:rStyle w:val="ForeignBrahmiScript"/>
        </w:rPr>
        <w:t>𑁛</w:t>
      </w:r>
      <w:r w:rsidR="00556102">
        <w:rPr>
          <w:rStyle w:val="ForeignBrahmiScript"/>
        </w:rPr>
        <w:t>𑁓</w:t>
      </w:r>
    </w:p>
    <w:p w14:paraId="025A1F88" w14:textId="1183BC85" w:rsidR="00C6610F" w:rsidRDefault="00C6610F" w:rsidP="00C6610F">
      <w:pPr>
        <w:pStyle w:val="Lista4"/>
      </w:pPr>
      <w:r>
        <w:t>80+</w:t>
      </w:r>
      <w:r w:rsidR="00DA562A">
        <w:t xml:space="preserve"> </w:t>
      </w:r>
      <w:r>
        <w:t xml:space="preserve">10+ </w:t>
      </w:r>
      <w:r w:rsidR="00A232C1">
        <w:t>means</w:t>
      </w:r>
      <w:r>
        <w:t xml:space="preserve"> “90” written as a character for 80 followed by one for 10</w:t>
      </w:r>
      <w:r w:rsidR="00556102">
        <w:t xml:space="preserve">, e.g. Brahmi </w:t>
      </w:r>
      <w:r w:rsidR="00556102">
        <w:rPr>
          <w:rStyle w:val="ForeignBrahmiScript"/>
        </w:rPr>
        <w:t>𑁢𑁛</w:t>
      </w:r>
    </w:p>
    <w:p w14:paraId="6FFCA59E" w14:textId="1451747B" w:rsidR="00C6610F" w:rsidRDefault="00C6610F" w:rsidP="00C6610F">
      <w:pPr>
        <w:pStyle w:val="Lista4"/>
      </w:pPr>
      <w:r>
        <w:t>300+</w:t>
      </w:r>
      <w:r w:rsidR="00DA562A">
        <w:t xml:space="preserve"> </w:t>
      </w:r>
      <w:r>
        <w:t>50+</w:t>
      </w:r>
      <w:r w:rsidR="00DA562A">
        <w:t xml:space="preserve"> </w:t>
      </w:r>
      <w:r>
        <w:t xml:space="preserve">2 </w:t>
      </w:r>
      <w:r w:rsidR="00A232C1">
        <w:t>means</w:t>
      </w:r>
      <w:r>
        <w:t xml:space="preserve"> “352” written as a character for 300, one for 50, and one for 2</w:t>
      </w:r>
    </w:p>
    <w:p w14:paraId="0CE4A56A" w14:textId="6E73455E" w:rsidR="003037F4" w:rsidRDefault="00DA562A" w:rsidP="00C6610F">
      <w:pPr>
        <w:pStyle w:val="Lista4"/>
      </w:pPr>
      <w:r w:rsidRPr="00DA562A">
        <w:t>1000+ 8 100+ 3 10+</w:t>
      </w:r>
      <w:r>
        <w:t xml:space="preserve"> means “1830” written in Tamil notation as 1000 (plus) 8 (times) 100 (plus) 3 (times) 10</w:t>
      </w:r>
    </w:p>
    <w:p w14:paraId="667068C5" w14:textId="07A78677" w:rsidR="00D424B0" w:rsidRDefault="00395046" w:rsidP="00877FB8">
      <w:pPr>
        <w:pStyle w:val="Lista2"/>
      </w:pPr>
      <w:r>
        <w:t xml:space="preserve">note that </w:t>
      </w:r>
      <w:r w:rsidR="00A232C1">
        <w:t xml:space="preserve">though </w:t>
      </w:r>
      <w:r>
        <w:t>th</w:t>
      </w:r>
      <w:r w:rsidR="00A232C1">
        <w:t xml:space="preserve">is shorthand </w:t>
      </w:r>
      <w:r>
        <w:t xml:space="preserve">notation </w:t>
      </w:r>
      <w:r w:rsidR="00A232C1">
        <w:t xml:space="preserve">resembles the notation </w:t>
      </w:r>
      <w:r>
        <w:t xml:space="preserve">of older printed publications such as </w:t>
      </w:r>
      <w:r w:rsidRPr="004E1D84">
        <w:rPr>
          <w:rStyle w:val="Foreign"/>
        </w:rPr>
        <w:t>Epigraphia Indica</w:t>
      </w:r>
      <w:r>
        <w:t xml:space="preserve">, which used a + sign to indicate </w:t>
      </w:r>
      <w:r w:rsidR="00A232C1">
        <w:t>numerals inscribed in an additive system</w:t>
      </w:r>
      <w:r>
        <w:t xml:space="preserve">, </w:t>
      </w:r>
      <w:r w:rsidR="00A232C1">
        <w:t xml:space="preserve">in our shorthand + must </w:t>
      </w:r>
      <w:r>
        <w:t xml:space="preserve">mark the end of </w:t>
      </w:r>
      <w:r w:rsidR="00D424B0">
        <w:t>every sequence of two or more Arabic numerals that transliterate a</w:t>
      </w:r>
      <w:r>
        <w:t xml:space="preserve"> single numeral </w:t>
      </w:r>
      <w:r w:rsidR="00D424B0">
        <w:t>character in the original</w:t>
      </w:r>
    </w:p>
    <w:p w14:paraId="00000108" w14:textId="70086C27" w:rsidR="006F3A4A" w:rsidRDefault="00395046" w:rsidP="00D424B0">
      <w:pPr>
        <w:pStyle w:val="Lista3"/>
      </w:pPr>
      <w:r>
        <w:t xml:space="preserve">thus, </w:t>
      </w:r>
      <w:r w:rsidR="006C6E1F">
        <w:t xml:space="preserve">in our </w:t>
      </w:r>
      <w:r w:rsidR="00A232C1">
        <w:t>shorthand</w:t>
      </w:r>
      <w:r w:rsidR="006C6E1F">
        <w:t xml:space="preserve"> a final + sign is required in cases such as the following</w:t>
      </w:r>
    </w:p>
    <w:p w14:paraId="00000109" w14:textId="2F2DDB49" w:rsidR="006F3A4A" w:rsidRPr="00270103" w:rsidRDefault="00395046" w:rsidP="00D424B0">
      <w:pPr>
        <w:pStyle w:val="Lista4"/>
        <w:rPr>
          <w:rFonts w:eastAsia="Arial"/>
        </w:rPr>
      </w:pPr>
      <w:r>
        <w:t xml:space="preserve">10+ </w:t>
      </w:r>
      <w:r w:rsidR="00D424B0">
        <w:t xml:space="preserve">(rather than 10) – </w:t>
      </w:r>
      <w:r w:rsidR="006C6E1F">
        <w:t xml:space="preserve">“10” written as </w:t>
      </w:r>
      <w:r>
        <w:t>a character for 10</w:t>
      </w:r>
    </w:p>
    <w:p w14:paraId="557487E4" w14:textId="7C07B04A" w:rsidR="004B3E48" w:rsidRDefault="00395046" w:rsidP="004B3E48">
      <w:pPr>
        <w:pStyle w:val="Lista4"/>
      </w:pPr>
      <w:r>
        <w:t xml:space="preserve">300+50+ </w:t>
      </w:r>
      <w:r w:rsidR="00D424B0">
        <w:t xml:space="preserve">(rather than 300+50) – </w:t>
      </w:r>
      <w:r w:rsidR="006C6E1F">
        <w:t>“350”</w:t>
      </w:r>
      <w:r>
        <w:t xml:space="preserve"> </w:t>
      </w:r>
      <w:r w:rsidR="006C6E1F">
        <w:t xml:space="preserve">written </w:t>
      </w:r>
      <w:r>
        <w:t xml:space="preserve">a character for 300 </w:t>
      </w:r>
      <w:r w:rsidR="006C6E1F">
        <w:t xml:space="preserve">and one </w:t>
      </w:r>
      <w:r>
        <w:t>for 50</w:t>
      </w:r>
    </w:p>
    <w:p w14:paraId="3CDF6DF3" w14:textId="0879718D" w:rsidR="00AA2FAD" w:rsidRDefault="00AA2FAD" w:rsidP="00BF7B0E">
      <w:pPr>
        <w:pStyle w:val="Cmsor3"/>
      </w:pPr>
      <w:bookmarkStart w:id="415" w:name="_Toc199757573"/>
      <w:r>
        <w:t>Numbers denoted by bars</w:t>
      </w:r>
      <w:bookmarkEnd w:id="415"/>
    </w:p>
    <w:p w14:paraId="5AD8215D" w14:textId="21E6FB66" w:rsidR="00AA2FAD" w:rsidRDefault="00AA2FAD" w:rsidP="00AA2FAD">
      <w:pPr>
        <w:pStyle w:val="Lista"/>
      </w:pPr>
      <w:r>
        <w:rPr>
          <w:noProof/>
        </w:rPr>
        <w:drawing>
          <wp:anchor distT="0" distB="0" distL="114300" distR="114300" simplePos="0" relativeHeight="251668480" behindDoc="0" locked="0" layoutInCell="1" allowOverlap="1" wp14:anchorId="693DF887" wp14:editId="2D7CEBF7">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proofErr w:type="spellStart"/>
      <w:r w:rsidRPr="00061C63">
        <w:rPr>
          <w:rStyle w:val="Foreign"/>
        </w:rPr>
        <w:t>daṇḍa</w:t>
      </w:r>
      <w:proofErr w:type="spellEnd"/>
      <w:r>
        <w:t>) instead of numeral characters (as in the image, showing the number 3):</w:t>
      </w:r>
    </w:p>
    <w:p w14:paraId="3084C580" w14:textId="2469298C" w:rsidR="00AA2FAD" w:rsidRDefault="00AA2FAD" w:rsidP="00AA2FAD">
      <w:pPr>
        <w:pStyle w:val="Lista2"/>
      </w:pPr>
      <w:r w:rsidRPr="0092261C">
        <w:t>type as many I characters as there are bars in the original</w:t>
      </w:r>
      <w:r>
        <w:t xml:space="preserve"> </w:t>
      </w:r>
      <w:r w:rsidRPr="0092261C">
        <w:t xml:space="preserve">(NB: uppercase </w:t>
      </w:r>
      <w:proofErr w:type="spellStart"/>
      <w:r w:rsidRPr="0092261C">
        <w:t>i</w:t>
      </w:r>
      <w:proofErr w:type="spellEnd"/>
      <w:r>
        <w:t xml:space="preserve"> characters</w:t>
      </w:r>
      <w:r w:rsidRPr="0092261C">
        <w:t>, not vertical bar</w:t>
      </w:r>
      <w:r>
        <w:t>s |</w:t>
      </w:r>
      <w:r w:rsidRPr="0092261C">
        <w:t>)</w:t>
      </w:r>
    </w:p>
    <w:p w14:paraId="70999BBC" w14:textId="7C27F250" w:rsidR="00AA2FAD" w:rsidRDefault="00AA2FAD" w:rsidP="00AA2FAD">
      <w:pPr>
        <w:pStyle w:val="Lista2"/>
      </w:pPr>
      <w:r>
        <w:t>type a + sign after the last I</w:t>
      </w:r>
      <w:r w:rsidR="00A232C1">
        <w:t xml:space="preserve"> as shorthand markup</w:t>
      </w:r>
    </w:p>
    <w:p w14:paraId="4FF86C23" w14:textId="77777777" w:rsidR="00AA2FAD" w:rsidRPr="0092261C" w:rsidRDefault="00AA2FAD" w:rsidP="00AA2FAD">
      <w:pPr>
        <w:pStyle w:val="Lista3"/>
        <w:rPr>
          <w:rFonts w:ascii="Arial" w:hAnsi="Arial" w:cs="Arial"/>
          <w:lang w:eastAsia="en-GB"/>
        </w:rPr>
      </w:pPr>
      <w:r w:rsidRPr="0092261C">
        <w:rPr>
          <w:lang w:eastAsia="en-GB"/>
        </w:rPr>
        <w:t>note that unlike regular numerals, the + sign must be used in this case even after a single I representing the numeral 1</w:t>
      </w:r>
    </w:p>
    <w:p w14:paraId="172AAA68" w14:textId="6656F51B" w:rsidR="00AA2FAD" w:rsidRPr="00AA2FAD" w:rsidRDefault="00AA2FAD" w:rsidP="00AA2FAD">
      <w:pPr>
        <w:pStyle w:val="Lista3"/>
        <w:rPr>
          <w:rFonts w:ascii="Arial" w:hAnsi="Arial" w:cs="Arial"/>
          <w:lang w:eastAsia="en-GB"/>
        </w:rPr>
      </w:pPr>
      <w:r w:rsidRPr="0092261C">
        <w:rPr>
          <w:lang w:eastAsia="en-GB"/>
        </w:rPr>
        <w:lastRenderedPageBreak/>
        <w:t xml:space="preserve">this </w:t>
      </w:r>
      <w:r w:rsidR="00A232C1">
        <w:rPr>
          <w:lang w:eastAsia="en-GB"/>
        </w:rPr>
        <w:t xml:space="preserve">shorthand </w:t>
      </w:r>
      <w:r w:rsidRPr="0092261C">
        <w:rPr>
          <w:lang w:eastAsia="en-GB"/>
        </w:rPr>
        <w:t>will be automatically converted to markup indicating that these characters are not alphabetic and constitute a single meaningful character</w:t>
      </w:r>
    </w:p>
    <w:p w14:paraId="00780F06" w14:textId="13659975" w:rsidR="005500F6" w:rsidRDefault="005500F6" w:rsidP="00BF7B0E">
      <w:pPr>
        <w:pStyle w:val="Cmsor3"/>
      </w:pPr>
      <w:bookmarkStart w:id="416" w:name="_Ref23770948"/>
      <w:bookmarkStart w:id="417" w:name="_Toc199757574"/>
      <w:r>
        <w:t>Fractions</w:t>
      </w:r>
      <w:bookmarkEnd w:id="416"/>
      <w:bookmarkEnd w:id="417"/>
    </w:p>
    <w:p w14:paraId="0D61EA2C" w14:textId="7EEAA741" w:rsidR="000434A5" w:rsidRDefault="000434A5" w:rsidP="005F4CCD">
      <w:pPr>
        <w:pStyle w:val="Lista"/>
      </w:pPr>
      <w:r>
        <w:t xml:space="preserve">for </w:t>
      </w:r>
      <w:r w:rsidR="002903BC">
        <w:t>any fraction</w:t>
      </w:r>
      <w:r>
        <w:t>al numbers</w:t>
      </w:r>
      <w:r w:rsidR="002903BC">
        <w:t xml:space="preserve"> represented in the original by a single character</w:t>
      </w:r>
      <w:r>
        <w:t xml:space="preserve">, </w:t>
      </w:r>
      <w:r w:rsidR="002903BC">
        <w:t xml:space="preserve">use </w:t>
      </w:r>
      <w:r>
        <w:t xml:space="preserve">one of the following </w:t>
      </w:r>
      <w:r w:rsidR="002903BC">
        <w:t>Unicode character</w:t>
      </w:r>
      <w:r>
        <w:t>s:</w:t>
      </w:r>
    </w:p>
    <w:p w14:paraId="0B14D642" w14:textId="77777777" w:rsidR="000434A5" w:rsidRDefault="002903BC" w:rsidP="000434A5">
      <w:pPr>
        <w:pStyle w:val="Lista2"/>
      </w:pPr>
      <w:r>
        <w:t xml:space="preserve">½ </w:t>
      </w:r>
      <w:r w:rsidR="000434A5" w:rsidRPr="00472395">
        <w:t>(</w:t>
      </w:r>
      <w:r w:rsidR="000434A5" w:rsidRPr="00472395">
        <w:rPr>
          <w:rStyle w:val="Code"/>
        </w:rPr>
        <w:t>U+00BD</w:t>
      </w:r>
      <w:r w:rsidR="000434A5" w:rsidRPr="00472395">
        <w:t xml:space="preserve"> Vulgar Fraction One Half)</w:t>
      </w:r>
    </w:p>
    <w:p w14:paraId="4AAD3BD0" w14:textId="0610099E" w:rsidR="000434A5" w:rsidRDefault="002903BC" w:rsidP="000434A5">
      <w:pPr>
        <w:pStyle w:val="Lista2"/>
      </w:pPr>
      <w:r>
        <w:rPr>
          <w:rFonts w:cs="Gentium Plus"/>
        </w:rPr>
        <w:t xml:space="preserve">⅓ </w:t>
      </w:r>
      <w:r w:rsidR="000434A5" w:rsidRPr="00472395">
        <w:t>(</w:t>
      </w:r>
      <w:r w:rsidR="000434A5" w:rsidRPr="00472395">
        <w:rPr>
          <w:rStyle w:val="Code"/>
        </w:rPr>
        <w:t>U+</w:t>
      </w:r>
      <w:r w:rsidR="000434A5">
        <w:rPr>
          <w:rStyle w:val="Code"/>
        </w:rPr>
        <w:t>2153</w:t>
      </w:r>
      <w:r w:rsidR="000434A5" w:rsidRPr="00472395">
        <w:t xml:space="preserve"> Vulgar Fraction One </w:t>
      </w:r>
      <w:r w:rsidR="000434A5">
        <w:t>Third</w:t>
      </w:r>
      <w:r w:rsidR="000434A5" w:rsidRPr="00472395">
        <w:t>)</w:t>
      </w:r>
    </w:p>
    <w:p w14:paraId="4C1B0F85" w14:textId="07B2CAF9" w:rsidR="000434A5" w:rsidRDefault="002903BC" w:rsidP="000434A5">
      <w:pPr>
        <w:pStyle w:val="Lista2"/>
      </w:pPr>
      <w:r>
        <w:rPr>
          <w:rFonts w:cs="Gentium Plus"/>
        </w:rPr>
        <w:t xml:space="preserve">⅔ </w:t>
      </w:r>
      <w:r w:rsidR="000434A5" w:rsidRPr="00472395">
        <w:t>(</w:t>
      </w:r>
      <w:r w:rsidR="000434A5" w:rsidRPr="00472395">
        <w:rPr>
          <w:rStyle w:val="Code"/>
        </w:rPr>
        <w:t>U+</w:t>
      </w:r>
      <w:r w:rsidR="000434A5">
        <w:rPr>
          <w:rStyle w:val="Code"/>
        </w:rPr>
        <w:t>2154</w:t>
      </w:r>
      <w:r w:rsidR="000434A5" w:rsidRPr="00472395">
        <w:t xml:space="preserve"> Vulgar Fraction </w:t>
      </w:r>
      <w:r w:rsidR="000434A5">
        <w:t>Two Thirds</w:t>
      </w:r>
      <w:r w:rsidR="000434A5" w:rsidRPr="00472395">
        <w:t>)</w:t>
      </w:r>
    </w:p>
    <w:p w14:paraId="1AF3B703" w14:textId="68821FA9" w:rsidR="000434A5" w:rsidRDefault="002903BC" w:rsidP="000434A5">
      <w:pPr>
        <w:pStyle w:val="Lista2"/>
      </w:pPr>
      <w:r>
        <w:rPr>
          <w:rFonts w:cs="Gentium Plus"/>
        </w:rPr>
        <w:t xml:space="preserve">¼ </w:t>
      </w:r>
      <w:r w:rsidR="000434A5" w:rsidRPr="00472395">
        <w:t>(</w:t>
      </w:r>
      <w:r w:rsidR="000434A5" w:rsidRPr="00472395">
        <w:rPr>
          <w:rStyle w:val="Code"/>
        </w:rPr>
        <w:t>U+00B</w:t>
      </w:r>
      <w:r w:rsidR="000434A5">
        <w:rPr>
          <w:rStyle w:val="Code"/>
        </w:rPr>
        <w:t>C</w:t>
      </w:r>
      <w:r w:rsidR="000434A5" w:rsidRPr="00472395">
        <w:t xml:space="preserve"> Vulgar Fraction One </w:t>
      </w:r>
      <w:r w:rsidR="000434A5">
        <w:t>Quarter</w:t>
      </w:r>
      <w:r w:rsidR="000434A5" w:rsidRPr="00472395">
        <w:t>)</w:t>
      </w:r>
    </w:p>
    <w:p w14:paraId="2C4EEEEF" w14:textId="04C4C067" w:rsidR="002903BC" w:rsidRDefault="002903BC" w:rsidP="000434A5">
      <w:pPr>
        <w:pStyle w:val="Lista2"/>
      </w:pPr>
      <w:r>
        <w:rPr>
          <w:rFonts w:cs="Gentium Plus"/>
        </w:rPr>
        <w:t xml:space="preserve">¾ </w:t>
      </w:r>
      <w:r w:rsidR="000434A5" w:rsidRPr="00472395">
        <w:t>(</w:t>
      </w:r>
      <w:r w:rsidR="000434A5" w:rsidRPr="00472395">
        <w:rPr>
          <w:rStyle w:val="Code"/>
        </w:rPr>
        <w:t>U+00B</w:t>
      </w:r>
      <w:r w:rsidR="000434A5">
        <w:rPr>
          <w:rStyle w:val="Code"/>
        </w:rPr>
        <w:t>E</w:t>
      </w:r>
      <w:r w:rsidR="000434A5" w:rsidRPr="00472395">
        <w:t xml:space="preserve"> Vulgar Fraction </w:t>
      </w:r>
      <w:r w:rsidR="000434A5">
        <w:t>Three Quarters</w:t>
      </w:r>
      <w:r w:rsidR="000434A5" w:rsidRPr="00472395">
        <w:t>)</w:t>
      </w:r>
    </w:p>
    <w:p w14:paraId="7C54865A" w14:textId="69CC396A" w:rsidR="00AA2FAD" w:rsidRDefault="00965FFF" w:rsidP="005F4CCD">
      <w:pPr>
        <w:pStyle w:val="Lista"/>
      </w:pPr>
      <w:r>
        <w:rPr>
          <w:noProof/>
        </w:rPr>
        <w:drawing>
          <wp:anchor distT="0" distB="0" distL="114300" distR="114300" simplePos="0" relativeHeight="251662336" behindDoc="0" locked="0" layoutInCell="1" allowOverlap="1" wp14:anchorId="12ACA752" wp14:editId="4415B185">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000434A5">
        <w:t>should you encounter fraction signs not covered by the above</w:t>
      </w:r>
      <w:r w:rsidR="00AA2FAD">
        <w:t>,</w:t>
      </w:r>
      <w:r w:rsidR="00151579" w:rsidRPr="00BF7B0E">
        <w:rPr>
          <w:rStyle w:val="Lbjegyzet-hivatkozs"/>
        </w:rPr>
        <w:footnoteReference w:id="89"/>
      </w:r>
      <w:r w:rsidR="00AA2FAD">
        <w:t xml:space="preserve"> transliterate them as a common fraction using a slash and add a + sign after the denominator</w:t>
      </w:r>
      <w:r w:rsidR="00B2222F">
        <w:t xml:space="preserve"> as shorthand markup</w:t>
      </w:r>
    </w:p>
    <w:p w14:paraId="3D068324" w14:textId="15B55D62" w:rsidR="00AA2FAD" w:rsidRDefault="00AA2FAD" w:rsidP="00AA2FAD">
      <w:pPr>
        <w:pStyle w:val="Lista2"/>
      </w:pPr>
      <w:r>
        <w:t>e.g. 1/8+ to transliterate a numeral sign meaning “one eighth”</w:t>
      </w:r>
    </w:p>
    <w:p w14:paraId="6B310F34" w14:textId="6997514C" w:rsidR="002903BC" w:rsidRDefault="00AA2FAD" w:rsidP="00AA2FAD">
      <w:pPr>
        <w:pStyle w:val="Lista2"/>
      </w:pPr>
      <w:r>
        <w:t xml:space="preserve">this </w:t>
      </w:r>
      <w:r w:rsidR="00B2222F">
        <w:t xml:space="preserve">shorthand </w:t>
      </w:r>
      <w:r>
        <w:t xml:space="preserve">will be automatically converted to markup as per </w:t>
      </w:r>
      <w:r w:rsidR="006E4835">
        <w:t>EGD</w:t>
      </w:r>
      <w:r w:rsidR="00F741F1">
        <w:t xml:space="preserve"> </w:t>
      </w:r>
      <w:r w:rsidR="000434A5">
        <w:t>§</w:t>
      </w:r>
      <w:r w:rsidR="0092703C">
        <w:t>4.2.2</w:t>
      </w:r>
      <w:r w:rsidR="000434A5">
        <w:t xml:space="preserve"> </w:t>
      </w:r>
    </w:p>
    <w:p w14:paraId="7B3151A6" w14:textId="348CC953" w:rsidR="005500F6" w:rsidRDefault="00DE6FD8" w:rsidP="003306FC">
      <w:pPr>
        <w:pStyle w:val="Lista"/>
      </w:pPr>
      <w:r>
        <w:rPr>
          <w:noProof/>
        </w:rPr>
        <w:drawing>
          <wp:anchor distT="0" distB="0" distL="114300" distR="114300" simplePos="0" relativeHeight="251666432" behindDoc="0" locked="0" layoutInCell="1" allowOverlap="1" wp14:anchorId="2CE519C0" wp14:editId="0F48275E">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rsidR="00DA29ED">
        <w:t>the Khmer fraction sign in the shape of a</w:t>
      </w:r>
      <w:r w:rsidR="003306FC">
        <w:t xml:space="preserve"> cross (</w:t>
      </w:r>
      <w:r w:rsidR="00472395">
        <w:t xml:space="preserve">with a single or a double bar, </w:t>
      </w:r>
      <w:r w:rsidR="003306FC">
        <w:t xml:space="preserve">see </w:t>
      </w:r>
      <w:r w:rsidR="00472395">
        <w:t>the</w:t>
      </w:r>
      <w:r w:rsidR="00472395" w:rsidRPr="00472395">
        <w:t xml:space="preserve"> </w:t>
      </w:r>
      <w:r w:rsidR="003306FC" w:rsidRPr="00472395">
        <w:t>image</w:t>
      </w:r>
      <w:r w:rsidR="00472395" w:rsidRPr="00472395">
        <w:t>s</w:t>
      </w:r>
      <w:r w:rsidR="003306FC" w:rsidRPr="00472395">
        <w:t xml:space="preserve">) shall </w:t>
      </w:r>
      <w:r w:rsidR="002903BC">
        <w:t xml:space="preserve">always </w:t>
      </w:r>
      <w:r w:rsidR="003306FC" w:rsidRPr="00472395">
        <w:t xml:space="preserve">be transliterated as </w:t>
      </w:r>
      <w:r w:rsidR="005500F6" w:rsidRPr="00472395">
        <w:t>½</w:t>
      </w:r>
      <w:r w:rsidR="00472395" w:rsidRPr="00472395">
        <w:t xml:space="preserve"> (</w:t>
      </w:r>
      <w:r w:rsidR="00472395" w:rsidRPr="00472395">
        <w:rPr>
          <w:rStyle w:val="Code"/>
        </w:rPr>
        <w:t>U+00BD</w:t>
      </w:r>
      <w:r w:rsidR="00472395" w:rsidRPr="00472395">
        <w:t xml:space="preserve"> Vulgar Fraction One Half)</w:t>
      </w:r>
    </w:p>
    <w:p w14:paraId="1CCDACB3" w14:textId="3EF8C8E3" w:rsidR="00FF6BC5" w:rsidRDefault="00FF6BC5" w:rsidP="00BF7B0E">
      <w:pPr>
        <w:pStyle w:val="Cmsor2"/>
      </w:pPr>
      <w:bookmarkStart w:id="418" w:name="_fxkp7m4gvcim" w:colFirst="0" w:colLast="0"/>
      <w:bookmarkStart w:id="419" w:name="_Ref40886489"/>
      <w:bookmarkStart w:id="420" w:name="_Ref40887370"/>
      <w:bookmarkStart w:id="421" w:name="_Toc17811443"/>
      <w:bookmarkStart w:id="422" w:name="_Toc17811498"/>
      <w:bookmarkStart w:id="423" w:name="_Ref24531259"/>
      <w:bookmarkEnd w:id="418"/>
      <w:r>
        <w:t>Symbols</w:t>
      </w:r>
      <w:bookmarkEnd w:id="419"/>
      <w:bookmarkEnd w:id="420"/>
    </w:p>
    <w:p w14:paraId="693F83FB" w14:textId="5779A7D7" w:rsidR="00500227" w:rsidRPr="00500227" w:rsidRDefault="00500227" w:rsidP="00500227">
      <w:pPr>
        <w:pStyle w:val="Lista"/>
      </w:pPr>
      <w:r>
        <w:t>in the terms of this Guide, “</w:t>
      </w:r>
      <w:r w:rsidRPr="002B3C04">
        <w:rPr>
          <w:b/>
          <w:bCs/>
        </w:rPr>
        <w:t>symbol</w:t>
      </w:r>
      <w:r>
        <w:t>” is a</w:t>
      </w:r>
      <w:r w:rsidR="00466DF5">
        <w:t>n umbrella</w:t>
      </w:r>
      <w:r>
        <w:t xml:space="preserve"> term for all non-alphanumeric characters</w:t>
      </w:r>
    </w:p>
    <w:p w14:paraId="33944B7B" w14:textId="77777777" w:rsidR="00466DF5" w:rsidRDefault="00466DF5" w:rsidP="00466DF5">
      <w:pPr>
        <w:pStyle w:val="Lista"/>
      </w:pPr>
      <w:bookmarkStart w:id="424" w:name="_Ref15562528"/>
      <w:bookmarkStart w:id="425" w:name="_Toc17811445"/>
      <w:bookmarkStart w:id="426"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14:paraId="5B2087BF" w14:textId="21C2E3B0" w:rsidR="00466DF5" w:rsidRDefault="00466DF5" w:rsidP="00466DF5">
      <w:pPr>
        <w:pStyle w:val="Lista2"/>
      </w:pPr>
      <w:r>
        <w:t xml:space="preserve">1. at the level of transliteration, symbols of a definite function (punctuation </w:t>
      </w:r>
      <w:r w:rsidR="00695CA0">
        <w:t>sign</w:t>
      </w:r>
      <w:r>
        <w:t>s and space fillers) shall be represented by a dedicated character, but symbols whose function is not so straightforward (“miscellaneous symbols”) shall have no representation on this level, only on that of XML markup</w:t>
      </w:r>
    </w:p>
    <w:p w14:paraId="0A0490F8" w14:textId="079B9304" w:rsidR="00466DF5" w:rsidRDefault="00466DF5" w:rsidP="00466DF5">
      <w:pPr>
        <w:pStyle w:val="Lista2"/>
      </w:pPr>
      <w:r>
        <w:t>2. at the level of XML encoding, all symbols shall be encoded with a relatively simple classification of their shapes, for which see EGD §</w:t>
      </w:r>
      <w:r w:rsidR="0092703C">
        <w:t>4.2.3</w:t>
      </w:r>
    </w:p>
    <w:p w14:paraId="6C3A20C1" w14:textId="3409D412" w:rsidR="00466DF5" w:rsidRDefault="00466DF5" w:rsidP="00466DF5">
      <w:pPr>
        <w:pStyle w:val="Lista2"/>
      </w:pPr>
      <w:r>
        <w:t xml:space="preserve">3. at the level of human-readable metadata, symbols may (and generally should) be described in any detail that you deem appropriate, in the </w:t>
      </w:r>
      <w:proofErr w:type="spellStart"/>
      <w:r w:rsidRPr="00C31E63">
        <w:t>handDesc</w:t>
      </w:r>
      <w:proofErr w:type="spellEnd"/>
      <w:r w:rsidRPr="00C31E63">
        <w:t xml:space="preserve"> section of the </w:t>
      </w:r>
      <w:r>
        <w:t>TEI h</w:t>
      </w:r>
      <w:r w:rsidRPr="00C31E63">
        <w:t xml:space="preserve">eader </w:t>
      </w:r>
      <w:r>
        <w:t>(EGD §</w:t>
      </w:r>
      <w:r w:rsidR="0092703C">
        <w:t>11.2.1</w:t>
      </w:r>
      <w:r>
        <w:t>)</w:t>
      </w:r>
    </w:p>
    <w:p w14:paraId="0D0781D4" w14:textId="0FB256E6" w:rsidR="00466DF5" w:rsidRDefault="00466DF5" w:rsidP="00466DF5">
      <w:pPr>
        <w:pStyle w:val="Lista"/>
      </w:pPr>
      <w:r>
        <w:t xml:space="preserve">as an intermediate step between levels 1 and 2 above, the following subsections recommend the use of </w:t>
      </w:r>
      <w:r w:rsidRPr="001C0FDE">
        <w:rPr>
          <w:b/>
          <w:bCs/>
        </w:rPr>
        <w:t>shorthand markup</w:t>
      </w:r>
      <w:r>
        <w:t xml:space="preserve"> for certain symbols</w:t>
      </w:r>
    </w:p>
    <w:p w14:paraId="57A66413" w14:textId="11B559A4" w:rsidR="00466DF5" w:rsidRDefault="00466DF5" w:rsidP="00466DF5">
      <w:pPr>
        <w:pStyle w:val="Lista2"/>
      </w:pPr>
      <w:r>
        <w:t xml:space="preserve">we may opt later on </w:t>
      </w:r>
      <w:r w:rsidR="001C0FDE">
        <w:t xml:space="preserve">to </w:t>
      </w:r>
      <w:r>
        <w:t>devise automatic conversion of this shorthand to XML markup, but it seems likely at present that we will not do so</w:t>
      </w:r>
    </w:p>
    <w:p w14:paraId="47BC6788" w14:textId="2AE936B2" w:rsidR="00466DF5" w:rsidRDefault="00466DF5" w:rsidP="00466DF5">
      <w:pPr>
        <w:pStyle w:val="Lista2"/>
      </w:pPr>
      <w:r>
        <w:t xml:space="preserve">thus, if you use the shorthand suggested here, please be prepared that you may have to replace it </w:t>
      </w:r>
      <w:r w:rsidR="001C0FDE">
        <w:t>with</w:t>
      </w:r>
      <w:r>
        <w:t xml:space="preserve"> </w:t>
      </w:r>
      <w:r w:rsidR="001C0FDE">
        <w:t xml:space="preserve">XML </w:t>
      </w:r>
      <w:r>
        <w:t xml:space="preserve">markup yourself, and keep notes with a more accurate description of your punctuation </w:t>
      </w:r>
      <w:r w:rsidR="00695CA0">
        <w:t>sign</w:t>
      </w:r>
      <w:r>
        <w:t>s than that afforded by the shorthand scheme</w:t>
      </w:r>
    </w:p>
    <w:p w14:paraId="00000110" w14:textId="5BE65CDD" w:rsidR="006F3A4A" w:rsidRDefault="00695CA0" w:rsidP="00BF7B0E">
      <w:pPr>
        <w:pStyle w:val="Cmsor3"/>
      </w:pPr>
      <w:bookmarkStart w:id="427" w:name="_Toc199757575"/>
      <w:bookmarkEnd w:id="421"/>
      <w:bookmarkEnd w:id="422"/>
      <w:bookmarkEnd w:id="424"/>
      <w:bookmarkEnd w:id="425"/>
      <w:bookmarkEnd w:id="426"/>
      <w:r>
        <w:t>punctuation sign</w:t>
      </w:r>
      <w:r w:rsidR="00A10D75">
        <w:t>s</w:t>
      </w:r>
      <w:bookmarkEnd w:id="423"/>
      <w:bookmarkEnd w:id="427"/>
    </w:p>
    <w:p w14:paraId="1826C026" w14:textId="38E990A8" w:rsidR="002B3C04" w:rsidRDefault="002B3C04" w:rsidP="002B3C04">
      <w:pPr>
        <w:pStyle w:val="Lista"/>
      </w:pPr>
      <w:r>
        <w:t>in the terms of this Guide, “</w:t>
      </w:r>
      <w:r w:rsidRPr="002B3C04">
        <w:rPr>
          <w:b/>
          <w:bCs/>
        </w:rPr>
        <w:t xml:space="preserve">punctuation </w:t>
      </w:r>
      <w:r w:rsidR="00695CA0">
        <w:rPr>
          <w:b/>
          <w:bCs/>
        </w:rPr>
        <w:t>sign</w:t>
      </w:r>
      <w:r>
        <w:t>” is used in a sense restricted to symbols employed in the original for syntactic or metrical segmentation into relatively small units, similar in function to a modern comma, full stop, question mark, exclamation mark, colon or semicolon</w:t>
      </w:r>
    </w:p>
    <w:p w14:paraId="21A62B47" w14:textId="2A4FC04D" w:rsidR="002B3C04" w:rsidRDefault="002B3C04" w:rsidP="002B3C04">
      <w:pPr>
        <w:pStyle w:val="Lista2"/>
      </w:pPr>
      <w:r>
        <w:t xml:space="preserve">the scope of </w:t>
      </w:r>
      <w:r w:rsidR="00695CA0">
        <w:t>punctuation sign</w:t>
      </w:r>
      <w:r>
        <w:t xml:space="preserve">s </w:t>
      </w:r>
      <w:r w:rsidRPr="002B3C04">
        <w:rPr>
          <w:b/>
          <w:bCs/>
        </w:rPr>
        <w:t>primarily includes</w:t>
      </w:r>
      <w:r>
        <w:t xml:space="preserve"> symbols</w:t>
      </w:r>
    </w:p>
    <w:p w14:paraId="7ED7027A" w14:textId="77777777" w:rsidR="002B3C04" w:rsidRDefault="002B3C04" w:rsidP="002B3C04">
      <w:pPr>
        <w:pStyle w:val="Lista3"/>
      </w:pPr>
      <w:r>
        <w:t>whose shape is derived from the small and originally simple non-figural marks used widely for punctuation in our scripts, e.g. vertical bars, dots, circles and dashes</w:t>
      </w:r>
    </w:p>
    <w:p w14:paraId="198711A9" w14:textId="77777777" w:rsidR="002B3C04" w:rsidRDefault="002B3C04" w:rsidP="002B3C04">
      <w:pPr>
        <w:pStyle w:val="Lista3"/>
      </w:pPr>
      <w:r>
        <w:lastRenderedPageBreak/>
        <w:t>whose primary function is to segment the text into sentences, clauses, list items or metrical units</w:t>
      </w:r>
    </w:p>
    <w:p w14:paraId="6DBD464D" w14:textId="77777777" w:rsidR="002B3C04" w:rsidRDefault="002B3C04" w:rsidP="002B3C04">
      <w:pPr>
        <w:pStyle w:val="Lista3"/>
      </w:pPr>
      <w:r>
        <w:t>which occur repeatedly in the body of a single text</w:t>
      </w:r>
    </w:p>
    <w:p w14:paraId="113EE3DF" w14:textId="6A76BB79" w:rsidR="002B3C04" w:rsidRDefault="002B3C04" w:rsidP="002B3C04">
      <w:pPr>
        <w:pStyle w:val="Lista2"/>
      </w:pPr>
      <w:r>
        <w:t xml:space="preserve">the scope of </w:t>
      </w:r>
      <w:r w:rsidR="00695CA0">
        <w:t>punctuation sign</w:t>
      </w:r>
      <w:r>
        <w:t xml:space="preserve">s </w:t>
      </w:r>
      <w:r w:rsidRPr="002B3C04">
        <w:rPr>
          <w:b/>
          <w:bCs/>
        </w:rPr>
        <w:t>does not normally include</w:t>
      </w:r>
      <w:r>
        <w:t xml:space="preserve"> symbols</w:t>
      </w:r>
    </w:p>
    <w:p w14:paraId="34B8AB11" w14:textId="77777777" w:rsidR="002B3C04" w:rsidRDefault="002B3C04" w:rsidP="002B3C04">
      <w:pPr>
        <w:pStyle w:val="Lista3"/>
      </w:pPr>
      <w:r>
        <w:t>whose shape is figural or complexly ornamental, and is not derived from one of the simple basic shapes used for punctuation</w:t>
      </w:r>
    </w:p>
    <w:p w14:paraId="2B8788D6" w14:textId="77777777" w:rsidR="002B3C04" w:rsidRDefault="002B3C04" w:rsidP="002B3C04">
      <w:pPr>
        <w:pStyle w:val="Lista3"/>
      </w:pPr>
      <w:r>
        <w:t>whose primary function is to mark the beginning or end of an entire inscription or a major section thereof, and/or to express auspiciousness</w:t>
      </w:r>
    </w:p>
    <w:p w14:paraId="09995588" w14:textId="77777777" w:rsidR="002B3C04" w:rsidRDefault="002B3C04" w:rsidP="002B3C04">
      <w:pPr>
        <w:pStyle w:val="Lista3"/>
      </w:pPr>
      <w:r>
        <w:t>which occur only once per text or once per major section of text</w:t>
      </w:r>
    </w:p>
    <w:p w14:paraId="330FAF27" w14:textId="659E7EE8" w:rsidR="00A10D75" w:rsidRDefault="00395046" w:rsidP="00877FB8">
      <w:pPr>
        <w:pStyle w:val="Lista"/>
      </w:pPr>
      <w:r w:rsidRPr="00061C63">
        <w:rPr>
          <w:rFonts w:eastAsia="Gentium"/>
          <w:b/>
          <w:bCs/>
        </w:rPr>
        <w:t>original punctuation</w:t>
      </w:r>
      <w:r w:rsidR="002B3C04">
        <w:rPr>
          <w:rFonts w:eastAsia="Gentium"/>
        </w:rPr>
        <w:t xml:space="preserve"> must always be transliterated,</w:t>
      </w:r>
      <w:r w:rsidR="00A10D75">
        <w:rPr>
          <w:rFonts w:eastAsia="Gentium"/>
        </w:rPr>
        <w:t xml:space="preserve"> </w:t>
      </w:r>
      <w:r w:rsidRPr="00061C63">
        <w:rPr>
          <w:rFonts w:eastAsia="Gentium"/>
        </w:rPr>
        <w:t xml:space="preserve">but </w:t>
      </w:r>
      <w:r w:rsidR="002B3C04">
        <w:rPr>
          <w:rFonts w:eastAsia="Gentium"/>
        </w:rPr>
        <w:t xml:space="preserve">you should </w:t>
      </w:r>
      <w:r w:rsidR="00A10D75">
        <w:rPr>
          <w:b/>
          <w:bCs/>
        </w:rPr>
        <w:t xml:space="preserve">never </w:t>
      </w:r>
      <w:r w:rsidRPr="00061C63">
        <w:rPr>
          <w:b/>
          <w:bCs/>
        </w:rPr>
        <w:t xml:space="preserve">add punctuation </w:t>
      </w:r>
      <w:r w:rsidR="00695CA0">
        <w:rPr>
          <w:b/>
          <w:bCs/>
        </w:rPr>
        <w:t>sign</w:t>
      </w:r>
      <w:r w:rsidRPr="00061C63">
        <w:rPr>
          <w:b/>
          <w:bCs/>
        </w:rPr>
        <w:t>s</w:t>
      </w:r>
      <w:r>
        <w:t xml:space="preserve"> not already present in the original</w:t>
      </w:r>
    </w:p>
    <w:p w14:paraId="00000111" w14:textId="2CA37D15" w:rsidR="006F3A4A" w:rsidRDefault="00030048" w:rsidP="00A10D75">
      <w:pPr>
        <w:pStyle w:val="Lista2"/>
      </w:pPr>
      <w:r>
        <w:t>editorial punctuation may</w:t>
      </w:r>
      <w:r w:rsidR="002B3C04">
        <w:t>, however,</w:t>
      </w:r>
      <w:r>
        <w:t xml:space="preserve"> be supplied </w:t>
      </w:r>
      <w:r w:rsidR="0092703C">
        <w:t>using</w:t>
      </w:r>
      <w:r w:rsidR="00395046">
        <w:t xml:space="preserve"> </w:t>
      </w:r>
      <w:r w:rsidR="002B3C04">
        <w:t xml:space="preserve">XML </w:t>
      </w:r>
      <w:r w:rsidR="00395046">
        <w:t>markup</w:t>
      </w:r>
      <w:r>
        <w:t xml:space="preserve">, see </w:t>
      </w:r>
      <w:r w:rsidR="006E4835">
        <w:t>EGD</w:t>
      </w:r>
      <w:r>
        <w:t xml:space="preserve"> </w:t>
      </w:r>
      <w:r w:rsidR="0054117F">
        <w:t>§</w:t>
      </w:r>
      <w:r w:rsidR="0092703C">
        <w:t>6.3.6</w:t>
      </w:r>
    </w:p>
    <w:p w14:paraId="54877664" w14:textId="5E87858F" w:rsidR="002B3C04" w:rsidRDefault="006C2801" w:rsidP="00877FB8">
      <w:pPr>
        <w:pStyle w:val="Lista"/>
      </w:pPr>
      <w:r>
        <w:t>as outlined in the introduction to this section (§</w:t>
      </w:r>
      <w:r>
        <w:fldChar w:fldCharType="begin"/>
      </w:r>
      <w:r>
        <w:instrText xml:space="preserve"> REF _Ref40886489 \r \h </w:instrText>
      </w:r>
      <w:r>
        <w:fldChar w:fldCharType="separate"/>
      </w:r>
      <w:r w:rsidR="00EF050B">
        <w:t>6.2</w:t>
      </w:r>
      <w:r>
        <w:fldChar w:fldCharType="end"/>
      </w:r>
      <w:r>
        <w:t xml:space="preserve">), </w:t>
      </w:r>
      <w:r w:rsidR="00695CA0">
        <w:t>punctuation sign</w:t>
      </w:r>
      <w:r>
        <w:t>s shall be represented</w:t>
      </w:r>
    </w:p>
    <w:p w14:paraId="5BB3DF77" w14:textId="0D6DF2CF" w:rsidR="002B3C04" w:rsidRDefault="002B3C04" w:rsidP="002B3C04">
      <w:pPr>
        <w:pStyle w:val="Lista2"/>
      </w:pPr>
      <w:r>
        <w:t xml:space="preserve">1. </w:t>
      </w:r>
      <w:r w:rsidR="004530CC">
        <w:t>at</w:t>
      </w:r>
      <w:r>
        <w:t xml:space="preserve"> the level of transliteration</w:t>
      </w:r>
      <w:r w:rsidR="006C2801">
        <w:t xml:space="preserve">, </w:t>
      </w:r>
      <w:r>
        <w:t xml:space="preserve">by the dedicated character . (full stop, period), which by our convention shall be understood as an abstract </w:t>
      </w:r>
      <w:r w:rsidR="00695CA0">
        <w:t>punctuation sign</w:t>
      </w:r>
      <w:r>
        <w:t xml:space="preserve"> without any assertion </w:t>
      </w:r>
      <w:r w:rsidRPr="002B3C04">
        <w:t xml:space="preserve">as to its </w:t>
      </w:r>
      <w:r>
        <w:t>physical appearance</w:t>
      </w:r>
    </w:p>
    <w:p w14:paraId="30E30B7C" w14:textId="0B39A4CA" w:rsidR="004530CC" w:rsidRDefault="004530CC" w:rsidP="002B3C04">
      <w:pPr>
        <w:pStyle w:val="Lista2"/>
      </w:pPr>
      <w:r>
        <w:t>2. at the level of XML encoding, with a relatively simple classification of their shapes</w:t>
      </w:r>
    </w:p>
    <w:p w14:paraId="0BB7FFA4" w14:textId="1A8C8C83" w:rsidR="004530CC" w:rsidRDefault="004530CC" w:rsidP="004530CC">
      <w:pPr>
        <w:pStyle w:val="Lista2"/>
      </w:pPr>
      <w:r>
        <w:t xml:space="preserve">3. at the level of human-readable metadata, </w:t>
      </w:r>
      <w:r w:rsidR="006C2801">
        <w:t>in additional human-readable detail</w:t>
      </w:r>
    </w:p>
    <w:p w14:paraId="55EFF57E" w14:textId="1CF738EF" w:rsidR="004530CC" w:rsidRDefault="004530CC" w:rsidP="004530CC">
      <w:pPr>
        <w:pStyle w:val="Lista"/>
      </w:pPr>
      <w:r>
        <w:t xml:space="preserve">as an intermediate step between levels 1 and 2 above, we recommend the use of shorthand </w:t>
      </w:r>
      <w:r w:rsidR="00E216E5">
        <w:t>markup for the basic forms of common punctuation characters, as follows:</w:t>
      </w:r>
    </w:p>
    <w:p w14:paraId="06DF7FAC" w14:textId="5C9D3731" w:rsidR="007F3534" w:rsidRDefault="007F3534" w:rsidP="007F3534">
      <w:pPr>
        <w:pStyle w:val="Lista2"/>
      </w:pPr>
      <w:r>
        <w:t>all of the following shorthand characters should be followed by a space in transliteration, but not preceded by one</w:t>
      </w:r>
    </w:p>
    <w:p w14:paraId="00000113" w14:textId="31033C41" w:rsidR="006F3A4A" w:rsidRPr="00CA0BDB" w:rsidRDefault="00395046" w:rsidP="00877FB8">
      <w:pPr>
        <w:pStyle w:val="Lista2"/>
        <w:rPr>
          <w:rFonts w:eastAsia="Arial"/>
        </w:rPr>
      </w:pPr>
      <w:r>
        <w:t>| (</w:t>
      </w:r>
      <w:r w:rsidRPr="0048794B">
        <w:rPr>
          <w:rStyle w:val="Code"/>
        </w:rPr>
        <w:t>U+007</w:t>
      </w:r>
      <w:r w:rsidR="0048794B" w:rsidRPr="0048794B">
        <w:rPr>
          <w:rStyle w:val="Code"/>
        </w:rPr>
        <w:t>C</w:t>
      </w:r>
      <w:r>
        <w:t xml:space="preserve"> Vertical Line): for signs comprised of a single plain vertical </w:t>
      </w:r>
      <w:r w:rsidR="00F0655D">
        <w:t>bar</w:t>
      </w:r>
      <w:r w:rsidR="00E216E5">
        <w:t xml:space="preserve"> (corresponding to the symbol token “</w:t>
      </w:r>
      <w:proofErr w:type="spellStart"/>
      <w:r w:rsidR="00E216E5">
        <w:t>danda</w:t>
      </w:r>
      <w:proofErr w:type="spellEnd"/>
      <w:r w:rsidR="00E216E5">
        <w:t>”)</w:t>
      </w:r>
    </w:p>
    <w:p w14:paraId="642B47CD" w14:textId="757F4AA2" w:rsidR="00CA0BDB" w:rsidRPr="00E216E5" w:rsidRDefault="00CA0BDB" w:rsidP="00CA0BDB">
      <w:pPr>
        <w:pStyle w:val="Lista3"/>
      </w:pPr>
      <w:r>
        <w:rPr>
          <w:rFonts w:eastAsia="Arial"/>
        </w:rPr>
        <w:t xml:space="preserve">when transliterating two or more iterations of single vertical lines, make sure you add a space between them to differentiate them from double </w:t>
      </w:r>
      <w:r w:rsidRPr="008A6ED9">
        <w:rPr>
          <w:rStyle w:val="Foreign"/>
          <w:rFonts w:eastAsia="Arial"/>
        </w:rPr>
        <w:t>daṇḍa</w:t>
      </w:r>
      <w:r>
        <w:rPr>
          <w:rFonts w:eastAsia="Arial"/>
        </w:rPr>
        <w:t>s</w:t>
      </w:r>
    </w:p>
    <w:p w14:paraId="4BF5B2CF" w14:textId="7525EF94" w:rsidR="00F0655D" w:rsidRPr="007F3534" w:rsidRDefault="00E216E5" w:rsidP="007F3534">
      <w:pPr>
        <w:pStyle w:val="Lista2"/>
        <w:rPr>
          <w:rFonts w:eastAsia="Arial"/>
        </w:rPr>
      </w:pPr>
      <w:r>
        <w:t>|| (</w:t>
      </w:r>
      <w:r w:rsidRPr="0048794B">
        <w:rPr>
          <w:rStyle w:val="Code"/>
        </w:rPr>
        <w:t>U+007C</w:t>
      </w:r>
      <w:r>
        <w:t xml:space="preserve"> Vertical Line, twice): for signs comprised of a double plain vertical </w:t>
      </w:r>
      <w:r w:rsidR="00F0655D">
        <w:t xml:space="preserve">bar </w:t>
      </w:r>
      <w:r>
        <w:t>(corresponding to the symbol token “</w:t>
      </w:r>
      <w:proofErr w:type="spellStart"/>
      <w:r w:rsidR="00F0655D">
        <w:t>d</w:t>
      </w:r>
      <w:r>
        <w:t>danda</w:t>
      </w:r>
      <w:proofErr w:type="spellEnd"/>
      <w:r>
        <w:t>”)</w:t>
      </w:r>
    </w:p>
    <w:p w14:paraId="00000114" w14:textId="08816745" w:rsidR="006F3A4A" w:rsidRDefault="00395046" w:rsidP="00877FB8">
      <w:pPr>
        <w:pStyle w:val="Lista2"/>
      </w:pPr>
      <w:r>
        <w:t xml:space="preserve">/ (regular slash): for signs comprised of a single vertical </w:t>
      </w:r>
      <w:r w:rsidR="00F0655D">
        <w:t>bar</w:t>
      </w:r>
      <w:r>
        <w:t xml:space="preserve"> with a hook, crossbar or ornamental addition</w:t>
      </w:r>
      <w:r w:rsidR="00F0655D">
        <w:t xml:space="preserve"> (corresponding to the symbol token “</w:t>
      </w:r>
      <w:proofErr w:type="spellStart"/>
      <w:r w:rsidR="00F0655D">
        <w:t>dandaOrnate</w:t>
      </w:r>
      <w:proofErr w:type="spellEnd"/>
      <w:r w:rsidR="00F0655D">
        <w:t>”)</w:t>
      </w:r>
    </w:p>
    <w:p w14:paraId="2E70D1E6" w14:textId="2F2DBB91" w:rsidR="00F0655D" w:rsidRDefault="00F0655D" w:rsidP="00877FB8">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6EE3AFC6" w14:textId="02D73939" w:rsidR="00457631" w:rsidRDefault="00457631" w:rsidP="00840685">
      <w:pPr>
        <w:pStyle w:val="Lista2"/>
      </w:pPr>
      <w:r>
        <w:t>, (comma):</w:t>
      </w:r>
      <w:r w:rsidRPr="00457631">
        <w:t xml:space="preserve"> </w:t>
      </w:r>
      <w:r w:rsidR="00F454D2">
        <w:t xml:space="preserve">for </w:t>
      </w:r>
      <w:r w:rsidR="001C0FDE" w:rsidRPr="00A46C6A">
        <w:t>short</w:t>
      </w:r>
      <w:r w:rsidR="001C0FDE">
        <w:t>, predominantly vertical</w:t>
      </w:r>
      <w:r w:rsidR="001C0FDE" w:rsidRPr="00A46C6A">
        <w:t xml:space="preserve"> and </w:t>
      </w:r>
      <w:r w:rsidR="001C0FDE">
        <w:t xml:space="preserve">often </w:t>
      </w:r>
      <w:r w:rsidR="001C0FDE" w:rsidRPr="00A46C6A">
        <w:t>curved strokes normally floating at or above median height,</w:t>
      </w:r>
      <w:r w:rsidR="00F454D2">
        <w:t xml:space="preserve"> including half-sized </w:t>
      </w:r>
      <w:r w:rsidR="00F454D2" w:rsidRPr="00F454D2">
        <w:rPr>
          <w:rStyle w:val="Foreign"/>
        </w:rPr>
        <w:t>daṇḍa</w:t>
      </w:r>
      <w:r w:rsidR="00F454D2">
        <w:t xml:space="preserve">s and </w:t>
      </w:r>
      <w:r>
        <w:t>the</w:t>
      </w:r>
      <w:r w:rsidRPr="00457631">
        <w:t xml:space="preserve"> raised </w:t>
      </w:r>
      <w:r w:rsidR="00F454D2">
        <w:t>comma</w:t>
      </w:r>
      <w:r w:rsidRPr="00457631">
        <w:t xml:space="preserve">-like sign </w:t>
      </w:r>
      <w:r>
        <w:t xml:space="preserve">that </w:t>
      </w:r>
      <w:r w:rsidRPr="00457631">
        <w:t>is the basic punctuation sign on Java and Bali</w:t>
      </w:r>
      <w:r>
        <w:t xml:space="preserve"> (</w:t>
      </w:r>
      <w:r w:rsidRPr="00457631">
        <w:t xml:space="preserve">modern Balinese </w:t>
      </w:r>
      <w:r w:rsidRPr="00457631">
        <w:rPr>
          <w:rStyle w:val="ForeignBalineseScript"/>
        </w:rPr>
        <w:t>᭞</w:t>
      </w:r>
      <w:r>
        <w:t>)</w:t>
      </w:r>
      <w:r w:rsidR="00A46C6A">
        <w:t xml:space="preserve"> </w:t>
      </w:r>
      <w:r w:rsidR="00A46C6A" w:rsidRPr="00A46C6A">
        <w:t xml:space="preserve">(corresponding to the symbol token </w:t>
      </w:r>
      <w:r w:rsidR="00CD57AC">
        <w:t>“</w:t>
      </w:r>
      <w:r w:rsidR="001C0FDE">
        <w:t>comma</w:t>
      </w:r>
      <w:r w:rsidR="00CD57AC">
        <w:t>”</w:t>
      </w:r>
      <w:r w:rsidR="00A46C6A" w:rsidRPr="00A46C6A">
        <w:t>)</w:t>
      </w:r>
    </w:p>
    <w:p w14:paraId="22F9FE5A" w14:textId="268F9AC7" w:rsidR="00F0655D" w:rsidRDefault="00F0655D" w:rsidP="00840685">
      <w:pPr>
        <w:pStyle w:val="Lista2"/>
      </w:pPr>
      <w:r>
        <w:t>~ (</w:t>
      </w:r>
      <w:r w:rsidRPr="00F0655D">
        <w:rPr>
          <w:rStyle w:val="Code"/>
        </w:rPr>
        <w:t>U+223C</w:t>
      </w:r>
      <w:r>
        <w:t xml:space="preserve"> Tilde Operator): for signs comprised of a single horizontal dash, plain or with ornamentation (corresponding to the symbol token “dash”)</w:t>
      </w:r>
    </w:p>
    <w:p w14:paraId="3D659341" w14:textId="3CEDF1AA" w:rsidR="00F0655D" w:rsidRDefault="00F0655D" w:rsidP="00F0655D">
      <w:pPr>
        <w:pStyle w:val="Lista2"/>
      </w:pPr>
      <w:r>
        <w:t>@</w:t>
      </w:r>
      <w:r w:rsidR="00D13FB4">
        <w:t xml:space="preserve"> (“at” sign) for </w:t>
      </w:r>
      <w:r w:rsidRPr="00F0655D">
        <w:t xml:space="preserve">any </w:t>
      </w:r>
      <w:r w:rsidR="00695CA0">
        <w:t>punctuation sign</w:t>
      </w:r>
      <w:r w:rsidR="00D13FB4">
        <w:t xml:space="preserve"> </w:t>
      </w:r>
      <w:r w:rsidRPr="00F0655D">
        <w:t xml:space="preserve">that does not easily fall under </w:t>
      </w:r>
      <w:r w:rsidR="00D13FB4">
        <w:t>any of the above categories</w:t>
      </w:r>
      <w:r w:rsidRPr="00F0655D">
        <w:t xml:space="preserve"> (such as more or less complex dots and circles)</w:t>
      </w:r>
    </w:p>
    <w:p w14:paraId="3161332E" w14:textId="6872FE74" w:rsidR="001C0FDE" w:rsidRDefault="001C0FDE" w:rsidP="001C0FDE">
      <w:pPr>
        <w:pStyle w:val="Lista3"/>
      </w:pPr>
      <w:r>
        <w:t>the transformation of this character into XML markup will definitely not be automated and will have to be handled by you manually if you use this shorthand</w:t>
      </w:r>
    </w:p>
    <w:p w14:paraId="0000011F" w14:textId="126C0EE3" w:rsidR="006F3A4A" w:rsidRDefault="00395046" w:rsidP="00BF7B0E">
      <w:pPr>
        <w:pStyle w:val="Cmsor3"/>
      </w:pPr>
      <w:bookmarkStart w:id="428" w:name="_118t60ako401" w:colFirst="0" w:colLast="0"/>
      <w:bookmarkStart w:id="429" w:name="_Toc17811444"/>
      <w:bookmarkStart w:id="430" w:name="_Toc17811499"/>
      <w:bookmarkStart w:id="431" w:name="_Toc199757576"/>
      <w:bookmarkEnd w:id="428"/>
      <w:r>
        <w:t xml:space="preserve">Space </w:t>
      </w:r>
      <w:r w:rsidR="00FB3701">
        <w:t>f</w:t>
      </w:r>
      <w:r>
        <w:t xml:space="preserve">iller </w:t>
      </w:r>
      <w:r w:rsidR="00FB3701">
        <w:t>s</w:t>
      </w:r>
      <w:r>
        <w:t>igns</w:t>
      </w:r>
      <w:bookmarkEnd w:id="429"/>
      <w:bookmarkEnd w:id="430"/>
      <w:bookmarkEnd w:id="431"/>
    </w:p>
    <w:p w14:paraId="71FC14D1" w14:textId="4A3149AD" w:rsidR="006C2801" w:rsidRDefault="006C2801" w:rsidP="006C2801">
      <w:pPr>
        <w:pStyle w:val="Lista"/>
      </w:pPr>
      <w:r>
        <w:t>in the terms of this Guide, “</w:t>
      </w:r>
      <w:r>
        <w:rPr>
          <w:b/>
          <w:bCs/>
        </w:rPr>
        <w:t>space filler</w:t>
      </w:r>
      <w:r>
        <w:t xml:space="preserve">” is used in a sense restricted to symbols whose function is clearly and unambiguously to fill up space in a line to the </w:t>
      </w:r>
      <w:r w:rsidR="000E68BA" w:rsidRPr="000E68BA">
        <w:t xml:space="preserve">binding-hole or </w:t>
      </w:r>
      <w:r>
        <w:t>margin</w:t>
      </w:r>
    </w:p>
    <w:p w14:paraId="0151B686" w14:textId="2212AE9A" w:rsidR="006C2801" w:rsidRDefault="006C2801" w:rsidP="006C2801">
      <w:pPr>
        <w:pStyle w:val="Lista2"/>
      </w:pPr>
      <w:r>
        <w:t>symbols that do not meet this functional criterion shall be encoded as miscellaneous symbols even if they are identical in visual appearance to symbols used as space fillers elsewhere in the document or the corpus</w:t>
      </w:r>
    </w:p>
    <w:p w14:paraId="12BC4EEC" w14:textId="3B1B365B" w:rsidR="006C2801" w:rsidRDefault="006C2801" w:rsidP="006C2801">
      <w:pPr>
        <w:pStyle w:val="Lista"/>
      </w:pPr>
      <w:r>
        <w:t>as outlined in the introduction to this section (§</w:t>
      </w:r>
      <w:r>
        <w:fldChar w:fldCharType="begin"/>
      </w:r>
      <w:r>
        <w:instrText xml:space="preserve"> REF _Ref40886489 \r \h </w:instrText>
      </w:r>
      <w:r>
        <w:fldChar w:fldCharType="separate"/>
      </w:r>
      <w:r w:rsidR="00EF050B">
        <w:t>6.2</w:t>
      </w:r>
      <w:r>
        <w:fldChar w:fldCharType="end"/>
      </w:r>
      <w:r>
        <w:t>), space fillers shall be represented</w:t>
      </w:r>
    </w:p>
    <w:p w14:paraId="5D2C731F" w14:textId="20B26023" w:rsidR="006C2801" w:rsidRDefault="006C2801" w:rsidP="006C2801">
      <w:pPr>
        <w:pStyle w:val="Lista2"/>
      </w:pPr>
      <w:r>
        <w:t>1. at the level of transliteration, by the dedicated character § (</w:t>
      </w:r>
      <w:r w:rsidRPr="0048794B">
        <w:rPr>
          <w:rStyle w:val="Code"/>
        </w:rPr>
        <w:t>U+00A7</w:t>
      </w:r>
      <w:r>
        <w:t xml:space="preserve"> Section Sign), which by our convention shall be understood as an abstract space filler without any assertion </w:t>
      </w:r>
      <w:r w:rsidRPr="002B3C04">
        <w:t xml:space="preserve">as to its </w:t>
      </w:r>
      <w:r>
        <w:t>physical appearance</w:t>
      </w:r>
    </w:p>
    <w:p w14:paraId="0D495FBB" w14:textId="77777777" w:rsidR="006C2801" w:rsidRDefault="006C2801" w:rsidP="006C2801">
      <w:pPr>
        <w:pStyle w:val="Lista2"/>
      </w:pPr>
      <w:r>
        <w:lastRenderedPageBreak/>
        <w:t>2. at the level of XML encoding, with a relatively simple classification of their shapes</w:t>
      </w:r>
    </w:p>
    <w:p w14:paraId="52EA38E3" w14:textId="77777777" w:rsidR="006C2801" w:rsidRDefault="006C2801" w:rsidP="006C2801">
      <w:pPr>
        <w:pStyle w:val="Lista2"/>
      </w:pPr>
      <w:r>
        <w:t>3. at the level of human-readable metadata, in additional human-readable detail</w:t>
      </w:r>
    </w:p>
    <w:p w14:paraId="6A796F95" w14:textId="54DF51D5" w:rsidR="00DD618A" w:rsidRDefault="00DD618A" w:rsidP="00877FB8">
      <w:pPr>
        <w:pStyle w:val="Lista"/>
      </w:pPr>
      <w:r>
        <w:t xml:space="preserve">we recommend the use of </w:t>
      </w:r>
      <w:r w:rsidR="006C2801">
        <w:t xml:space="preserve">the following </w:t>
      </w:r>
      <w:r>
        <w:t>shorthand markup as an intermediate step between levels 1 and 2 above</w:t>
      </w:r>
    </w:p>
    <w:p w14:paraId="23184EFE" w14:textId="1AF4B10F" w:rsidR="004D295A" w:rsidRDefault="00DD618A" w:rsidP="00DD618A">
      <w:pPr>
        <w:pStyle w:val="Lista2"/>
      </w:pPr>
      <w:r>
        <w:t xml:space="preserve">since the use of space fillers is most common within our corpus in Javanese documents, a § character without an XML tag encoding its shape will be understood by default as being of the Javanese form, and </w:t>
      </w:r>
      <w:r w:rsidR="004D295A">
        <w:t xml:space="preserve">will be </w:t>
      </w:r>
      <w:r w:rsidR="005A6CF2">
        <w:t>automatically tagged in</w:t>
      </w:r>
      <w:r w:rsidR="004D295A">
        <w:t xml:space="preserve"> XML</w:t>
      </w:r>
      <w:r w:rsidR="00D13FB4">
        <w:t xml:space="preserve"> as </w:t>
      </w:r>
      <w:r>
        <w:t xml:space="preserve">having that </w:t>
      </w:r>
      <w:r w:rsidR="00D13FB4">
        <w:t>form</w:t>
      </w:r>
    </w:p>
    <w:p w14:paraId="1D576D36" w14:textId="0BAEB624" w:rsidR="00DD618A" w:rsidRDefault="00DD618A" w:rsidP="00DD618A">
      <w:pPr>
        <w:pStyle w:val="Lista2"/>
      </w:pPr>
      <w:r>
        <w:t>fillers for any other shape shall ideally be encoded in XML, but if necessary, you may use the shorthand §</w:t>
      </w:r>
      <w:proofErr w:type="spellStart"/>
      <w:r>
        <w:t>abc</w:t>
      </w:r>
      <w:proofErr w:type="spellEnd"/>
    </w:p>
    <w:p w14:paraId="00000122" w14:textId="42C6F590" w:rsidR="006F3A4A" w:rsidRDefault="00DD618A" w:rsidP="00DD618A">
      <w:pPr>
        <w:pStyle w:val="Lista3"/>
      </w:pPr>
      <w:r>
        <w:t>where “</w:t>
      </w:r>
      <w:proofErr w:type="spellStart"/>
      <w:r>
        <w:t>abc</w:t>
      </w:r>
      <w:proofErr w:type="spellEnd"/>
      <w:r>
        <w:t>” (any sequence of letters, followed by a space) will be converted into a symbol token in the XML tag to be added to the § character</w:t>
      </w:r>
    </w:p>
    <w:p w14:paraId="49271D5D" w14:textId="77777777" w:rsidR="00466DF5" w:rsidRDefault="00466DF5" w:rsidP="00BF7B0E">
      <w:pPr>
        <w:pStyle w:val="Cmsor3"/>
      </w:pPr>
      <w:bookmarkStart w:id="432" w:name="_qf594d17lij7" w:colFirst="0" w:colLast="0"/>
      <w:bookmarkStart w:id="433" w:name="_3n6j1rqqfqgj" w:colFirst="0" w:colLast="0"/>
      <w:bookmarkStart w:id="434" w:name="_Toc17811446"/>
      <w:bookmarkStart w:id="435" w:name="_Toc17811501"/>
      <w:bookmarkStart w:id="436" w:name="_Ref22719364"/>
      <w:bookmarkStart w:id="437" w:name="_Toc199757577"/>
      <w:bookmarkEnd w:id="432"/>
      <w:bookmarkEnd w:id="433"/>
      <w:r>
        <w:t>Generic symbols</w:t>
      </w:r>
      <w:bookmarkEnd w:id="437"/>
    </w:p>
    <w:p w14:paraId="7C9E42D0" w14:textId="7AD32BB9" w:rsidR="00466DF5" w:rsidRDefault="006C2801" w:rsidP="00466DF5">
      <w:pPr>
        <w:pStyle w:val="Lista"/>
      </w:pPr>
      <w:r>
        <w:t>in the terms of this Guide, a “</w:t>
      </w:r>
      <w:r>
        <w:rPr>
          <w:b/>
          <w:bCs/>
        </w:rPr>
        <w:t>generic symbol</w:t>
      </w:r>
      <w:r>
        <w:t xml:space="preserve">” is any symbol that does not meet the criteria for </w:t>
      </w:r>
      <w:r w:rsidR="00695CA0">
        <w:t>punctuation sign</w:t>
      </w:r>
      <w:r>
        <w:t>s and space fillers as defined above</w:t>
      </w:r>
    </w:p>
    <w:p w14:paraId="64139329" w14:textId="77777777" w:rsidR="00562774" w:rsidRDefault="00562774" w:rsidP="00562774">
      <w:pPr>
        <w:pStyle w:val="Lista"/>
      </w:pPr>
      <w:r>
        <w:t>note that auspicious (</w:t>
      </w:r>
      <w:proofErr w:type="spellStart"/>
      <w:r w:rsidRPr="00061C63">
        <w:rPr>
          <w:rStyle w:val="Foreign"/>
        </w:rPr>
        <w:t>maṅgala</w:t>
      </w:r>
      <w:proofErr w:type="spellEnd"/>
      <w:r>
        <w:t xml:space="preserve">) symbols should never be transliterated as the words </w:t>
      </w:r>
      <w:r w:rsidRPr="00061C63">
        <w:rPr>
          <w:rStyle w:val="Foreign"/>
        </w:rPr>
        <w:t>siddham</w:t>
      </w:r>
      <w:r>
        <w:t xml:space="preserve"> or </w:t>
      </w:r>
      <w:r w:rsidRPr="00061C63">
        <w:rPr>
          <w:rStyle w:val="Foreign"/>
        </w:rPr>
        <w:t>om̐</w:t>
      </w:r>
    </w:p>
    <w:p w14:paraId="6D0E3740" w14:textId="2BDED964" w:rsidR="006C2801" w:rsidRDefault="006C2801" w:rsidP="006C2801">
      <w:pPr>
        <w:pStyle w:val="Lista"/>
      </w:pPr>
      <w:r>
        <w:t>as outlined in the introduction to this section (§</w:t>
      </w:r>
      <w:r>
        <w:fldChar w:fldCharType="begin"/>
      </w:r>
      <w:r>
        <w:instrText xml:space="preserve"> REF _Ref40886489 \r \h </w:instrText>
      </w:r>
      <w:r>
        <w:fldChar w:fldCharType="separate"/>
      </w:r>
      <w:r w:rsidR="00EF050B">
        <w:t>6.2</w:t>
      </w:r>
      <w:r>
        <w:fldChar w:fldCharType="end"/>
      </w:r>
      <w:r>
        <w:t>), generic symbols shall not be represented at the level of transliteration and should ideally always be handled in XML markup (supplemented by human-readable description)</w:t>
      </w:r>
    </w:p>
    <w:p w14:paraId="5E761115" w14:textId="1B8FB046" w:rsidR="00466DF5" w:rsidRDefault="00562774" w:rsidP="00562774">
      <w:pPr>
        <w:pStyle w:val="Lista2"/>
      </w:pPr>
      <w:r>
        <w:t xml:space="preserve">the essential feature of the relevant XML markup is the use of </w:t>
      </w:r>
      <w:r w:rsidR="00466DF5">
        <w:t>symbol tokens</w:t>
      </w:r>
      <w:r>
        <w:t xml:space="preserve"> (EGD §</w:t>
      </w:r>
      <w:r w:rsidR="00834A19">
        <w:t>4.2.3</w:t>
      </w:r>
      <w:r>
        <w:t>)</w:t>
      </w:r>
    </w:p>
    <w:p w14:paraId="4B184EFA" w14:textId="4C922121" w:rsidR="00562774" w:rsidRDefault="00562774" w:rsidP="00466DF5">
      <w:pPr>
        <w:pStyle w:val="Lista"/>
      </w:pPr>
      <w:r>
        <w:t>to simplify your work, especially when you are creating an e-text that will not (yet) be marked up in XML, you may choose either of the following shorthand methods for representing miscellaneous symbols</w:t>
      </w:r>
    </w:p>
    <w:p w14:paraId="512E5B15" w14:textId="3370781B" w:rsidR="00562774" w:rsidRDefault="00562774" w:rsidP="00562774">
      <w:pPr>
        <w:pStyle w:val="Lista2"/>
      </w:pPr>
      <w:r>
        <w:t>as tokens, using $</w:t>
      </w:r>
      <w:proofErr w:type="spellStart"/>
      <w:r>
        <w:t>abc</w:t>
      </w:r>
      <w:proofErr w:type="spellEnd"/>
    </w:p>
    <w:p w14:paraId="7A6906AC" w14:textId="096A168F" w:rsidR="00562774" w:rsidRDefault="00562774" w:rsidP="00562774">
      <w:pPr>
        <w:pStyle w:val="Lista3"/>
      </w:pPr>
      <w:r>
        <w:t>where “</w:t>
      </w:r>
      <w:proofErr w:type="spellStart"/>
      <w:r>
        <w:t>abc</w:t>
      </w:r>
      <w:proofErr w:type="spellEnd"/>
      <w:r>
        <w:t xml:space="preserve">” (any sequence of letters, followed by a space) will be converted into a symbol token in the XML tag </w:t>
      </w:r>
      <w:del w:id="438" w:author="Dániel Balogh" w:date="2021-01-29T15:59:00Z">
        <w:r w:rsidDel="00EE1A12">
          <w:delText>to be added to the § character</w:delText>
        </w:r>
      </w:del>
      <w:ins w:id="439" w:author="Dániel Balogh" w:date="2021-01-29T15:59:00Z">
        <w:r w:rsidR="00EE1A12">
          <w:t>representing the symbol</w:t>
        </w:r>
      </w:ins>
    </w:p>
    <w:p w14:paraId="7035186B" w14:textId="5D9B46FA" w:rsidR="00466DF5" w:rsidRDefault="00562774" w:rsidP="00562774">
      <w:pPr>
        <w:pStyle w:val="Lista2"/>
      </w:pPr>
      <w:r>
        <w:t xml:space="preserve">as dingbats, using any </w:t>
      </w:r>
      <w:r w:rsidR="00466DF5" w:rsidRPr="00562774">
        <w:t>Unicode character</w:t>
      </w:r>
      <w:r w:rsidR="00466DF5" w:rsidRPr="0041798B">
        <w:t xml:space="preserve"> app</w:t>
      </w:r>
      <w:r w:rsidR="00466DF5">
        <w:t>roximating the original glyph (e.g</w:t>
      </w:r>
      <w:r w:rsidR="00466DF5" w:rsidRPr="00F22A4A">
        <w:t xml:space="preserve">. </w:t>
      </w:r>
      <w:r w:rsidR="00466DF5" w:rsidRPr="00F22A4A">
        <w:rPr>
          <w:rFonts w:ascii="Segoe UI Symbol" w:hAnsi="Segoe UI Symbol"/>
        </w:rPr>
        <w:t>◊</w:t>
      </w:r>
      <w:r w:rsidR="00466DF5" w:rsidRPr="00F22A4A">
        <w:rPr>
          <w:rFonts w:ascii="Segoe UI Symbol" w:eastAsia="SimSun" w:hAnsi="Segoe UI Symbol" w:cs="SimSun"/>
        </w:rPr>
        <w:t>卐</w:t>
      </w:r>
      <w:r w:rsidR="00466DF5" w:rsidRPr="00F22A4A">
        <w:rPr>
          <w:rFonts w:ascii="Segoe UI Symbol" w:hAnsi="Segoe UI Symbol" w:cs="Segoe UI Symbol"/>
        </w:rPr>
        <w:t>✤</w:t>
      </w:r>
      <w:r w:rsidR="00466DF5">
        <w:t>)</w:t>
      </w:r>
    </w:p>
    <w:p w14:paraId="0000012A" w14:textId="77777777" w:rsidR="006F3A4A" w:rsidRDefault="00395046" w:rsidP="00BF7B0E">
      <w:pPr>
        <w:pStyle w:val="Cmsor3"/>
      </w:pPr>
      <w:bookmarkStart w:id="440" w:name="_Toc199757578"/>
      <w:r>
        <w:t>Space</w:t>
      </w:r>
      <w:bookmarkEnd w:id="434"/>
      <w:bookmarkEnd w:id="435"/>
      <w:bookmarkEnd w:id="436"/>
      <w:bookmarkEnd w:id="440"/>
    </w:p>
    <w:p w14:paraId="52F0A196" w14:textId="73A0B66F" w:rsidR="00B2222F" w:rsidRDefault="00B2222F" w:rsidP="00877FB8">
      <w:pPr>
        <w:pStyle w:val="Lista"/>
      </w:pPr>
      <w:r>
        <w:t>spaces in your text must be encoded in XML as per EGD §</w:t>
      </w:r>
      <w:r w:rsidR="00834A19">
        <w:t>4.3</w:t>
      </w:r>
    </w:p>
    <w:p w14:paraId="0000012B" w14:textId="088BFE82" w:rsidR="006F3A4A" w:rsidRDefault="00B2222F" w:rsidP="00DD618A">
      <w:pPr>
        <w:pStyle w:val="Lista"/>
      </w:pPr>
      <w:r>
        <w:t xml:space="preserve">to simplify your work, especially when you are creating an e-text that will not (yet) be marked up in XML, you may use the shorthand markup _ (underscore) </w:t>
      </w:r>
      <w:r w:rsidR="00395046">
        <w:t>where an inscription employs a</w:t>
      </w:r>
      <w:r w:rsidR="00562B13">
        <w:t>n interword</w:t>
      </w:r>
      <w:r w:rsidR="00395046">
        <w:t xml:space="preserve"> space </w:t>
      </w:r>
      <w:r w:rsidR="00562B13">
        <w:t>(large enough to be called a space but smaller than the width of two average characters)</w:t>
      </w:r>
    </w:p>
    <w:p w14:paraId="0000012C" w14:textId="3F7C4F1B" w:rsidR="006F3A4A" w:rsidRDefault="00B2222F" w:rsidP="00877FB8">
      <w:pPr>
        <w:pStyle w:val="Lista2"/>
      </w:pPr>
      <w:r>
        <w:t>it is recommended that you also use</w:t>
      </w:r>
      <w:r w:rsidR="00395046">
        <w:t xml:space="preserve"> a regular space before and after the underscore, but this is not required</w:t>
      </w:r>
    </w:p>
    <w:p w14:paraId="0000012D" w14:textId="55644F81" w:rsidR="006F3A4A" w:rsidRDefault="00395046" w:rsidP="00877FB8">
      <w:pPr>
        <w:pStyle w:val="Lista"/>
      </w:pPr>
      <w:r>
        <w:t xml:space="preserve">any other spaces — such as space left blank for filling later, or because of a defect or feature of the material — </w:t>
      </w:r>
      <w:r w:rsidR="00B2222F">
        <w:t xml:space="preserve">can only be </w:t>
      </w:r>
      <w:r>
        <w:t xml:space="preserve">handled in </w:t>
      </w:r>
      <w:r w:rsidR="00B2222F">
        <w:t>XML</w:t>
      </w:r>
    </w:p>
    <w:p w14:paraId="00000151" w14:textId="6CE8C195" w:rsidR="006F3A4A" w:rsidRPr="002E3853" w:rsidRDefault="00395046" w:rsidP="00BF7B0E">
      <w:pPr>
        <w:pStyle w:val="Cmsor1"/>
      </w:pPr>
      <w:bookmarkStart w:id="441" w:name="_3znysh7" w:colFirst="0" w:colLast="0"/>
      <w:bookmarkStart w:id="442" w:name="_3vicsiwxvh94" w:colFirst="0" w:colLast="0"/>
      <w:bookmarkStart w:id="443" w:name="_hv2uvfxl0lay" w:colFirst="0" w:colLast="0"/>
      <w:bookmarkStart w:id="444" w:name="_ql9phuu609jo" w:colFirst="0" w:colLast="0"/>
      <w:bookmarkStart w:id="445" w:name="_Toc17811447"/>
      <w:bookmarkStart w:id="446" w:name="_Toc17811502"/>
      <w:bookmarkEnd w:id="441"/>
      <w:bookmarkEnd w:id="442"/>
      <w:bookmarkEnd w:id="443"/>
      <w:bookmarkEnd w:id="444"/>
      <w:r w:rsidRPr="002E3853">
        <w:lastRenderedPageBreak/>
        <w:t>References</w:t>
      </w:r>
      <w:bookmarkEnd w:id="445"/>
      <w:bookmarkEnd w:id="446"/>
    </w:p>
    <w:p w14:paraId="00000152" w14:textId="77777777" w:rsidR="006F3A4A" w:rsidRDefault="00395046" w:rsidP="00061C63">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00000153" w14:textId="7E8507BF" w:rsidR="006F3A4A" w:rsidRDefault="00395046" w:rsidP="00061C63">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5087311B" w14:textId="3F108472" w:rsidR="00692741" w:rsidRDefault="00692741" w:rsidP="00061C63">
      <w:pPr>
        <w:pStyle w:val="Irodalomjegyzk"/>
      </w:pPr>
      <w:proofErr w:type="spellStart"/>
      <w:r w:rsidRPr="00692741">
        <w:t>Damais</w:t>
      </w:r>
      <w:proofErr w:type="spellEnd"/>
      <w:r w:rsidRPr="00692741">
        <w:t xml:space="preserve">, Louis-Charles. 1955. ‘II. Etudes </w:t>
      </w:r>
      <w:proofErr w:type="spellStart"/>
      <w:r w:rsidRPr="00692741">
        <w:t>d’épigraphie</w:t>
      </w:r>
      <w:proofErr w:type="spellEnd"/>
      <w:r w:rsidRPr="00692741">
        <w:t xml:space="preserve"> </w:t>
      </w:r>
      <w:proofErr w:type="spellStart"/>
      <w:r w:rsidRPr="00692741">
        <w:t>indonésienne</w:t>
      </w:r>
      <w:proofErr w:type="spellEnd"/>
      <w:r w:rsidRPr="00692741">
        <w:t xml:space="preserve">, IV : Discussion de la date des inscriptions’. </w:t>
      </w:r>
      <w:r w:rsidRPr="00692741">
        <w:rPr>
          <w:i/>
          <w:iCs/>
        </w:rPr>
        <w:t xml:space="preserve">Bulletin de </w:t>
      </w:r>
      <w:proofErr w:type="spellStart"/>
      <w:r w:rsidRPr="00692741">
        <w:rPr>
          <w:i/>
          <w:iCs/>
        </w:rPr>
        <w:t>l’École</w:t>
      </w:r>
      <w:proofErr w:type="spellEnd"/>
      <w:r w:rsidRPr="00692741">
        <w:rPr>
          <w:i/>
          <w:iCs/>
        </w:rPr>
        <w:t xml:space="preserve"> française </w:t>
      </w:r>
      <w:proofErr w:type="spellStart"/>
      <w:r w:rsidRPr="00692741">
        <w:rPr>
          <w:i/>
          <w:iCs/>
        </w:rPr>
        <w:t>d’Extrême</w:t>
      </w:r>
      <w:proofErr w:type="spellEnd"/>
      <w:r w:rsidRPr="00692741">
        <w:rPr>
          <w:i/>
          <w:iCs/>
        </w:rPr>
        <w:t>-Orient</w:t>
      </w:r>
      <w:r w:rsidRPr="00692741">
        <w:t xml:space="preserve"> 47 (1): 7–290. https://doi.org/10.3406/befeo.1955.5406.</w:t>
      </w:r>
    </w:p>
    <w:p w14:paraId="00000154" w14:textId="5F660D1C" w:rsidR="006F3A4A" w:rsidRDefault="00395046" w:rsidP="00061C63">
      <w:pPr>
        <w:pStyle w:val="Irodalomjegyzk"/>
      </w:pPr>
      <w:r>
        <w:t>ISO15919:2001 = International Standard ISO 15919. Information and Documentation — Transliteration of Devanagari and Related Indic Scripts into Latin Characters. Geneva: International Organization for Standardization.</w:t>
      </w:r>
      <w:hyperlink r:id="rId43">
        <w:r>
          <w:t xml:space="preserve"> </w:t>
        </w:r>
      </w:hyperlink>
      <w:hyperlink r:id="rId44">
        <w:r>
          <w:rPr>
            <w:color w:val="1155CC"/>
            <w:u w:val="single"/>
          </w:rPr>
          <w:t>https://www.iso.org/standard/28333.html</w:t>
        </w:r>
      </w:hyperlink>
      <w:r>
        <w:t>.</w:t>
      </w:r>
    </w:p>
    <w:p w14:paraId="00000155" w14:textId="40390B8E" w:rsidR="006F3A4A" w:rsidRDefault="00395046" w:rsidP="00061C63">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45">
        <w:r>
          <w:t xml:space="preserve"> </w:t>
        </w:r>
      </w:hyperlink>
      <w:hyperlink r:id="rId46">
        <w:r>
          <w:rPr>
            <w:color w:val="1155CC"/>
            <w:u w:val="single"/>
          </w:rPr>
          <w:t>https://standards.iso.org/ittf/PubliclyAvailableStandards/c069119_ISO_IEC_10646_2017.zip</w:t>
        </w:r>
      </w:hyperlink>
      <w:r>
        <w:t>.</w:t>
      </w:r>
    </w:p>
    <w:p w14:paraId="00000156" w14:textId="10C19105" w:rsidR="006F3A4A" w:rsidRDefault="00395046" w:rsidP="00061C63">
      <w:pPr>
        <w:pStyle w:val="Irodalomjegyzk"/>
      </w:pPr>
      <w:r>
        <w:t xml:space="preserve">Ollett, Andrew &amp; Sarah Pierce Taylor. </w:t>
      </w:r>
      <w:r w:rsidR="003F52E0">
        <w:t>forthcoming</w:t>
      </w:r>
      <w:r>
        <w:t xml:space="preserve">. </w:t>
      </w:r>
      <w:r>
        <w:rPr>
          <w:i/>
        </w:rPr>
        <w:t>Representing Kannada Text</w:t>
      </w:r>
      <w:r>
        <w:t xml:space="preserve">. </w:t>
      </w:r>
      <w:r w:rsidR="00F13625">
        <w:t>[consulted in a d</w:t>
      </w:r>
      <w:r>
        <w:t xml:space="preserve">raft </w:t>
      </w:r>
      <w:r w:rsidR="00F13625">
        <w:t>stage]</w:t>
      </w:r>
    </w:p>
    <w:p w14:paraId="00000157" w14:textId="77777777" w:rsidR="006F3A4A" w:rsidRDefault="00395046" w:rsidP="00061C63">
      <w:pPr>
        <w:pStyle w:val="Irodalomjegyzk"/>
      </w:pPr>
      <w:r>
        <w:t>Wellisch, Hans H. 1978. The Conversion of Scripts—Its Nature, History, and Utilization. New York: Wiley.</w:t>
      </w:r>
    </w:p>
    <w:p w14:paraId="43714B03" w14:textId="77777777" w:rsidR="00890876" w:rsidRDefault="00890876" w:rsidP="00061C63">
      <w:pPr>
        <w:pStyle w:val="Irodalomjegyzk"/>
      </w:pPr>
    </w:p>
    <w:p w14:paraId="58FC6FDD" w14:textId="77777777" w:rsidR="00890876" w:rsidRDefault="00890876" w:rsidP="00061C63">
      <w:pPr>
        <w:pStyle w:val="Irodalomjegyzk"/>
      </w:pPr>
    </w:p>
    <w:sectPr w:rsidR="00890876" w:rsidSect="005305AA">
      <w:footerReference w:type="even" r:id="rId47"/>
      <w:footerReference w:type="default" r:id="rId48"/>
      <w:pgSz w:w="11906" w:h="16838" w:code="9"/>
      <w:pgMar w:top="1134" w:right="1134" w:bottom="1134" w:left="1134" w:header="851" w:footer="851"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2" w:author="Dániel Balogh [2]" w:date="2023-06-29T12:17:00Z" w:initials="DB">
    <w:p w14:paraId="1B7F458F" w14:textId="6A2F7DBA" w:rsidR="00BF11C6" w:rsidRDefault="00BF11C6">
      <w:pPr>
        <w:pStyle w:val="Jegyzetszveg"/>
      </w:pPr>
      <w:r>
        <w:rPr>
          <w:rStyle w:val="Jegyzethivatkozs"/>
        </w:rPr>
        <w:annotationRef/>
      </w:r>
      <w:r>
        <w:t xml:space="preserve">need to provide for similar apostrophes in elided final vowels in Kannaḍa. See Ollett’s Kannada guide under </w:t>
      </w:r>
      <w:r w:rsidRPr="00BE53E8">
        <w:t>Elision (lōpasandhi)</w:t>
      </w:r>
    </w:p>
  </w:comment>
  <w:comment w:id="411" w:author="Dániel Balogh" w:date="2024-04-15T08:59:00Z" w:initials="DB">
    <w:p w14:paraId="7547C121" w14:textId="71B7DCC8" w:rsidR="00BF11C6" w:rsidRDefault="00BF11C6">
      <w:pPr>
        <w:pStyle w:val="Jegyzetszveg"/>
      </w:pPr>
      <w:r>
        <w:rPr>
          <w:rStyle w:val="Jegyzethivatkozs"/>
        </w:rPr>
        <w:annotationRef/>
      </w:r>
      <w:r>
        <w:t xml:space="preserve">possibly add </w:t>
      </w:r>
      <w:hyperlink r:id="rId1" w:history="1">
        <w:r w:rsidRPr="00702A45">
          <w:rPr>
            <w:rStyle w:val="Hiperhivatkozs"/>
          </w:rPr>
          <w:t>https://github.com/erc-dharma/project-documentation/issues/284</w:t>
        </w:r>
      </w:hyperlink>
      <w:r>
        <w:t xml:space="preserve"> about the consonant body itself broken across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B7F458F" w15:done="0"/>
  <w15:commentEx w15:paraId="7547C1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6F3D28" w16cex:dateUtc="2024-04-15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B7F458F" w16cid:durableId="2847F4F6"/>
  <w16cid:commentId w16cid:paraId="7547C121" w16cid:durableId="766F3D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A52B88" w14:textId="77777777" w:rsidR="00F600C0" w:rsidRDefault="00F600C0">
      <w:r>
        <w:separator/>
      </w:r>
    </w:p>
  </w:endnote>
  <w:endnote w:type="continuationSeparator" w:id="0">
    <w:p w14:paraId="0B1C1747" w14:textId="77777777" w:rsidR="00F600C0" w:rsidRDefault="00F60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w:panose1 w:val="02000503060000020004"/>
    <w:charset w:val="00"/>
    <w:family w:val="auto"/>
    <w:pitch w:val="variable"/>
    <w:sig w:usb0="E00000FF" w:usb1="00000003" w:usb2="00000000" w:usb3="00000000" w:csb0="0000001B" w:csb1="00000000"/>
    <w:embedRegular r:id="rId1" w:subsetted="1" w:fontKey="{2246B47A-36A8-473E-B8C2-FB303D64BD8F}"/>
  </w:font>
  <w:font w:name="MS Mincho">
    <w:altName w:val="ＭＳ 明朝"/>
    <w:panose1 w:val="02020609040205080304"/>
    <w:charset w:val="80"/>
    <w:family w:val="modern"/>
    <w:pitch w:val="fixed"/>
    <w:sig w:usb0="E00002FF" w:usb1="6AC7FDFB" w:usb2="08000012" w:usb3="00000000" w:csb0="0002009F" w:csb1="00000000"/>
  </w:font>
  <w:font w:name="Gentium Plus">
    <w:panose1 w:val="02000503060000020004"/>
    <w:charset w:val="00"/>
    <w:family w:val="auto"/>
    <w:pitch w:val="variable"/>
    <w:sig w:usb0="E00003FF" w:usb1="5200E1FF" w:usb2="0A000029" w:usb3="00000000" w:csb0="0000019F" w:csb1="00000000"/>
    <w:embedRegular r:id="rId2" w:fontKey="{FC9323F3-65DE-42A6-BBA0-5BDA67FB2463}"/>
    <w:embedBold r:id="rId3" w:fontKey="{E0C5BF44-3CB6-4ADD-A300-C48195641924}"/>
    <w:embedItalic r:id="rId4" w:fontKey="{56C5416A-7D71-4B43-BCD5-59AB5E4E5F0A}"/>
    <w:embedBoldItalic r:id="rId5" w:fontKey="{D40EEBCB-B1EE-461F-8AFE-E5477B18787A}"/>
  </w:font>
  <w:font w:name="SimSun">
    <w:altName w:val="宋体"/>
    <w:panose1 w:val="02010600030101010101"/>
    <w:charset w:val="86"/>
    <w:family w:val="auto"/>
    <w:pitch w:val="variable"/>
    <w:sig w:usb0="00000203" w:usb1="288F0000" w:usb2="00000016" w:usb3="00000000" w:csb0="00040001" w:csb1="00000000"/>
    <w:embedRegular r:id="rId6" w:subsetted="1" w:fontKey="{A349D8EE-2E68-4C4C-B89E-26B4E2741E46}"/>
  </w:font>
  <w:font w:name="Tiro Devanagari Sanskrit">
    <w:altName w:val="Mangal"/>
    <w:panose1 w:val="02000000000000000000"/>
    <w:charset w:val="00"/>
    <w:family w:val="auto"/>
    <w:pitch w:val="variable"/>
    <w:sig w:usb0="00008003" w:usb1="00000000" w:usb2="00000000" w:usb3="00000000" w:csb0="00000001" w:csb1="00000000"/>
    <w:embedRegular r:id="rId7" w:fontKey="{BE9036A3-C4F5-4AA3-B553-94CD81368FEA}"/>
    <w:embedBold r:id="rId8" w:fontKey="{60FF050E-FDB9-4D4D-B3E7-A1936086158F}"/>
    <w:embedItalic r:id="rId9" w:fontKey="{04817F21-902C-4981-AD38-22DDF4EBB6AA}"/>
    <w:embedBoldItalic r:id="rId10" w:fontKey="{020AD005-5ED6-4705-B184-07F5BC28BC14}"/>
  </w:font>
  <w:font w:name="Calibri">
    <w:panose1 w:val="020F0502020204030204"/>
    <w:charset w:val="00"/>
    <w:family w:val="swiss"/>
    <w:pitch w:val="variable"/>
    <w:sig w:usb0="E4002EFF" w:usb1="C200247B" w:usb2="00000009" w:usb3="00000000" w:csb0="000001FF" w:csb1="00000000"/>
    <w:embedRegular r:id="rId11" w:fontKey="{023E30F7-2071-4FF5-8A6B-9466F35E222A}"/>
    <w:embedBold r:id="rId12" w:fontKey="{C5F72E10-D1DA-4236-BBB7-A59A45EA93AD}"/>
    <w:embedItalic r:id="rId13" w:fontKey="{918DCA66-6386-41F8-990C-7BF5A1E3619F}"/>
  </w:font>
  <w:font w:name="Arial Unicode MS">
    <w:panose1 w:val="020B0604020202020204"/>
    <w:charset w:val="80"/>
    <w:family w:val="swiss"/>
    <w:pitch w:val="variable"/>
    <w:sig w:usb0="F7FFAFFF" w:usb1="E9DFFFFF" w:usb2="0000003F" w:usb3="00000000" w:csb0="003F01FF" w:csb1="00000000"/>
    <w:embedRegular r:id="rId14" w:subsetted="1" w:fontKey="{48B80BC6-4AEC-45D5-89A4-85E8CAE995EE}"/>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Mangal">
    <w:panose1 w:val="02040503050203030202"/>
    <w:charset w:val="00"/>
    <w:family w:val="roman"/>
    <w:pitch w:val="variable"/>
    <w:sig w:usb0="00008003" w:usb1="00000000" w:usb2="00000000" w:usb3="00000000" w:csb0="00000001" w:csb1="00000000"/>
    <w:embedRegular r:id="rId15" w:subsetted="1" w:fontKey="{95CA6145-874E-497B-8E67-6A4FD8075A7C}"/>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embedRegular r:id="rId16" w:subsetted="1" w:fontKey="{E44139AA-8CF1-4329-88E0-03EC38723924}"/>
  </w:font>
  <w:font w:name="Nirmala UI">
    <w:panose1 w:val="020B0502040204020203"/>
    <w:charset w:val="00"/>
    <w:family w:val="swiss"/>
    <w:pitch w:val="variable"/>
    <w:sig w:usb0="80FF8023" w:usb1="0200004A" w:usb2="00000200" w:usb3="00000000" w:csb0="00000001" w:csb1="00000000"/>
    <w:embedRegular r:id="rId17" w:subsetted="1" w:fontKey="{742B774B-1132-4BBF-B8AC-74C4E51BC349}"/>
  </w:font>
  <w:font w:name="Tiro Tamil">
    <w:altName w:val="Mangal"/>
    <w:panose1 w:val="02000000000000000000"/>
    <w:charset w:val="00"/>
    <w:family w:val="auto"/>
    <w:pitch w:val="variable"/>
    <w:sig w:usb0="A010806F" w:usb1="0000200A" w:usb2="00000000" w:usb3="00000000" w:csb0="00000001" w:csb1="00000000"/>
    <w:embedRegular r:id="rId18" w:subsetted="1" w:fontKey="{5863A01E-4CBA-445A-818C-97C76EB71A1A}"/>
  </w:font>
  <w:font w:name="Noto Sans Balinese">
    <w:charset w:val="00"/>
    <w:family w:val="swiss"/>
    <w:pitch w:val="variable"/>
    <w:sig w:usb0="00000003" w:usb1="00000000" w:usb2="00000000" w:usb3="00000000" w:csb0="00000001" w:csb1="00000000"/>
    <w:embedItalic r:id="rId19" w:subsetted="1" w:fontKey="{C95589AB-20F6-471E-A5E2-9F889184EC61}"/>
  </w:font>
  <w:font w:name="Leelawadee UI">
    <w:panose1 w:val="020B0502040204020203"/>
    <w:charset w:val="00"/>
    <w:family w:val="swiss"/>
    <w:pitch w:val="variable"/>
    <w:sig w:usb0="A3000003" w:usb1="00000000" w:usb2="00010000" w:usb3="00000000" w:csb0="00010101" w:csb1="00000000"/>
    <w:embedRegular r:id="rId20" w:subsetted="1" w:fontKey="{5FFAFA33-1831-49EC-A1EA-1A9F507D556C}"/>
  </w:font>
  <w:font w:name="Segoe UI Historic">
    <w:panose1 w:val="020B0502040204020203"/>
    <w:charset w:val="00"/>
    <w:family w:val="swiss"/>
    <w:pitch w:val="variable"/>
    <w:sig w:usb0="800001EF" w:usb1="02000002" w:usb2="0060C080" w:usb3="00000000" w:csb0="00000001" w:csb1="00000000"/>
    <w:embedRegular r:id="rId21" w:fontKey="{5E044ED0-D3C8-4365-819E-E4A526BA3F48}"/>
  </w:font>
  <w:font w:name="DaunPenh">
    <w:charset w:val="00"/>
    <w:family w:val="auto"/>
    <w:pitch w:val="variable"/>
    <w:sig w:usb0="80000003" w:usb1="00000000" w:usb2="00010000" w:usb3="00000000" w:csb0="00000001" w:csb1="00000000"/>
    <w:embedRegular r:id="rId22" w:subsetted="1" w:fontKey="{A5867A46-AF2B-401B-82C2-E171852EF06C}"/>
  </w:font>
  <w:font w:name="Noto Sans Grantha">
    <w:charset w:val="00"/>
    <w:family w:val="swiss"/>
    <w:pitch w:val="variable"/>
    <w:sig w:usb0="80108003" w:usb1="02002004" w:usb2="00000000" w:usb3="00000000" w:csb0="00000001" w:csb1="00000000"/>
  </w:font>
  <w:font w:name="Cardo">
    <w:panose1 w:val="02020600000000000000"/>
    <w:charset w:val="00"/>
    <w:family w:val="roman"/>
    <w:pitch w:val="variable"/>
    <w:sig w:usb0="E40008FF" w:usb1="5201E0FB" w:usb2="04608000" w:usb3="00000000" w:csb0="000000BB" w:csb1="00000000"/>
    <w:embedRegular r:id="rId23" w:subsetted="1" w:fontKey="{C94B8C93-61CF-4636-8DD5-689A780C1F65}"/>
  </w:font>
  <w:font w:name="Myanmar Text">
    <w:panose1 w:val="020B0502040204020203"/>
    <w:charset w:val="00"/>
    <w:family w:val="swiss"/>
    <w:pitch w:val="variable"/>
    <w:sig w:usb0="80000003" w:usb1="00000000" w:usb2="00000400" w:usb3="00000000" w:csb0="00000001" w:csb1="00000000"/>
    <w:embedItalic r:id="rId24" w:subsetted="1" w:fontKey="{0FEFB15A-82D0-4D31-8BB0-40D2323FCBCA}"/>
  </w:font>
  <w:font w:name="Cambria">
    <w:panose1 w:val="02040503050406030204"/>
    <w:charset w:val="00"/>
    <w:family w:val="roman"/>
    <w:pitch w:val="variable"/>
    <w:sig w:usb0="E00006FF" w:usb1="420024FF" w:usb2="02000000" w:usb3="00000000" w:csb0="0000019F" w:csb1="00000000"/>
    <w:embedRegular r:id="rId25" w:subsetted="1" w:fontKey="{5017DFA6-C735-4B71-A463-9A83F086A4A5}"/>
  </w:font>
  <w:font w:name="Uttara">
    <w:panose1 w:val="02000000000000000000"/>
    <w:charset w:val="00"/>
    <w:family w:val="auto"/>
    <w:pitch w:val="variable"/>
    <w:sig w:usb0="A00082EF" w:usb1="5000214B" w:usb2="00000000" w:usb3="00000000" w:csb0="00000197" w:csb1="00000000"/>
    <w:embedRegular r:id="rId26" w:subsetted="1" w:fontKey="{6451DD33-C0B0-45AD-A085-2E8D41993C6E}"/>
  </w:font>
  <w:font w:name="Old English Text MT">
    <w:panose1 w:val="03040902040508030806"/>
    <w:charset w:val="00"/>
    <w:family w:val="script"/>
    <w:pitch w:val="variable"/>
    <w:sig w:usb0="00000003" w:usb1="00000000" w:usb2="00000000" w:usb3="00000000" w:csb0="00000001" w:csb1="00000000"/>
    <w:embedRegular r:id="rId27" w:subsetted="1" w:fontKey="{DDC25116-14EE-47F1-8AA3-C1E83F0EA364}"/>
  </w:font>
  <w:font w:name="Vrinda">
    <w:panose1 w:val="00000400000000000000"/>
    <w:charset w:val="00"/>
    <w:family w:val="swiss"/>
    <w:pitch w:val="variable"/>
    <w:sig w:usb0="00010003" w:usb1="00000000" w:usb2="00000000" w:usb3="00000000" w:csb0="00000001" w:csb1="00000000"/>
    <w:embedRegular r:id="rId28" w:subsetted="1" w:fontKey="{DECE68C7-E940-4456-BFE8-C65EE05E3594}"/>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embedRegular r:id="rId29" w:subsetted="1" w:fontKey="{536C8D47-BC9F-43F5-B8F3-9678F6ED6A9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EDCAF" w14:textId="63809FB9" w:rsidR="00BF11C6" w:rsidRDefault="00BF11C6">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58" w14:textId="0A099E49" w:rsidR="00BF11C6" w:rsidRDefault="00BF11C6">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1ABAF2" w14:textId="77777777" w:rsidR="00F600C0" w:rsidRDefault="00F600C0" w:rsidP="00220199">
      <w:pPr>
        <w:spacing w:line="240" w:lineRule="exact"/>
      </w:pPr>
      <w:r>
        <w:separator/>
      </w:r>
    </w:p>
  </w:footnote>
  <w:footnote w:type="continuationSeparator" w:id="0">
    <w:p w14:paraId="7709E94B" w14:textId="77777777" w:rsidR="00F600C0" w:rsidRDefault="00F600C0">
      <w:r>
        <w:continuationSeparator/>
      </w:r>
    </w:p>
  </w:footnote>
  <w:footnote w:id="1">
    <w:p w14:paraId="1709DBC4" w14:textId="7B3E3DDF" w:rsidR="00BF11C6" w:rsidRPr="00445F4C" w:rsidRDefault="00BF11C6">
      <w:pPr>
        <w:pStyle w:val="Lbjegyzetszveg"/>
        <w:rPr>
          <w:lang w:val="hu-HU"/>
        </w:rPr>
      </w:pPr>
      <w:r w:rsidRPr="00BF7B0E">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00000159" w14:textId="515B022B" w:rsidR="00BF11C6" w:rsidRDefault="00BF11C6" w:rsidP="00AF2BAB">
      <w:pPr>
        <w:pStyle w:val="Lbjegyzetszveg"/>
      </w:pPr>
      <w:r>
        <w:tab/>
      </w:r>
      <w:r w:rsidRPr="00BF7B0E">
        <w:rPr>
          <w:rStyle w:val="Lbjegyzet-hivatkozs"/>
        </w:rPr>
        <w:footnoteRef/>
      </w:r>
      <w:r>
        <w:tab/>
        <w:t>We follow the TEI Guidelines in using the terms ‘markup’ and ‘encoding’ as interchangeable synonyms.</w:t>
      </w:r>
    </w:p>
  </w:footnote>
  <w:footnote w:id="3">
    <w:p w14:paraId="2F6FC25C" w14:textId="77777777" w:rsidR="00411F1D" w:rsidRPr="0091543F" w:rsidRDefault="00411F1D" w:rsidP="00411F1D">
      <w:pPr>
        <w:pStyle w:val="Lbjegyzetszveg"/>
        <w:rPr>
          <w:lang w:val="hu-HU"/>
        </w:rPr>
      </w:pPr>
      <w:r>
        <w:tab/>
      </w:r>
      <w:r w:rsidRPr="00BF7B0E">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4">
    <w:p w14:paraId="50A0BF41" w14:textId="38CA29AD" w:rsidR="00890876" w:rsidRDefault="002777EF" w:rsidP="00890876">
      <w:pPr>
        <w:pStyle w:val="Lbjegyzetszveg"/>
      </w:pPr>
      <w:r>
        <w:tab/>
      </w:r>
      <w:r w:rsidR="00890876" w:rsidRPr="00BF7B0E">
        <w:rPr>
          <w:rStyle w:val="Lbjegyzet-hivatkozs"/>
        </w:rPr>
        <w:footnoteRef/>
      </w:r>
      <w:r>
        <w:tab/>
      </w:r>
      <w:r w:rsidR="00890876">
        <w:t xml:space="preserve">With </w:t>
      </w:r>
      <w:proofErr w:type="spellStart"/>
      <w:r w:rsidR="00890876">
        <w:t>Meletis</w:t>
      </w:r>
      <w:proofErr w:type="spellEnd"/>
      <w:r w:rsidR="00890876">
        <w:t xml:space="preserve"> </w:t>
      </w:r>
      <w:r w:rsidR="00890876">
        <w:fldChar w:fldCharType="begin"/>
      </w:r>
      <w:r w:rsidR="001301FB">
        <w:instrText xml:space="preserve"> ADDIN ZOTERO_ITEM CSL_CITATION {"citationID":"yOhHW6AF","properties":{"formattedCitation":"(2020a, 20)","plainCitation":"(2020a, 20)","noteIndex":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rsidR="00890876">
        <w:fldChar w:fldCharType="separate"/>
      </w:r>
      <w:r w:rsidR="001301FB" w:rsidRPr="001301FB">
        <w:rPr>
          <w:rFonts w:cs="Gentium Plus"/>
        </w:rPr>
        <w:t>(2020a, 20)</w:t>
      </w:r>
      <w:r w:rsidR="00890876">
        <w:fldChar w:fldCharType="end"/>
      </w:r>
      <w:r w:rsidR="00890876">
        <w:t xml:space="preserve">, we thus exclude </w:t>
      </w:r>
      <w:r w:rsidR="00890876">
        <w:rPr>
          <w:i/>
          <w:iCs/>
        </w:rPr>
        <w:t>semasiography</w:t>
      </w:r>
      <w:r w:rsidR="00890876">
        <w:t xml:space="preserve"> — the graphic representation of </w:t>
      </w:r>
      <w:r w:rsidR="00890876">
        <w:rPr>
          <w:i/>
          <w:iCs/>
        </w:rPr>
        <w:t>meaning</w:t>
      </w:r>
      <w:r w:rsidR="00890876">
        <w:t xml:space="preserve"> as independent of language — from the scope of writing proper. However, the written texts we are concerned with do include signs which we consider to be semasiographic</w:t>
      </w:r>
      <w:r w:rsidR="00411F1D">
        <w:t>, q.v. §</w:t>
      </w:r>
      <w:r w:rsidR="00411F1D">
        <w:fldChar w:fldCharType="begin"/>
      </w:r>
      <w:r w:rsidR="00411F1D">
        <w:instrText xml:space="preserve"> REF _Ref199757158 \r \h </w:instrText>
      </w:r>
      <w:r w:rsidR="00411F1D">
        <w:fldChar w:fldCharType="separate"/>
      </w:r>
      <w:r w:rsidR="00EF050B">
        <w:t>2.5.5</w:t>
      </w:r>
      <w:r w:rsidR="00411F1D">
        <w:fldChar w:fldCharType="end"/>
      </w:r>
      <w:r w:rsidR="00890876">
        <w:t>.</w:t>
      </w:r>
    </w:p>
  </w:footnote>
  <w:footnote w:id="5">
    <w:p w14:paraId="41D5FBA7" w14:textId="156BDDE3" w:rsidR="00890876" w:rsidRDefault="002777EF" w:rsidP="00890876">
      <w:pPr>
        <w:pStyle w:val="Lbjegyzetszveg"/>
      </w:pPr>
      <w:r>
        <w:tab/>
      </w:r>
      <w:r w:rsidR="00890876" w:rsidRPr="00BF7B0E">
        <w:rPr>
          <w:rStyle w:val="Lbjegyzet-hivatkozs"/>
        </w:rPr>
        <w:footnoteRef/>
      </w:r>
      <w:r>
        <w:tab/>
      </w:r>
      <w:r w:rsidR="00890876">
        <w:t xml:space="preserve">With Weingarten </w:t>
      </w:r>
      <w:r w:rsidR="00890876">
        <w:fldChar w:fldCharType="begin"/>
      </w:r>
      <w:r w:rsidR="001301FB">
        <w:instrText xml:space="preserve"> ADDIN ZOTERO_ITEM CSL_CITATION {"citationID":"MtZFbB7Q","properties":{"formattedCitation":"(2013, 17\\uc0\\u8211{}18)","plainCitation":"(2013, 17–18)","noteIndex":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rsidR="00890876">
        <w:fldChar w:fldCharType="separate"/>
      </w:r>
      <w:r w:rsidR="001301FB" w:rsidRPr="001301FB">
        <w:rPr>
          <w:rFonts w:cs="Gentium Plus"/>
          <w:kern w:val="0"/>
          <w:szCs w:val="24"/>
        </w:rPr>
        <w:t>(2013, 17–18)</w:t>
      </w:r>
      <w:r w:rsidR="00890876">
        <w:fldChar w:fldCharType="end"/>
      </w:r>
      <w:r w:rsidR="00890876">
        <w:t xml:space="preserve">, in agreement with </w:t>
      </w:r>
      <w:proofErr w:type="spellStart"/>
      <w:r w:rsidR="00890876">
        <w:t>Meletis</w:t>
      </w:r>
      <w:proofErr w:type="spellEnd"/>
      <w:r w:rsidR="00890876">
        <w:t xml:space="preserve"> and </w:t>
      </w:r>
      <w:proofErr w:type="spellStart"/>
      <w:r w:rsidR="00890876">
        <w:t>Dürscheid</w:t>
      </w:r>
      <w:proofErr w:type="spellEnd"/>
      <w:r w:rsidR="00890876">
        <w:t xml:space="preserve"> </w:t>
      </w:r>
      <w:r w:rsidR="00890876">
        <w:fldChar w:fldCharType="begin"/>
      </w:r>
      <w:r w:rsidR="001301FB">
        <w:instrText xml:space="preserve"> ADDIN ZOTERO_ITEM CSL_CITATION {"citationID":"iIMhMypT","properties":{"formattedCitation":"(2022, 65\\uc0\\u8211{}66)","plainCitation":"(2022, 65–66)","noteIndex":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rsidR="00890876">
        <w:fldChar w:fldCharType="separate"/>
      </w:r>
      <w:r w:rsidR="001301FB" w:rsidRPr="001301FB">
        <w:rPr>
          <w:rFonts w:cs="Gentium Plus"/>
          <w:kern w:val="0"/>
          <w:szCs w:val="24"/>
        </w:rPr>
        <w:t>(2022, 65–66)</w:t>
      </w:r>
      <w:r w:rsidR="00890876">
        <w:fldChar w:fldCharType="end"/>
      </w:r>
      <w:r w:rsidR="00890876">
        <w:t xml:space="preserve"> and essentially reconcilable with Wellisch </w:t>
      </w:r>
      <w:r w:rsidR="00890876">
        <w:fldChar w:fldCharType="begin"/>
      </w:r>
      <w:r w:rsidR="001301FB">
        <w:instrText xml:space="preserve"> ADDIN ZOTERO_ITEM CSL_CITATION {"citationID":"0DIolK6p","properties":{"formattedCitation":"(1978, 15, 13)","plainCitation":"(1978, 15, 13)","noteIndex":4},"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rsidR="00890876">
        <w:fldChar w:fldCharType="separate"/>
      </w:r>
      <w:r w:rsidR="001301FB" w:rsidRPr="001301FB">
        <w:rPr>
          <w:rFonts w:cs="Gentium Plus"/>
        </w:rPr>
        <w:t>(1978, 15, 13)</w:t>
      </w:r>
      <w:r w:rsidR="00890876">
        <w:fldChar w:fldCharType="end"/>
      </w:r>
      <w:r w:rsidR="00890876">
        <w:t xml:space="preserve">, and </w:t>
      </w:r>
      <w:proofErr w:type="spellStart"/>
      <w:r w:rsidR="00890876">
        <w:t>Coulmas</w:t>
      </w:r>
      <w:proofErr w:type="spellEnd"/>
      <w:r w:rsidR="00890876">
        <w:t xml:space="preserve"> </w:t>
      </w:r>
      <w:r w:rsidR="00890876">
        <w:fldChar w:fldCharType="begin"/>
      </w:r>
      <w:r w:rsidR="001301FB">
        <w:instrText xml:space="preserve"> ADDIN ZOTERO_ITEM CSL_CITATION {"citationID":"JX7BSX88","properties":{"formattedCitation":"(2003, 35)","plainCitation":"(2003, 35)","noteIndex":4},"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rsidR="00890876">
        <w:fldChar w:fldCharType="separate"/>
      </w:r>
      <w:r w:rsidR="001301FB" w:rsidRPr="001301FB">
        <w:rPr>
          <w:rFonts w:cs="Gentium Plus"/>
        </w:rPr>
        <w:t>(2003, 35)</w:t>
      </w:r>
      <w:r w:rsidR="00890876">
        <w:fldChar w:fldCharType="end"/>
      </w:r>
      <w:r w:rsidR="00890876">
        <w:t>.</w:t>
      </w:r>
    </w:p>
  </w:footnote>
  <w:footnote w:id="6">
    <w:p w14:paraId="492403BE" w14:textId="36BC8D31" w:rsidR="00890876" w:rsidRDefault="002777EF" w:rsidP="00890876">
      <w:pPr>
        <w:pStyle w:val="Lbjegyzetszveg"/>
      </w:pPr>
      <w:r>
        <w:tab/>
      </w:r>
      <w:r w:rsidR="00890876" w:rsidRPr="00BF7B0E">
        <w:rPr>
          <w:rStyle w:val="Lbjegyzet-hivatkozs"/>
        </w:rPr>
        <w:footnoteRef/>
      </w:r>
      <w:r>
        <w:tab/>
      </w:r>
      <w:r w:rsidR="00890876">
        <w:t xml:space="preserve">With Weingarten </w:t>
      </w:r>
      <w:r w:rsidR="00890876">
        <w:fldChar w:fldCharType="begin"/>
      </w:r>
      <w:r w:rsidR="001301FB">
        <w:instrText xml:space="preserve"> ADDIN ZOTERO_ITEM CSL_CITATION {"citationID":"OmWh7ikw","properties":{"formattedCitation":"(2013, 18)","plainCitation":"(2013, 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rsidR="00890876">
        <w:fldChar w:fldCharType="separate"/>
      </w:r>
      <w:r w:rsidR="001301FB" w:rsidRPr="001301FB">
        <w:rPr>
          <w:rFonts w:cs="Gentium Plus"/>
        </w:rPr>
        <w:t>(2013, 18)</w:t>
      </w:r>
      <w:r w:rsidR="00890876">
        <w:fldChar w:fldCharType="end"/>
      </w:r>
      <w:r w:rsidR="00890876">
        <w:t xml:space="preserve"> and most recent theorists.</w:t>
      </w:r>
    </w:p>
  </w:footnote>
  <w:footnote w:id="7">
    <w:p w14:paraId="782B0E2F" w14:textId="5F29ED24" w:rsidR="00E0440D" w:rsidRDefault="002777EF">
      <w:pPr>
        <w:pStyle w:val="Lbjegyzetszveg"/>
      </w:pPr>
      <w:r>
        <w:tab/>
      </w:r>
      <w:r w:rsidR="00E0440D">
        <w:rPr>
          <w:rStyle w:val="Lbjegyzet-hivatkozs"/>
        </w:rPr>
        <w:footnoteRef/>
      </w:r>
      <w:r>
        <w:tab/>
      </w:r>
      <w:r w:rsidR="00E0440D">
        <w:t>S</w:t>
      </w:r>
      <w:r w:rsidR="00E0440D">
        <w:t>uch as that for writing twenty-first century Bronx English on a computer in Arial, or that for writing Shakespearean English by hand in insular minuscule</w:t>
      </w:r>
      <w:r w:rsidR="00E0440D">
        <w:t>.</w:t>
      </w:r>
    </w:p>
  </w:footnote>
  <w:footnote w:id="8">
    <w:p w14:paraId="05B07435" w14:textId="7A307D46" w:rsidR="00890876" w:rsidRDefault="002777EF" w:rsidP="00890876">
      <w:pPr>
        <w:pStyle w:val="Lbjegyzetszveg"/>
      </w:pPr>
      <w:r>
        <w:tab/>
      </w:r>
      <w:r w:rsidR="00890876" w:rsidRPr="00BF7B0E">
        <w:rPr>
          <w:rStyle w:val="Lbjegyzet-hivatkozs"/>
        </w:rPr>
        <w:footnoteRef/>
      </w:r>
      <w:r>
        <w:tab/>
      </w:r>
      <w:r w:rsidR="00890876">
        <w:t xml:space="preserve">The terms ‘Roman’ and ‘Latin’ are near-synonyms in the context of scripts and writing systems. We </w:t>
      </w:r>
      <w:r w:rsidR="00E0440D">
        <w:t>prefer</w:t>
      </w:r>
      <w:r w:rsidR="00890876">
        <w:t xml:space="preserve"> ‘Latin’ </w:t>
      </w:r>
      <w:r w:rsidR="00E0440D">
        <w:t>in reference</w:t>
      </w:r>
      <w:r w:rsidR="00890876">
        <w:t xml:space="preserve"> to the specific script and writing system used in ancient Rome for the Latin language </w:t>
      </w:r>
      <w:r w:rsidR="00890876">
        <w:fldChar w:fldCharType="begin"/>
      </w:r>
      <w:r w:rsidR="001301FB">
        <w:instrText xml:space="preserve"> ADDIN ZOTERO_ITEM CSL_CITATION {"citationID":"GqDBpcOZ","properties":{"formattedCitation":"(Coulmas 2006, 285\\uc0\\u8211{}87, s.v. Latin alphabet)","plainCitation":"(Coulmas 2006, 285–87, s.v. Latin alphabet)","noteIndex":6},"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rsidR="00890876">
        <w:fldChar w:fldCharType="separate"/>
      </w:r>
      <w:r w:rsidR="001301FB" w:rsidRPr="001301FB">
        <w:rPr>
          <w:rFonts w:cs="Gentium Plus"/>
          <w:kern w:val="0"/>
          <w:szCs w:val="24"/>
        </w:rPr>
        <w:t>(Coulmas 2006, 285–87, s.v. Latin alphabet)</w:t>
      </w:r>
      <w:r w:rsidR="00890876">
        <w:fldChar w:fldCharType="end"/>
      </w:r>
      <w:r w:rsidR="00890876">
        <w:t xml:space="preserve">, and ‘Roman’ </w:t>
      </w:r>
      <w:r w:rsidR="00E0440D">
        <w:t xml:space="preserve">in reference to </w:t>
      </w:r>
      <w:r w:rsidR="00890876">
        <w:t xml:space="preserve">the broad family of scripts and writing systems derived from the former </w:t>
      </w:r>
      <w:r w:rsidR="00890876">
        <w:fldChar w:fldCharType="begin"/>
      </w:r>
      <w:r w:rsidR="001301FB">
        <w:instrText xml:space="preserve"> ADDIN ZOTERO_ITEM CSL_CITATION {"citationID":"AT0gsyRc","properties":{"formattedCitation":"(ibid. 2006, 438\\uc0\\u8211{}39, s.v. Roman alphabet)","plainCitation":"(ibid. 2006, 438–39, s.v. Roman alphabet)","noteIndex":6},"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rsidR="00890876">
        <w:fldChar w:fldCharType="separate"/>
      </w:r>
      <w:r w:rsidR="001301FB" w:rsidRPr="001301FB">
        <w:rPr>
          <w:rFonts w:cs="Gentium Plus"/>
          <w:kern w:val="0"/>
          <w:szCs w:val="24"/>
        </w:rPr>
        <w:t>(ibid. 2006, 438–39, s.v. Roman alphabet)</w:t>
      </w:r>
      <w:r w:rsidR="00890876">
        <w:fldChar w:fldCharType="end"/>
      </w:r>
      <w:r w:rsidR="00890876">
        <w:t>.</w:t>
      </w:r>
    </w:p>
  </w:footnote>
  <w:footnote w:id="9">
    <w:p w14:paraId="5D66C31C" w14:textId="07401058" w:rsidR="00890876" w:rsidRDefault="002777EF" w:rsidP="00890876">
      <w:pPr>
        <w:pStyle w:val="Lbjegyzetszveg"/>
      </w:pPr>
      <w:r>
        <w:tab/>
      </w:r>
      <w:r w:rsidR="00890876" w:rsidRPr="00BF7B0E">
        <w:rPr>
          <w:rStyle w:val="Lbjegyzet-hivatkozs"/>
        </w:rPr>
        <w:footnoteRef/>
      </w:r>
      <w:r>
        <w:tab/>
      </w:r>
      <w:r w:rsidR="00890876">
        <w:t xml:space="preserve">There exist various and not entirely compatible typologies of writing systems. We broadly follow </w:t>
      </w:r>
      <w:proofErr w:type="spellStart"/>
      <w:r w:rsidR="00890876">
        <w:t>Meletis</w:t>
      </w:r>
      <w:proofErr w:type="spellEnd"/>
      <w:r w:rsidR="00890876">
        <w:t xml:space="preserve"> </w:t>
      </w:r>
      <w:r w:rsidR="00890876">
        <w:fldChar w:fldCharType="begin"/>
      </w:r>
      <w:r w:rsidR="001301FB">
        <w:instrText xml:space="preserve"> ADDIN ZOTERO_ITEM CSL_CITATION {"citationID":"Offz7yM4","properties":{"formattedCitation":"(2020a, 142\\uc0\\u8211{}51)","plainCitation":"(2020a, 142–51)","noteIndex":7},"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rsidR="00890876">
        <w:fldChar w:fldCharType="separate"/>
      </w:r>
      <w:r w:rsidR="001301FB" w:rsidRPr="001301FB">
        <w:rPr>
          <w:rFonts w:cs="Gentium Plus"/>
          <w:kern w:val="0"/>
          <w:szCs w:val="24"/>
        </w:rPr>
        <w:t>(2020a, 142–51)</w:t>
      </w:r>
      <w:r w:rsidR="00890876">
        <w:fldChar w:fldCharType="end"/>
      </w:r>
      <w:r w:rsidR="00890876">
        <w:t xml:space="preserve">, q.v. for a discussion of other typologies. For an in-depth study, see </w:t>
      </w:r>
      <w:r w:rsidR="00E0440D">
        <w:t xml:space="preserve">e.g. </w:t>
      </w:r>
      <w:r w:rsidR="00890876">
        <w:t xml:space="preserve">Daniels </w:t>
      </w:r>
      <w:r w:rsidR="00890876">
        <w:fldChar w:fldCharType="begin"/>
      </w:r>
      <w:r w:rsidR="001301FB">
        <w:instrText xml:space="preserve"> ADDIN ZOTERO_ITEM CSL_CITATION {"citationID":"pmpNa9GO","properties":{"formattedCitation":"(2018)","plainCitation":"(2018)","noteIndex":7},"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rsidR="00890876">
        <w:fldChar w:fldCharType="separate"/>
      </w:r>
      <w:r w:rsidR="001301FB" w:rsidRPr="001301FB">
        <w:rPr>
          <w:rFonts w:cs="Gentium Plus"/>
        </w:rPr>
        <w:t>(2018)</w:t>
      </w:r>
      <w:r w:rsidR="00890876">
        <w:fldChar w:fldCharType="end"/>
      </w:r>
      <w:r w:rsidR="00890876">
        <w:t>.</w:t>
      </w:r>
    </w:p>
  </w:footnote>
  <w:footnote w:id="10">
    <w:p w14:paraId="4A57E94E" w14:textId="187C1463" w:rsidR="00890876" w:rsidRDefault="002777EF" w:rsidP="00890876">
      <w:pPr>
        <w:pStyle w:val="Lbjegyzetszveg"/>
      </w:pPr>
      <w:r>
        <w:tab/>
      </w:r>
      <w:r w:rsidR="00890876" w:rsidRPr="00BF7B0E">
        <w:rPr>
          <w:rStyle w:val="Lbjegyzet-hivatkozs"/>
        </w:rPr>
        <w:footnoteRef/>
      </w:r>
      <w:r>
        <w:tab/>
      </w:r>
      <w:r w:rsidR="00890876">
        <w:t xml:space="preserve">In addition to </w:t>
      </w:r>
      <w:r w:rsidR="00890876">
        <w:rPr>
          <w:i/>
          <w:iCs/>
        </w:rPr>
        <w:t>aksharic</w:t>
      </w:r>
      <w:r w:rsidR="00890876">
        <w:t xml:space="preserve"> (with varied spellings), technical terms widely used for such writing systems include </w:t>
      </w:r>
      <w:r w:rsidR="00890876">
        <w:rPr>
          <w:i/>
          <w:iCs/>
        </w:rPr>
        <w:t>abugida</w:t>
      </w:r>
      <w:r w:rsidR="00890876">
        <w:t xml:space="preserve"> and </w:t>
      </w:r>
      <w:r w:rsidR="00890876">
        <w:rPr>
          <w:i/>
          <w:iCs/>
        </w:rPr>
        <w:t>alphasyllabary</w:t>
      </w:r>
      <w:r w:rsidR="00890876">
        <w:t xml:space="preserve">. The diverse definitions offered for each of these terms are not altogether compatible. See also note </w:t>
      </w:r>
      <w:r w:rsidR="00890876">
        <w:fldChar w:fldCharType="begin"/>
      </w:r>
      <w:r w:rsidR="00890876">
        <w:instrText xml:space="preserve"> NOTEREF _Ref198646201 \h </w:instrText>
      </w:r>
      <w:r w:rsidR="00890876">
        <w:fldChar w:fldCharType="separate"/>
      </w:r>
      <w:r w:rsidR="009A77F1">
        <w:t>39</w:t>
      </w:r>
      <w:r w:rsidR="00890876">
        <w:fldChar w:fldCharType="end"/>
      </w:r>
      <w:r w:rsidR="00890876">
        <w:t xml:space="preserve"> below, and see e.g. </w:t>
      </w:r>
      <w:proofErr w:type="spellStart"/>
      <w:r w:rsidR="00890876">
        <w:t>Gnanadesikan</w:t>
      </w:r>
      <w:proofErr w:type="spellEnd"/>
      <w:r w:rsidR="00890876">
        <w:t xml:space="preserve"> </w:t>
      </w:r>
      <w:r w:rsidR="00890876">
        <w:fldChar w:fldCharType="begin"/>
      </w:r>
      <w:r w:rsidR="001301FB">
        <w:instrText xml:space="preserve"> ADDIN ZOTERO_ITEM CSL_CITATION {"citationID":"n65MoXrI","properties":{"formattedCitation":"(2017)","plainCitation":"(2017)","noteIndex":8},"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rsidR="00890876">
        <w:fldChar w:fldCharType="separate"/>
      </w:r>
      <w:r w:rsidR="001301FB" w:rsidRPr="001301FB">
        <w:rPr>
          <w:rFonts w:cs="Gentium Plus"/>
        </w:rPr>
        <w:t>(2017)</w:t>
      </w:r>
      <w:r w:rsidR="00890876">
        <w:fldChar w:fldCharType="end"/>
      </w:r>
      <w:r w:rsidR="00890876">
        <w:t xml:space="preserve"> for a discussion and an attempt at a clearer typology of phonographic writing systems. She endorses the term </w:t>
      </w:r>
      <w:proofErr w:type="spellStart"/>
      <w:r w:rsidR="00890876">
        <w:rPr>
          <w:i/>
          <w:iCs/>
        </w:rPr>
        <w:t>āksharik</w:t>
      </w:r>
      <w:proofErr w:type="spellEnd"/>
      <w:r w:rsidR="00890876">
        <w:t>, which we adopt here apart from the spelling, since it fits the system of related terms better  than “</w:t>
      </w:r>
      <w:proofErr w:type="spellStart"/>
      <w:r w:rsidR="00890876">
        <w:t>akshara</w:t>
      </w:r>
      <w:proofErr w:type="spellEnd"/>
      <w:r w:rsidR="00890876">
        <w:t xml:space="preserve"> script” suggested by Salomon </w:t>
      </w:r>
      <w:r w:rsidR="00890876">
        <w:fldChar w:fldCharType="begin"/>
      </w:r>
      <w:r w:rsidR="001301FB">
        <w:instrText xml:space="preserve"> ADDIN ZOTERO_ITEM CSL_CITATION {"citationID":"1zv6XloY","properties":{"formattedCitation":"(2003, 78)","plainCitation":"(2003, 78)","noteIndex":8},"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rsidR="00890876">
        <w:fldChar w:fldCharType="separate"/>
      </w:r>
      <w:r w:rsidR="001301FB" w:rsidRPr="001301FB">
        <w:rPr>
          <w:rFonts w:cs="Gentium Plus"/>
        </w:rPr>
        <w:t>(2003, 78)</w:t>
      </w:r>
      <w:r w:rsidR="00890876">
        <w:fldChar w:fldCharType="end"/>
      </w:r>
      <w:r w:rsidR="00890876">
        <w:t>.</w:t>
      </w:r>
    </w:p>
  </w:footnote>
  <w:footnote w:id="11">
    <w:p w14:paraId="299E30E6" w14:textId="2CA987A2" w:rsidR="00890876" w:rsidRDefault="002777EF" w:rsidP="00890876">
      <w:pPr>
        <w:pStyle w:val="Lbjegyzetszveg"/>
      </w:pPr>
      <w:r>
        <w:tab/>
      </w:r>
      <w:r w:rsidR="00890876" w:rsidRPr="00BF7B0E">
        <w:rPr>
          <w:rStyle w:val="Lbjegyzet-hivatkozs"/>
        </w:rPr>
        <w:footnoteRef/>
      </w:r>
      <w:r>
        <w:tab/>
      </w:r>
      <w:r w:rsidR="00890876">
        <w:t xml:space="preserve">The inherent vowel may be absent (or optional) in some specific Indic writing systems, notably early Tamil Brāhmī </w:t>
      </w:r>
      <w:r w:rsidR="00890876">
        <w:fldChar w:fldCharType="begin"/>
      </w:r>
      <w:r w:rsidR="001301FB">
        <w:instrText xml:space="preserve"> ADDIN ZOTERO_ITEM CSL_CITATION {"citationID":"zvDmdbl3","properties":{"formattedCitation":"(Salomon 1998, 36; 2003, 104)","plainCitation":"(Salomon 1998, 36; 2003, 104)","noteIndex":9},"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rsidR="00890876">
        <w:fldChar w:fldCharType="separate"/>
      </w:r>
      <w:r w:rsidR="001301FB" w:rsidRPr="001301FB">
        <w:rPr>
          <w:rFonts w:cs="Gentium Plus"/>
        </w:rPr>
        <w:t>(Salomon 1998, 36; 2003, 104)</w:t>
      </w:r>
      <w:r w:rsidR="00890876">
        <w:fldChar w:fldCharType="end"/>
      </w:r>
      <w:r w:rsidR="00890876">
        <w:t xml:space="preserve">. The only </w:t>
      </w:r>
      <w:r w:rsidR="009A77F1">
        <w:t>truly</w:t>
      </w:r>
      <w:r w:rsidR="00890876">
        <w:t xml:space="preserve"> essential feature of an aksharic writing system is that it has dependent signs for postconsonantal vowels.</w:t>
      </w:r>
    </w:p>
  </w:footnote>
  <w:footnote w:id="12">
    <w:p w14:paraId="34C6C00C" w14:textId="102A9276" w:rsidR="00890876" w:rsidRDefault="002777EF" w:rsidP="00890876">
      <w:pPr>
        <w:pStyle w:val="Lbjegyzetszveg"/>
      </w:pPr>
      <w:r>
        <w:tab/>
      </w:r>
      <w:r w:rsidR="00890876" w:rsidRPr="00BF7B0E">
        <w:rPr>
          <w:rStyle w:val="Lbjegyzet-hivatkozs"/>
        </w:rPr>
        <w:footnoteRef/>
      </w:r>
      <w:r>
        <w:tab/>
      </w:r>
      <w:r w:rsidR="00890876">
        <w:t xml:space="preserve">The </w:t>
      </w:r>
      <w:r w:rsidR="00890876">
        <w:rPr>
          <w:i/>
          <w:iCs/>
        </w:rPr>
        <w:t>graphic syllables</w:t>
      </w:r>
      <w:r w:rsidR="00890876">
        <w:t xml:space="preserve"> predominantly represented by the signs of syllabic writing systems do not necessarily correspond to speech syllables; for further discussion, see e.g. </w:t>
      </w:r>
      <w:proofErr w:type="spellStart"/>
      <w:r w:rsidR="00890876">
        <w:t>Coulmas</w:t>
      </w:r>
      <w:proofErr w:type="spellEnd"/>
      <w:r w:rsidR="00890876">
        <w:t xml:space="preserve"> </w:t>
      </w:r>
      <w:r w:rsidR="00890876">
        <w:fldChar w:fldCharType="begin"/>
      </w:r>
      <w:r w:rsidR="001301FB">
        <w:instrText xml:space="preserve"> ADDIN ZOTERO_ITEM CSL_CITATION {"citationID":"ZVF9WKvz","properties":{"formattedCitation":"(2003, 62\\uc0\\u8211{}66)","plainCitation":"(2003, 62–66)","noteIndex":1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rsidR="00890876">
        <w:fldChar w:fldCharType="separate"/>
      </w:r>
      <w:r w:rsidR="001301FB" w:rsidRPr="001301FB">
        <w:rPr>
          <w:rFonts w:cs="Gentium Plus"/>
          <w:kern w:val="0"/>
          <w:szCs w:val="24"/>
        </w:rPr>
        <w:t>(2003, 62–66)</w:t>
      </w:r>
      <w:r w:rsidR="00890876">
        <w:fldChar w:fldCharType="end"/>
      </w:r>
      <w:r w:rsidR="00890876">
        <w:t xml:space="preserve">; </w:t>
      </w:r>
      <w:proofErr w:type="spellStart"/>
      <w:r w:rsidR="00890876">
        <w:t>Meletis</w:t>
      </w:r>
      <w:proofErr w:type="spellEnd"/>
      <w:r w:rsidR="00890876">
        <w:t xml:space="preserve"> and </w:t>
      </w:r>
      <w:proofErr w:type="spellStart"/>
      <w:r w:rsidR="00890876">
        <w:t>Dürscheid</w:t>
      </w:r>
      <w:proofErr w:type="spellEnd"/>
      <w:r w:rsidR="00890876">
        <w:t xml:space="preserve"> </w:t>
      </w:r>
      <w:r w:rsidR="00890876">
        <w:fldChar w:fldCharType="begin"/>
      </w:r>
      <w:r w:rsidR="001301FB">
        <w:instrText xml:space="preserve"> ADDIN ZOTERO_ITEM CSL_CITATION {"citationID":"ZS2ko059","properties":{"formattedCitation":"(2022, 240\\uc0\\u8211{}42)","plainCitation":"(2022, 240–42)","noteIndex":1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rsidR="00890876">
        <w:fldChar w:fldCharType="separate"/>
      </w:r>
      <w:r w:rsidR="001301FB" w:rsidRPr="001301FB">
        <w:rPr>
          <w:rFonts w:cs="Gentium Plus"/>
          <w:kern w:val="0"/>
          <w:szCs w:val="24"/>
        </w:rPr>
        <w:t>(2022, 240–42)</w:t>
      </w:r>
      <w:r w:rsidR="00890876">
        <w:fldChar w:fldCharType="end"/>
      </w:r>
      <w:r w:rsidR="00890876">
        <w:t>.</w:t>
      </w:r>
    </w:p>
  </w:footnote>
  <w:footnote w:id="13">
    <w:p w14:paraId="47C253B1" w14:textId="5C537D7D" w:rsidR="00890876" w:rsidRDefault="002777EF" w:rsidP="00890876">
      <w:pPr>
        <w:pStyle w:val="Lbjegyzetszveg"/>
      </w:pPr>
      <w:r>
        <w:tab/>
      </w:r>
      <w:r w:rsidR="00890876" w:rsidRPr="00BF7B0E">
        <w:rPr>
          <w:rStyle w:val="Lbjegyzet-hivatkozs"/>
        </w:rPr>
        <w:footnoteRef/>
      </w:r>
      <w:r>
        <w:tab/>
      </w:r>
      <w:r w:rsidR="00890876">
        <w:rPr>
          <w:rFonts w:cs="Gentium Plus"/>
          <w:szCs w:val="24"/>
        </w:rPr>
        <w:t xml:space="preserve">See </w:t>
      </w:r>
      <w:proofErr w:type="spellStart"/>
      <w:r w:rsidR="00890876">
        <w:rPr>
          <w:rFonts w:cs="Gentium Plus"/>
          <w:szCs w:val="24"/>
        </w:rPr>
        <w:t>Meletis</w:t>
      </w:r>
      <w:proofErr w:type="spellEnd"/>
      <w:r w:rsidR="00890876">
        <w:rPr>
          <w:rFonts w:cs="Gentium Plus"/>
          <w:szCs w:val="24"/>
        </w:rPr>
        <w:t xml:space="preserve"> and </w:t>
      </w:r>
      <w:proofErr w:type="spellStart"/>
      <w:r w:rsidR="00890876">
        <w:rPr>
          <w:rFonts w:cs="Gentium Plus"/>
          <w:szCs w:val="24"/>
        </w:rPr>
        <w:t>Dürscheid</w:t>
      </w:r>
      <w:proofErr w:type="spellEnd"/>
      <w:r w:rsidR="00890876">
        <w:rPr>
          <w:rFonts w:cs="Gentium Plus"/>
          <w:szCs w:val="24"/>
        </w:rPr>
        <w:t xml:space="preserve"> </w:t>
      </w:r>
      <w:r w:rsidR="00890876">
        <w:fldChar w:fldCharType="begin"/>
      </w:r>
      <w:r w:rsidR="001301FB">
        <w:instrText xml:space="preserve"> ADDIN ZOTERO_ITEM CSL_CITATION {"citationID":"5ybT39NK","properties":{"formattedCitation":"(2022, 243\\uc0\\u8211{}49)","plainCitation":"(2022, 243–49)","noteIndex":11},"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rsidR="00890876">
        <w:fldChar w:fldCharType="separate"/>
      </w:r>
      <w:r w:rsidR="001301FB" w:rsidRPr="001301FB">
        <w:rPr>
          <w:rFonts w:cs="Gentium Plus"/>
          <w:kern w:val="0"/>
          <w:szCs w:val="24"/>
        </w:rPr>
        <w:t>(2022, 243–49)</w:t>
      </w:r>
      <w:r w:rsidR="00890876">
        <w:fldChar w:fldCharType="end"/>
      </w:r>
      <w:r w:rsidR="00890876">
        <w:t xml:space="preserve"> </w:t>
      </w:r>
      <w:r w:rsidR="00890876">
        <w:rPr>
          <w:rFonts w:cs="Gentium Plus"/>
          <w:szCs w:val="24"/>
        </w:rPr>
        <w:t>for a discussion</w:t>
      </w:r>
      <w:r w:rsidR="00890876">
        <w:t>.</w:t>
      </w:r>
    </w:p>
  </w:footnote>
  <w:footnote w:id="14">
    <w:p w14:paraId="05118426" w14:textId="48D00DA9" w:rsidR="00890876" w:rsidRPr="00531E96" w:rsidRDefault="002777EF" w:rsidP="00890876">
      <w:pPr>
        <w:pStyle w:val="Lbjegyzetszveg"/>
        <w:rPr>
          <w:i/>
          <w:iCs/>
        </w:rPr>
      </w:pPr>
      <w:r>
        <w:tab/>
      </w:r>
      <w:r w:rsidR="00890876" w:rsidRPr="00BF7B0E">
        <w:rPr>
          <w:rStyle w:val="Lbjegyzet-hivatkozs"/>
        </w:rPr>
        <w:footnoteRef/>
      </w:r>
      <w:r>
        <w:tab/>
      </w:r>
      <w:r w:rsidR="00890876">
        <w:t>Expressions such as ‘script conversion’ are often used because of their facility, but conversion is not merely the replacement of the signs of one script (sign inventory) with those of another.</w:t>
      </w:r>
    </w:p>
  </w:footnote>
  <w:footnote w:id="15">
    <w:p w14:paraId="0C0746ED" w14:textId="0A2BE321" w:rsidR="00890876" w:rsidRDefault="002777EF" w:rsidP="00890876">
      <w:pPr>
        <w:pStyle w:val="Lbjegyzetszveg"/>
      </w:pPr>
      <w:r>
        <w:tab/>
      </w:r>
      <w:r w:rsidR="00890876" w:rsidRPr="00BF7B0E">
        <w:rPr>
          <w:rStyle w:val="Lbjegyzet-hivatkozs"/>
        </w:rPr>
        <w:footnoteRef/>
      </w:r>
      <w:r>
        <w:tab/>
        <w:t>W</w:t>
      </w:r>
      <w:r w:rsidR="00890876">
        <w:t xml:space="preserve">ith Wellisch </w:t>
      </w:r>
      <w:r w:rsidR="00890876">
        <w:fldChar w:fldCharType="begin"/>
      </w:r>
      <w:r w:rsidR="001301FB">
        <w:instrText xml:space="preserve"> ADDIN ZOTERO_ITEM CSL_CITATION {"citationID":"jxjJRP8T","properties":{"formattedCitation":"(1978, 18)","plainCitation":"(1978, 18)","noteIndex":13},"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rsidR="00890876">
        <w:fldChar w:fldCharType="separate"/>
      </w:r>
      <w:r w:rsidR="001301FB" w:rsidRPr="001301FB">
        <w:rPr>
          <w:rFonts w:cs="Gentium Plus"/>
        </w:rPr>
        <w:t>(1978, 18)</w:t>
      </w:r>
      <w:r w:rsidR="00890876">
        <w:fldChar w:fldCharType="end"/>
      </w:r>
      <w:r w:rsidR="00890876">
        <w:t xml:space="preserve"> and </w:t>
      </w:r>
      <w:proofErr w:type="spellStart"/>
      <w:r w:rsidR="00890876">
        <w:t>Coulmas</w:t>
      </w:r>
      <w:proofErr w:type="spellEnd"/>
      <w:r w:rsidR="00890876">
        <w:t xml:space="preserve"> </w:t>
      </w:r>
      <w:r w:rsidR="00890876">
        <w:fldChar w:fldCharType="begin"/>
      </w:r>
      <w:r w:rsidR="001301FB">
        <w:instrText xml:space="preserve"> ADDIN ZOTERO_ITEM CSL_CITATION {"citationID":"tPXwnXgu","properties":{"formattedCitation":"(2003, 36)","plainCitation":"(2003, 36)","noteIndex":13},"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rsidR="00890876">
        <w:fldChar w:fldCharType="separate"/>
      </w:r>
      <w:r w:rsidR="001301FB" w:rsidRPr="001301FB">
        <w:rPr>
          <w:rFonts w:cs="Gentium Plus"/>
        </w:rPr>
        <w:t>(2003, 36)</w:t>
      </w:r>
      <w:r w:rsidR="00890876">
        <w:fldChar w:fldCharType="end"/>
      </w:r>
      <w:r w:rsidR="00890876">
        <w:t>.</w:t>
      </w:r>
    </w:p>
  </w:footnote>
  <w:footnote w:id="16">
    <w:p w14:paraId="0E38B084" w14:textId="0A2B7C9B" w:rsidR="00890876" w:rsidRDefault="008909BB" w:rsidP="00890876">
      <w:pPr>
        <w:pStyle w:val="Lbjegyzetszveg"/>
      </w:pPr>
      <w:r>
        <w:tab/>
      </w:r>
      <w:r w:rsidR="00890876" w:rsidRPr="00BF7B0E">
        <w:rPr>
          <w:rStyle w:val="Lbjegyzet-hivatkozs"/>
        </w:rPr>
        <w:footnoteRef/>
      </w:r>
      <w:r>
        <w:tab/>
      </w:r>
      <w:r w:rsidR="00890876">
        <w:t xml:space="preserve">There is no hard reason why we should not transliterate </w:t>
      </w:r>
      <w:r w:rsidR="00890876">
        <w:rPr>
          <w:rFonts w:hint="cs"/>
          <w:cs/>
          <w:lang w:bidi="sa-IN"/>
        </w:rPr>
        <w:t>धर्म</w:t>
      </w:r>
      <w:r w:rsidR="00890876">
        <w:rPr>
          <w:lang w:bidi="sa-IN"/>
        </w:rPr>
        <w:t xml:space="preserve"> as </w:t>
      </w:r>
      <w:r w:rsidR="00890876" w:rsidRPr="00E66428">
        <w:rPr>
          <w:rStyle w:val="Foreign"/>
        </w:rPr>
        <w:t>x%it%</w:t>
      </w:r>
      <w:r w:rsidR="00890876">
        <w:t xml:space="preserve"> (so long as the matching of source signs to target signs is consistent throughout our transliteration scheme), yet most of us prefer transliterations such as </w:t>
      </w:r>
      <w:r w:rsidR="00890876" w:rsidRPr="00E66428">
        <w:rPr>
          <w:rStyle w:val="Foreign"/>
        </w:rPr>
        <w:t>dharma</w:t>
      </w:r>
      <w:r w:rsidR="00890876">
        <w:t>.</w:t>
      </w:r>
    </w:p>
  </w:footnote>
  <w:footnote w:id="17">
    <w:p w14:paraId="2FD87732" w14:textId="539A7CEC" w:rsidR="00890876" w:rsidRDefault="008909BB" w:rsidP="00890876">
      <w:pPr>
        <w:pStyle w:val="Lbjegyzetszveg"/>
      </w:pPr>
      <w:r>
        <w:tab/>
      </w:r>
      <w:r w:rsidR="00890876" w:rsidRPr="00BF7B0E">
        <w:rPr>
          <w:rStyle w:val="Lbjegyzet-hivatkozs"/>
        </w:rPr>
        <w:footnoteRef/>
      </w:r>
      <w:r>
        <w:tab/>
      </w:r>
      <w:r w:rsidR="00890876">
        <w:t xml:space="preserve">See </w:t>
      </w:r>
      <w:proofErr w:type="spellStart"/>
      <w:r w:rsidR="00890876">
        <w:t>Meletis</w:t>
      </w:r>
      <w:proofErr w:type="spellEnd"/>
      <w:r w:rsidR="00890876">
        <w:t xml:space="preserve"> </w:t>
      </w:r>
      <w:r w:rsidR="00890876">
        <w:fldChar w:fldCharType="begin"/>
      </w:r>
      <w:r w:rsidR="001301FB">
        <w:instrText xml:space="preserve"> ADDIN ZOTERO_ITEM CSL_CITATION {"citationID":"1qe56YNV","properties":{"formattedCitation":"(2019, 27\\uc0\\u8211{}34)","plainCitation":"(2019, 27–34)","noteIndex":15},"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rsidR="00890876">
        <w:fldChar w:fldCharType="separate"/>
      </w:r>
      <w:r w:rsidR="001301FB" w:rsidRPr="001301FB">
        <w:rPr>
          <w:rFonts w:cs="Gentium Plus"/>
          <w:kern w:val="0"/>
          <w:szCs w:val="24"/>
        </w:rPr>
        <w:t>(2019, 27–34)</w:t>
      </w:r>
      <w:r w:rsidR="00890876">
        <w:fldChar w:fldCharType="end"/>
      </w:r>
      <w:r w:rsidR="00890876">
        <w:t xml:space="preserve"> </w:t>
      </w:r>
      <w:r w:rsidR="00890876">
        <w:rPr>
          <w:rFonts w:cs="Gentium Plus"/>
        </w:rPr>
        <w:t>for an overview.</w:t>
      </w:r>
    </w:p>
  </w:footnote>
  <w:footnote w:id="18">
    <w:p w14:paraId="1E617855" w14:textId="2816EA6C" w:rsidR="00890876" w:rsidRDefault="008909BB" w:rsidP="00890876">
      <w:pPr>
        <w:pStyle w:val="Lbjegyzetszveg"/>
      </w:pPr>
      <w:r>
        <w:tab/>
      </w:r>
      <w:r w:rsidR="00890876" w:rsidRPr="00BF7B0E">
        <w:rPr>
          <w:rStyle w:val="Lbjegyzet-hivatkozs"/>
        </w:rPr>
        <w:footnoteRef/>
      </w:r>
      <w:r>
        <w:tab/>
      </w:r>
      <w:r w:rsidR="00890876">
        <w:rPr>
          <w:rFonts w:cs="Gentium Plus"/>
        </w:rPr>
        <w:t xml:space="preserve">Notably Daniels </w:t>
      </w:r>
      <w:r w:rsidR="00890876">
        <w:fldChar w:fldCharType="begin"/>
      </w:r>
      <w:r w:rsidR="001301FB">
        <w:instrText xml:space="preserve"> ADDIN ZOTERO_ITEM CSL_CITATION {"citationID":"UwgpHC3L","properties":{"formattedCitation":"(2018, 164\\uc0\\u8211{}71)","plainCitation":"(2018, 164–71)","noteIndex":16},"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rsidR="00890876">
        <w:fldChar w:fldCharType="separate"/>
      </w:r>
      <w:r w:rsidR="001301FB" w:rsidRPr="001301FB">
        <w:rPr>
          <w:rFonts w:cs="Gentium Plus"/>
          <w:kern w:val="0"/>
          <w:szCs w:val="24"/>
        </w:rPr>
        <w:t>(2018, 164–71)</w:t>
      </w:r>
      <w:r w:rsidR="00890876">
        <w:fldChar w:fldCharType="end"/>
      </w:r>
      <w:r w:rsidR="00890876">
        <w:t>.</w:t>
      </w:r>
    </w:p>
  </w:footnote>
  <w:footnote w:id="19">
    <w:p w14:paraId="1C520D14" w14:textId="2EF51152" w:rsidR="00890876" w:rsidRDefault="008909BB" w:rsidP="00890876">
      <w:pPr>
        <w:pStyle w:val="Lbjegyzetszveg"/>
      </w:pPr>
      <w:r>
        <w:tab/>
      </w:r>
      <w:r w:rsidR="00890876" w:rsidRPr="00BF7B0E">
        <w:rPr>
          <w:rStyle w:val="Lbjegyzet-hivatkozs"/>
        </w:rPr>
        <w:footnoteRef/>
      </w:r>
      <w:r>
        <w:tab/>
      </w:r>
      <w:r w:rsidR="00890876">
        <w:t xml:space="preserve">Following </w:t>
      </w:r>
      <w:proofErr w:type="spellStart"/>
      <w:r w:rsidR="00890876">
        <w:t>Meletis</w:t>
      </w:r>
      <w:proofErr w:type="spellEnd"/>
      <w:r w:rsidR="00890876">
        <w:t xml:space="preserve"> </w:t>
      </w:r>
      <w:r w:rsidR="00890876">
        <w:fldChar w:fldCharType="begin"/>
      </w:r>
      <w:r w:rsidR="001301FB">
        <w:instrText xml:space="preserve"> ADDIN ZOTERO_ITEM CSL_CITATION {"citationID":"aDdNskEl","properties":{"formattedCitation":"(e.g. 2020a, 20\\uc0\\u8211{}28)","plainCitation":"(e.g. 2020a, 20–28)","noteIndex":17},"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rsidR="00890876">
        <w:fldChar w:fldCharType="separate"/>
      </w:r>
      <w:r w:rsidR="001301FB" w:rsidRPr="001301FB">
        <w:rPr>
          <w:rFonts w:cs="Gentium Plus"/>
          <w:kern w:val="0"/>
          <w:szCs w:val="24"/>
        </w:rPr>
        <w:t>(e.g. 2020a, 20–28)</w:t>
      </w:r>
      <w:r w:rsidR="00890876">
        <w:fldChar w:fldCharType="end"/>
      </w:r>
      <w:r w:rsidR="00890876">
        <w:t xml:space="preserve">, who in turn </w:t>
      </w:r>
      <w:r>
        <w:t xml:space="preserve">builds on the work of </w:t>
      </w:r>
      <w:r w:rsidR="00890876">
        <w:t xml:space="preserve">Neef </w:t>
      </w:r>
      <w:r w:rsidR="00890876">
        <w:fldChar w:fldCharType="begin"/>
      </w:r>
      <w:r w:rsidR="001301FB">
        <w:instrText xml:space="preserve"> ADDIN ZOTERO_ITEM CSL_CITATION {"citationID":"26KhjvyD","properties":{"formattedCitation":"(e.g. 2015)","plainCitation":"(e.g. 2015)","noteIndex":17},"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rsidR="00890876">
        <w:fldChar w:fldCharType="separate"/>
      </w:r>
      <w:r w:rsidR="001301FB" w:rsidRPr="001301FB">
        <w:rPr>
          <w:rFonts w:cs="Gentium Plus"/>
        </w:rPr>
        <w:t>(e.g. 2015)</w:t>
      </w:r>
      <w:r w:rsidR="00890876">
        <w:fldChar w:fldCharType="end"/>
      </w:r>
      <w:r w:rsidR="00890876">
        <w:t>.</w:t>
      </w:r>
    </w:p>
  </w:footnote>
  <w:footnote w:id="20">
    <w:p w14:paraId="12CC7496" w14:textId="1ADE8B9E" w:rsidR="00890876" w:rsidRDefault="008909BB" w:rsidP="00890876">
      <w:pPr>
        <w:pStyle w:val="Lbjegyzetszveg"/>
      </w:pPr>
      <w:r>
        <w:tab/>
      </w:r>
      <w:r w:rsidR="00890876" w:rsidRPr="00BF7B0E">
        <w:rPr>
          <w:rStyle w:val="Lbjegyzet-hivatkozs"/>
        </w:rPr>
        <w:footnoteRef/>
      </w:r>
      <w:r>
        <w:tab/>
      </w:r>
      <w:r w:rsidR="00890876">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48A15A6F" w14:textId="7C9ABD6A" w:rsidR="00890876" w:rsidRDefault="00EF33A4" w:rsidP="00890876">
      <w:pPr>
        <w:pStyle w:val="Lbjegyzetszveg"/>
      </w:pPr>
      <w:r>
        <w:tab/>
      </w:r>
      <w:r w:rsidR="00890876" w:rsidRPr="00BF7B0E">
        <w:rPr>
          <w:rStyle w:val="Lbjegyzet-hivatkozs"/>
        </w:rPr>
        <w:footnoteRef/>
      </w:r>
      <w:r>
        <w:tab/>
      </w:r>
      <w:r w:rsidR="00890876">
        <w:t>On the few occasions where we mention phones, we represent them in the IPA phonetic alphabet. The accurate pronunciation of the IPA signs is not relevant to our discussion.</w:t>
      </w:r>
    </w:p>
  </w:footnote>
  <w:footnote w:id="22">
    <w:p w14:paraId="71173A26" w14:textId="42665DAF" w:rsidR="00890876" w:rsidRDefault="00EF33A4" w:rsidP="00890876">
      <w:pPr>
        <w:pStyle w:val="Lbjegyzetszveg"/>
      </w:pPr>
      <w:r>
        <w:tab/>
      </w:r>
      <w:r w:rsidR="00890876" w:rsidRPr="00BF7B0E">
        <w:rPr>
          <w:rStyle w:val="Lbjegyzet-hivatkozs"/>
        </w:rPr>
        <w:footnoteRef/>
      </w:r>
      <w:r>
        <w:tab/>
      </w:r>
      <w:r w:rsidR="00890876">
        <w:t>The term ‘phonology’ is sometimes used in this specific sense, but this leaves us without a technical term encompassing both phonetics and phonemics.</w:t>
      </w:r>
    </w:p>
  </w:footnote>
  <w:footnote w:id="23">
    <w:p w14:paraId="231EBE3D" w14:textId="6AA40EF2" w:rsidR="00890876" w:rsidRDefault="00EF33A4" w:rsidP="00890876">
      <w:pPr>
        <w:pStyle w:val="Lbjegyzetszveg"/>
      </w:pPr>
      <w:r>
        <w:tab/>
      </w:r>
      <w:r w:rsidR="00890876" w:rsidRPr="00BF7B0E">
        <w:rPr>
          <w:rStyle w:val="Lbjegyzet-hivatkozs"/>
        </w:rPr>
        <w:footnoteRef/>
      </w:r>
      <w:r>
        <w:tab/>
      </w:r>
      <w:r w:rsidR="00890876">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6D74FC81" w14:textId="4B2318A2" w:rsidR="00890876" w:rsidRDefault="00032B26" w:rsidP="00890876">
      <w:pPr>
        <w:pStyle w:val="Lbjegyzetszveg"/>
      </w:pPr>
      <w:r>
        <w:tab/>
      </w:r>
      <w:r w:rsidR="00890876" w:rsidRPr="00BF7B0E">
        <w:rPr>
          <w:rStyle w:val="Lbjegyzet-hivatkozs"/>
        </w:rPr>
        <w:footnoteRef/>
      </w:r>
      <w:r>
        <w:tab/>
      </w:r>
      <w:r w:rsidR="00890876">
        <w:t>When the illustration of actual graphic appearance is desired, we use a</w:t>
      </w:r>
      <w:r>
        <w:t>n</w:t>
      </w:r>
      <w:r w:rsidR="00890876">
        <w:t xml:space="preserve"> approximation of the shape concerned. When discussing graphs and graphic units of Indic scripts without needing to (or being able to) illustrate their form, we use transliteration (e.g. |</w:t>
      </w:r>
      <w:proofErr w:type="spellStart"/>
      <w:r w:rsidR="00890876">
        <w:t>rddhe</w:t>
      </w:r>
      <w:proofErr w:type="spellEnd"/>
      <w:r w:rsidR="00890876">
        <w:t>|, |r|).</w:t>
      </w:r>
    </w:p>
  </w:footnote>
  <w:footnote w:id="25">
    <w:p w14:paraId="3C07D29B" w14:textId="5B699959" w:rsidR="00890876" w:rsidRDefault="00032B26" w:rsidP="00890876">
      <w:pPr>
        <w:pStyle w:val="Lbjegyzetszveg"/>
      </w:pPr>
      <w:r>
        <w:tab/>
      </w:r>
      <w:r w:rsidR="00890876" w:rsidRPr="00BF7B0E">
        <w:rPr>
          <w:rStyle w:val="Lbjegyzet-hivatkozs"/>
        </w:rPr>
        <w:footnoteRef/>
      </w:r>
      <w:r>
        <w:tab/>
      </w:r>
      <w:r w:rsidR="00890876">
        <w:t>We would intuitively prefer the term ‘graphemics’, but recent theorists overwhelmingly use ‘graphematics’, so we follow suit.</w:t>
      </w:r>
    </w:p>
  </w:footnote>
  <w:footnote w:id="26">
    <w:p w14:paraId="132753F6" w14:textId="138184EB" w:rsidR="00890876" w:rsidRDefault="00032B26" w:rsidP="00890876">
      <w:pPr>
        <w:pStyle w:val="Lbjegyzetszveg"/>
      </w:pPr>
      <w:r>
        <w:tab/>
      </w:r>
      <w:r w:rsidR="00890876" w:rsidRPr="00BF7B0E">
        <w:rPr>
          <w:rStyle w:val="Lbjegyzet-hivatkozs"/>
        </w:rPr>
        <w:footnoteRef/>
      </w:r>
      <w:r>
        <w:tab/>
      </w:r>
      <w:r w:rsidR="00890876">
        <w:t xml:space="preserve">Since graphemes are emic concepts and not etic written signs, the symbols used for their notation are arbitrary </w:t>
      </w:r>
      <w:r w:rsidR="00890876">
        <w:fldChar w:fldCharType="begin"/>
      </w:r>
      <w:r w:rsidR="001301FB">
        <w:instrText xml:space="preserve"> ADDIN ZOTERO_ITEM CSL_CITATION {"citationID":"WnjG5LWI","properties":{"formattedCitation":"(cf. Meletis 2020a, 252\\uc0\\u8211{}53, n. 9)","plainCitation":"(cf. Meletis 2020a, 252–53, n. 9)","noteIndex":2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rsidR="00890876">
        <w:fldChar w:fldCharType="separate"/>
      </w:r>
      <w:r w:rsidR="001301FB" w:rsidRPr="001301FB">
        <w:rPr>
          <w:rFonts w:cs="Gentium Plus"/>
          <w:kern w:val="0"/>
          <w:szCs w:val="24"/>
        </w:rPr>
        <w:t>(cf. Meletis 2020a, 252–53, n. 9)</w:t>
      </w:r>
      <w:r w:rsidR="00890876">
        <w:fldChar w:fldCharType="end"/>
      </w:r>
      <w:r w:rsidR="00890876">
        <w:t>. In this document, we always represent the graphemes of Indic writing systems in transliterated form.</w:t>
      </w:r>
    </w:p>
  </w:footnote>
  <w:footnote w:id="27">
    <w:p w14:paraId="66CCBB10" w14:textId="3517C3B7" w:rsidR="00890876" w:rsidRDefault="00032B26" w:rsidP="00890876">
      <w:pPr>
        <w:pStyle w:val="Lbjegyzetszveg"/>
      </w:pPr>
      <w:r>
        <w:tab/>
      </w:r>
      <w:r w:rsidR="00890876" w:rsidRPr="00BF7B0E">
        <w:rPr>
          <w:rStyle w:val="Lbjegyzet-hivatkozs"/>
        </w:rPr>
        <w:footnoteRef/>
      </w:r>
      <w:r>
        <w:tab/>
      </w:r>
      <w:r w:rsidR="00890876">
        <w:t xml:space="preserve">Generally with </w:t>
      </w:r>
      <w:proofErr w:type="spellStart"/>
      <w:r w:rsidR="00890876">
        <w:t>Coulmas</w:t>
      </w:r>
      <w:proofErr w:type="spellEnd"/>
      <w:r w:rsidR="00890876">
        <w:t xml:space="preserve"> </w:t>
      </w:r>
      <w:r w:rsidR="00890876">
        <w:fldChar w:fldCharType="begin"/>
      </w:r>
      <w:r w:rsidR="001301FB">
        <w:instrText xml:space="preserve"> ADDIN ZOTERO_ITEM CSL_CITATION {"citationID":"EIgoSlb9","properties":{"formattedCitation":"(2006, 379\\uc0\\u8211{}80, s.v. orthography)","plainCitation":"(2006, 379–80, s.v. orthography)","noteIndex":25},"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rsidR="00890876">
        <w:fldChar w:fldCharType="separate"/>
      </w:r>
      <w:r w:rsidR="001301FB" w:rsidRPr="001301FB">
        <w:rPr>
          <w:rFonts w:cs="Gentium Plus"/>
          <w:kern w:val="0"/>
          <w:szCs w:val="24"/>
        </w:rPr>
        <w:t>(2006, 379–80, s.v. orthography)</w:t>
      </w:r>
      <w:r w:rsidR="00890876">
        <w:fldChar w:fldCharType="end"/>
      </w:r>
      <w:r w:rsidR="00890876">
        <w:t xml:space="preserve">, Neef </w:t>
      </w:r>
      <w:r w:rsidR="00890876">
        <w:fldChar w:fldCharType="begin"/>
      </w:r>
      <w:r w:rsidR="001301FB">
        <w:instrText xml:space="preserve"> ADDIN ZOTERO_ITEM CSL_CITATION {"citationID":"sbwIlDRr","properties":{"formattedCitation":"(2015, 718)","plainCitation":"(2015, 718)","noteIndex":25},"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rsidR="00890876">
        <w:fldChar w:fldCharType="separate"/>
      </w:r>
      <w:r w:rsidR="001301FB" w:rsidRPr="001301FB">
        <w:rPr>
          <w:rFonts w:cs="Gentium Plus"/>
        </w:rPr>
        <w:t>(2015, 718)</w:t>
      </w:r>
      <w:r w:rsidR="00890876">
        <w:fldChar w:fldCharType="end"/>
      </w:r>
      <w:r w:rsidR="00890876">
        <w:t xml:space="preserve"> and </w:t>
      </w:r>
      <w:proofErr w:type="spellStart"/>
      <w:r w:rsidR="00890876">
        <w:t>Meletis</w:t>
      </w:r>
      <w:proofErr w:type="spellEnd"/>
      <w:r w:rsidR="00890876">
        <w:t xml:space="preserve"> </w:t>
      </w:r>
      <w:r w:rsidR="00890876">
        <w:fldChar w:fldCharType="begin"/>
      </w:r>
      <w:r w:rsidR="001301FB">
        <w:instrText xml:space="preserve"> ADDIN ZOTERO_ITEM CSL_CITATION {"citationID":"gRddXg22","properties":{"formattedCitation":"(2020a, 28)","plainCitation":"(2020a, 28)","noteIndex":2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rsidR="00890876">
        <w:fldChar w:fldCharType="separate"/>
      </w:r>
      <w:r w:rsidR="001301FB" w:rsidRPr="001301FB">
        <w:rPr>
          <w:rFonts w:cs="Gentium Plus"/>
        </w:rPr>
        <w:t>(2020a, 28)</w:t>
      </w:r>
      <w:r w:rsidR="00890876">
        <w:fldChar w:fldCharType="end"/>
      </w:r>
      <w:r w:rsidR="00890876">
        <w:t xml:space="preserve">. Sometimes, especially in less recent literature, ‘orthography’ is largely synonymous with ‘writing system’ as defined here. </w:t>
      </w:r>
    </w:p>
  </w:footnote>
  <w:footnote w:id="28">
    <w:p w14:paraId="57314594" w14:textId="6593FD90" w:rsidR="00890876" w:rsidRDefault="00890876" w:rsidP="00890876">
      <w:pPr>
        <w:pStyle w:val="Lbjegyzetszveg"/>
      </w:pPr>
      <w:r w:rsidRPr="00BF7B0E">
        <w:rPr>
          <w:rStyle w:val="Lbjegyzet-hivatkozs"/>
        </w:rPr>
        <w:footnoteRef/>
      </w:r>
      <w:r>
        <w:t xml:space="preserve"> Most importantly, we — with Fedorova </w:t>
      </w:r>
      <w:r>
        <w:fldChar w:fldCharType="begin"/>
      </w:r>
      <w:r w:rsidR="001301FB">
        <w:instrText xml:space="preserve"> ADDIN ZOTERO_ITEM CSL_CITATION {"citationID":"Vwkb27Gm","properties":{"formattedCitation":"(2013, 50)","plainCitation":"(2013, 50)","noteIndex":26},"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1301FB" w:rsidRPr="001301FB">
        <w:rPr>
          <w:rFonts w:cs="Gentium Plus"/>
        </w:rPr>
        <w:t>(2013, 50)</w:t>
      </w:r>
      <w:r>
        <w:fldChar w:fldCharType="end"/>
      </w:r>
      <w:r>
        <w:t xml:space="preserve"> and Weingarten </w:t>
      </w:r>
      <w:r>
        <w:fldChar w:fldCharType="begin"/>
      </w:r>
      <w:r w:rsidR="001301FB">
        <w:instrText xml:space="preserve"> ADDIN ZOTERO_ITEM CSL_CITATION {"citationID":"hXndw01V","properties":{"formattedCitation":"(2013)","plainCitation":"(2013)","noteIndex":2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sidR="001301FB" w:rsidRPr="001301FB">
        <w:rPr>
          <w:rFonts w:cs="Gentium Plus"/>
        </w:rPr>
        <w:t>(2013)</w:t>
      </w:r>
      <w:r>
        <w:fldChar w:fldCharType="end"/>
      </w:r>
      <w:r>
        <w:t xml:space="preserve">, contra </w:t>
      </w:r>
      <w:proofErr w:type="spellStart"/>
      <w:r>
        <w:t>Meletis</w:t>
      </w:r>
      <w:proofErr w:type="spellEnd"/>
      <w:r>
        <w:t xml:space="preserve"> </w:t>
      </w:r>
      <w:r>
        <w:fldChar w:fldCharType="begin"/>
      </w:r>
      <w:r w:rsidR="001301FB">
        <w:instrText xml:space="preserve"> ADDIN ZOTERO_ITEM CSL_CITATION {"citationID":"QmbCDpCp","properties":{"formattedCitation":"(e.g. 2019, 35\\uc0\\u8211{}36)","plainCitation":"(e.g. 2019, 35–36)","noteIndex":26},"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sidR="001301FB" w:rsidRPr="001301FB">
        <w:rPr>
          <w:rFonts w:cs="Gentium Plus"/>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rsidR="00032B26">
        <w:t>37</w:t>
      </w:r>
      <w:r>
        <w:fldChar w:fldCharType="end"/>
      </w:r>
      <w:r>
        <w:t xml:space="preserve"> below). We find the requirement problematic to begin with, and since it is entirely </w:t>
      </w:r>
      <w:r w:rsidR="00032B26">
        <w:t>irreconcilable</w:t>
      </w:r>
      <w:r>
        <w:t xml:space="preserve"> with the synchronic and diachronic scope of our subject matter, we ignore it hereafter without further discussion.</w:t>
      </w:r>
    </w:p>
  </w:footnote>
  <w:footnote w:id="29">
    <w:p w14:paraId="184726C5" w14:textId="05E5873D" w:rsidR="00890876" w:rsidRDefault="00032B26" w:rsidP="00890876">
      <w:pPr>
        <w:pStyle w:val="Lbjegyzetszveg"/>
      </w:pPr>
      <w:r>
        <w:tab/>
      </w:r>
      <w:r w:rsidR="00890876" w:rsidRPr="00BF7B0E">
        <w:rPr>
          <w:rStyle w:val="Lbjegyzet-hivatkozs"/>
        </w:rPr>
        <w:footnoteRef/>
      </w:r>
      <w:r>
        <w:tab/>
      </w:r>
      <w:r w:rsidR="00890876">
        <w:t xml:space="preserve">With Fedorova </w:t>
      </w:r>
      <w:r w:rsidR="00890876">
        <w:fldChar w:fldCharType="begin"/>
      </w:r>
      <w:r w:rsidR="001301FB">
        <w:instrText xml:space="preserve"> ADDIN ZOTERO_ITEM CSL_CITATION {"citationID":"9Sa2TO1N","properties":{"formattedCitation":"(2013, 50)","plainCitation":"(2013, 50)","noteIndex":27},"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rsidR="00890876">
        <w:fldChar w:fldCharType="separate"/>
      </w:r>
      <w:r w:rsidR="001301FB" w:rsidRPr="001301FB">
        <w:rPr>
          <w:rFonts w:cs="Gentium Plus"/>
        </w:rPr>
        <w:t>(2013, 50)</w:t>
      </w:r>
      <w:r w:rsidR="00890876">
        <w:fldChar w:fldCharType="end"/>
      </w:r>
      <w:r w:rsidR="00890876">
        <w:t xml:space="preserve"> and </w:t>
      </w:r>
      <w:proofErr w:type="spellStart"/>
      <w:r w:rsidR="00890876">
        <w:t>Meletis</w:t>
      </w:r>
      <w:proofErr w:type="spellEnd"/>
      <w:r w:rsidR="00890876">
        <w:t xml:space="preserve"> </w:t>
      </w:r>
      <w:r w:rsidR="00890876">
        <w:fldChar w:fldCharType="begin"/>
      </w:r>
      <w:r w:rsidR="001301FB">
        <w:instrText xml:space="preserve"> ADDIN ZOTERO_ITEM CSL_CITATION {"citationID":"bThXYg8p","properties":{"formattedCitation":"(e.g. 2019, 35)","plainCitation":"(e.g. 2019, 35)","noteIndex":2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rsidR="00890876">
        <w:fldChar w:fldCharType="separate"/>
      </w:r>
      <w:r w:rsidR="001301FB" w:rsidRPr="001301FB">
        <w:rPr>
          <w:rFonts w:cs="Gentium Plus"/>
        </w:rPr>
        <w:t>(e.g. 2019, 35)</w:t>
      </w:r>
      <w:r w:rsidR="00890876">
        <w:fldChar w:fldCharType="end"/>
      </w:r>
      <w:r w:rsidR="00890876">
        <w:t xml:space="preserve">, contra Weingarten </w:t>
      </w:r>
      <w:r w:rsidR="00890876">
        <w:fldChar w:fldCharType="begin"/>
      </w:r>
      <w:r w:rsidR="001301FB">
        <w:instrText xml:space="preserve"> ADDIN ZOTERO_ITEM CSL_CITATION {"citationID":"wvtQ6GSo","properties":{"formattedCitation":"(2013)","plainCitation":"(2013)","noteIndex":27},"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rsidR="00890876">
        <w:fldChar w:fldCharType="separate"/>
      </w:r>
      <w:r w:rsidR="001301FB" w:rsidRPr="001301FB">
        <w:rPr>
          <w:rFonts w:cs="Gentium Plus"/>
        </w:rPr>
        <w:t>(2013)</w:t>
      </w:r>
      <w:r w:rsidR="00890876">
        <w:fldChar w:fldCharType="end"/>
      </w:r>
      <w:r w:rsidR="00890876">
        <w:t>.</w:t>
      </w:r>
    </w:p>
  </w:footnote>
  <w:footnote w:id="30">
    <w:p w14:paraId="7CA70B89" w14:textId="0A0E37C2" w:rsidR="00890876" w:rsidRDefault="00032B26" w:rsidP="00890876">
      <w:pPr>
        <w:pStyle w:val="Lbjegyzetszveg"/>
      </w:pPr>
      <w:r>
        <w:tab/>
      </w:r>
      <w:r w:rsidR="00890876" w:rsidRPr="00BF7B0E">
        <w:rPr>
          <w:rStyle w:val="Lbjegyzet-hivatkozs"/>
        </w:rPr>
        <w:footnoteRef/>
      </w:r>
      <w:r>
        <w:tab/>
      </w:r>
      <w:r w:rsidR="00890876">
        <w:t xml:space="preserve">For the concept of dyadic signs in semiotics, see e.g. </w:t>
      </w:r>
      <w:proofErr w:type="spellStart"/>
      <w:r w:rsidR="00890876">
        <w:t>Nöth</w:t>
      </w:r>
      <w:proofErr w:type="spellEnd"/>
      <w:r w:rsidR="00890876">
        <w:t xml:space="preserve"> </w:t>
      </w:r>
      <w:r w:rsidR="00890876">
        <w:fldChar w:fldCharType="begin"/>
      </w:r>
      <w:r w:rsidR="001301FB">
        <w:instrText xml:space="preserve"> ADDIN ZOTERO_ITEM CSL_CITATION {"citationID":"F7k4ZNFv","properties":{"formattedCitation":"(1990, 59\\uc0\\u8211{}60)","plainCitation":"(1990, 59–60)","noteIndex":28},"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rsidR="00890876">
        <w:fldChar w:fldCharType="separate"/>
      </w:r>
      <w:r w:rsidR="001301FB" w:rsidRPr="001301FB">
        <w:rPr>
          <w:rFonts w:cs="Gentium Plus"/>
          <w:kern w:val="0"/>
          <w:szCs w:val="24"/>
        </w:rPr>
        <w:t>(1990, 59–60)</w:t>
      </w:r>
      <w:r w:rsidR="00890876">
        <w:fldChar w:fldCharType="end"/>
      </w:r>
      <w:r w:rsidR="00890876">
        <w:t>.</w:t>
      </w:r>
    </w:p>
  </w:footnote>
  <w:footnote w:id="31">
    <w:p w14:paraId="2F727AE9" w14:textId="6E4DC681" w:rsidR="00890876" w:rsidRDefault="00032B26" w:rsidP="00890876">
      <w:pPr>
        <w:pStyle w:val="Lbjegyzetszveg"/>
      </w:pPr>
      <w:r>
        <w:tab/>
      </w:r>
      <w:r w:rsidR="00890876" w:rsidRPr="00BF7B0E">
        <w:rPr>
          <w:rStyle w:val="Lbjegyzet-hivatkozs"/>
        </w:rPr>
        <w:footnoteRef/>
      </w:r>
      <w:r>
        <w:tab/>
      </w:r>
      <w:r w:rsidR="00890876">
        <w:t xml:space="preserve">With, among others, Fedorova </w:t>
      </w:r>
      <w:r w:rsidR="00890876">
        <w:fldChar w:fldCharType="begin"/>
      </w:r>
      <w:r w:rsidR="001301FB">
        <w:instrText xml:space="preserve"> ADDIN ZOTERO_ITEM CSL_CITATION {"citationID":"JIwuq5LN","properties":{"formattedCitation":"(2013, 50)","plainCitation":"(2013, 50)","noteIndex":29},"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rsidR="00890876">
        <w:fldChar w:fldCharType="separate"/>
      </w:r>
      <w:r w:rsidR="001301FB" w:rsidRPr="001301FB">
        <w:rPr>
          <w:rFonts w:cs="Gentium Plus"/>
        </w:rPr>
        <w:t>(2013, 50)</w:t>
      </w:r>
      <w:r w:rsidR="00890876">
        <w:fldChar w:fldCharType="end"/>
      </w:r>
      <w:r w:rsidR="00890876">
        <w:t xml:space="preserve">, Weingarten </w:t>
      </w:r>
      <w:r w:rsidR="00890876">
        <w:fldChar w:fldCharType="begin"/>
      </w:r>
      <w:r w:rsidR="001301FB">
        <w:instrText xml:space="preserve"> ADDIN ZOTERO_ITEM CSL_CITATION {"citationID":"wz7XbD9N","properties":{"formattedCitation":"(2013, 19)","plainCitation":"(2013, 19)","noteIndex":2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rsidR="00890876">
        <w:fldChar w:fldCharType="separate"/>
      </w:r>
      <w:r w:rsidR="001301FB" w:rsidRPr="001301FB">
        <w:rPr>
          <w:rFonts w:cs="Gentium Plus"/>
        </w:rPr>
        <w:t>(2013, 19)</w:t>
      </w:r>
      <w:r w:rsidR="00890876">
        <w:fldChar w:fldCharType="end"/>
      </w:r>
      <w:r w:rsidR="00890876">
        <w:t xml:space="preserve"> and </w:t>
      </w:r>
      <w:proofErr w:type="spellStart"/>
      <w:r w:rsidR="00890876">
        <w:t>Meletis</w:t>
      </w:r>
      <w:proofErr w:type="spellEnd"/>
      <w:r w:rsidR="00890876">
        <w:t xml:space="preserve"> </w:t>
      </w:r>
      <w:r w:rsidR="00890876">
        <w:fldChar w:fldCharType="begin"/>
      </w:r>
      <w:r w:rsidR="001301FB">
        <w:instrText xml:space="preserve"> ADDIN ZOTERO_ITEM CSL_CITATION {"citationID":"1FKztNgb","properties":{"formattedCitation":"(e.g. 2019, 35)","plainCitation":"(e.g. 2019, 35)","noteIndex":2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rsidR="00890876">
        <w:fldChar w:fldCharType="separate"/>
      </w:r>
      <w:r w:rsidR="001301FB" w:rsidRPr="001301FB">
        <w:rPr>
          <w:rFonts w:cs="Gentium Plus"/>
        </w:rPr>
        <w:t>(e.g. 2019, 35)</w:t>
      </w:r>
      <w:r w:rsidR="00890876">
        <w:fldChar w:fldCharType="end"/>
      </w:r>
      <w:r w:rsidR="00890876">
        <w:t>.</w:t>
      </w:r>
    </w:p>
  </w:footnote>
  <w:footnote w:id="32">
    <w:p w14:paraId="55E20519" w14:textId="28550A67" w:rsidR="00890876" w:rsidRDefault="00703381" w:rsidP="00890876">
      <w:pPr>
        <w:pStyle w:val="Lbjegyzetszveg"/>
      </w:pPr>
      <w:r>
        <w:tab/>
      </w:r>
      <w:r w:rsidR="00890876" w:rsidRPr="00BF7B0E">
        <w:rPr>
          <w:rStyle w:val="Lbjegyzet-hivatkozs"/>
        </w:rPr>
        <w:footnoteRef/>
      </w:r>
      <w:r>
        <w:tab/>
      </w:r>
      <w:r w:rsidR="00890876">
        <w:t xml:space="preserve">With </w:t>
      </w:r>
      <w:proofErr w:type="spellStart"/>
      <w:r w:rsidR="00890876">
        <w:t>Meletis</w:t>
      </w:r>
      <w:proofErr w:type="spellEnd"/>
      <w:r w:rsidR="00890876">
        <w:t xml:space="preserve"> </w:t>
      </w:r>
      <w:r w:rsidR="00890876">
        <w:fldChar w:fldCharType="begin"/>
      </w:r>
      <w:r w:rsidR="001301FB">
        <w:instrText xml:space="preserve"> ADDIN ZOTERO_ITEM CSL_CITATION {"citationID":"c8To6JJ1","properties":{"formattedCitation":"(e.g. 2019, 36; Meletis and D\\uc0\\u252{}rscheid 2022, 127)","plainCitation":"(e.g. 2019, 36; Meletis and Dürscheid 2022, 127)","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rsidR="00890876">
        <w:fldChar w:fldCharType="separate"/>
      </w:r>
      <w:r w:rsidR="001301FB" w:rsidRPr="001301FB">
        <w:rPr>
          <w:rFonts w:cs="Gentium Plus"/>
          <w:kern w:val="0"/>
          <w:szCs w:val="24"/>
        </w:rPr>
        <w:t>(e.g. 2019, 36; Meletis and Dürscheid 2022, 127)</w:t>
      </w:r>
      <w:r w:rsidR="00890876">
        <w:fldChar w:fldCharType="end"/>
      </w:r>
      <w:r w:rsidR="00890876">
        <w:t>.</w:t>
      </w:r>
    </w:p>
  </w:footnote>
  <w:footnote w:id="33">
    <w:p w14:paraId="5AEA82B9" w14:textId="457CED69" w:rsidR="00890876" w:rsidRDefault="00703381" w:rsidP="00890876">
      <w:pPr>
        <w:pStyle w:val="Lbjegyzetszveg"/>
      </w:pPr>
      <w:r>
        <w:tab/>
      </w:r>
      <w:r w:rsidR="00890876" w:rsidRPr="00BF7B0E">
        <w:rPr>
          <w:rStyle w:val="Lbjegyzet-hivatkozs"/>
        </w:rPr>
        <w:footnoteRef/>
      </w:r>
      <w:r>
        <w:tab/>
      </w:r>
      <w:r w:rsidR="00890876">
        <w:t xml:space="preserve">See </w:t>
      </w:r>
      <w:proofErr w:type="spellStart"/>
      <w:r w:rsidR="00890876">
        <w:t>Meletis</w:t>
      </w:r>
      <w:proofErr w:type="spellEnd"/>
      <w:r w:rsidR="00890876">
        <w:t xml:space="preserve"> </w:t>
      </w:r>
      <w:r w:rsidR="00890876">
        <w:fldChar w:fldCharType="begin"/>
      </w:r>
      <w:r w:rsidR="001301FB">
        <w:instrText xml:space="preserve"> ADDIN ZOTERO_ITEM CSL_CITATION {"citationID":"Ct5OUY5d","properties":{"formattedCitation":"(2020a, 147\\uc0\\u8211{}51 and Table 5)","plainCitation":"(2020a, 147–51 and Table 5)","noteIndex":31},"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rsidR="00890876">
        <w:fldChar w:fldCharType="separate"/>
      </w:r>
      <w:r w:rsidR="001301FB" w:rsidRPr="001301FB">
        <w:rPr>
          <w:rFonts w:cs="Gentium Plus"/>
          <w:kern w:val="0"/>
          <w:szCs w:val="24"/>
        </w:rPr>
        <w:t>(2020a, 147–51 and Table 5)</w:t>
      </w:r>
      <w:r w:rsidR="00890876">
        <w:fldChar w:fldCharType="end"/>
      </w:r>
      <w:r w:rsidR="00890876">
        <w:t xml:space="preserve"> for a discussion of such information represented in various writing systems.</w:t>
      </w:r>
    </w:p>
  </w:footnote>
  <w:footnote w:id="34">
    <w:p w14:paraId="71A5C999" w14:textId="28B41C71" w:rsidR="00890876" w:rsidRDefault="00703381" w:rsidP="00890876">
      <w:pPr>
        <w:pStyle w:val="Lbjegyzetszveg"/>
      </w:pPr>
      <w:r>
        <w:tab/>
      </w:r>
      <w:r w:rsidR="00890876" w:rsidRPr="00BF7B0E">
        <w:rPr>
          <w:rStyle w:val="Lbjegyzet-hivatkozs"/>
        </w:rPr>
        <w:footnoteRef/>
      </w:r>
      <w:r>
        <w:tab/>
      </w:r>
      <w:r w:rsidR="00890876">
        <w:t xml:space="preserve">With </w:t>
      </w:r>
      <w:proofErr w:type="spellStart"/>
      <w:r w:rsidR="00890876">
        <w:t>Meletis</w:t>
      </w:r>
      <w:proofErr w:type="spellEnd"/>
      <w:r w:rsidR="00890876">
        <w:t xml:space="preserve"> </w:t>
      </w:r>
      <w:r w:rsidR="00890876">
        <w:fldChar w:fldCharType="begin"/>
      </w:r>
      <w:r w:rsidR="001301FB">
        <w:instrText xml:space="preserve"> ADDIN ZOTERO_ITEM CSL_CITATION {"citationID":"MXpKEHCc","properties":{"formattedCitation":"(2020a, 148; Meletis and D\\uc0\\u252{}rscheid 2022, 132)","plainCitation":"(2020a, 148; Meletis and Dürscheid 2022, 132)","noteIndex":3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rsidR="00890876">
        <w:fldChar w:fldCharType="separate"/>
      </w:r>
      <w:r w:rsidR="001301FB" w:rsidRPr="001301FB">
        <w:rPr>
          <w:rFonts w:cs="Gentium Plus"/>
          <w:kern w:val="0"/>
          <w:szCs w:val="24"/>
        </w:rPr>
        <w:t xml:space="preserve">(2020a, 148; </w:t>
      </w:r>
      <w:proofErr w:type="spellStart"/>
      <w:r w:rsidR="001301FB" w:rsidRPr="001301FB">
        <w:rPr>
          <w:rFonts w:cs="Gentium Plus"/>
          <w:kern w:val="0"/>
          <w:szCs w:val="24"/>
        </w:rPr>
        <w:t>Meletis</w:t>
      </w:r>
      <w:proofErr w:type="spellEnd"/>
      <w:r w:rsidR="001301FB" w:rsidRPr="001301FB">
        <w:rPr>
          <w:rFonts w:cs="Gentium Plus"/>
          <w:kern w:val="0"/>
          <w:szCs w:val="24"/>
        </w:rPr>
        <w:t xml:space="preserve"> and </w:t>
      </w:r>
      <w:proofErr w:type="spellStart"/>
      <w:r w:rsidR="001301FB" w:rsidRPr="001301FB">
        <w:rPr>
          <w:rFonts w:cs="Gentium Plus"/>
          <w:kern w:val="0"/>
          <w:szCs w:val="24"/>
        </w:rPr>
        <w:t>Dürscheid</w:t>
      </w:r>
      <w:proofErr w:type="spellEnd"/>
      <w:r w:rsidR="001301FB" w:rsidRPr="001301FB">
        <w:rPr>
          <w:rFonts w:cs="Gentium Plus"/>
          <w:kern w:val="0"/>
          <w:szCs w:val="24"/>
        </w:rPr>
        <w:t xml:space="preserve"> 2022, 132)</w:t>
      </w:r>
      <w:r w:rsidR="00890876">
        <w:fldChar w:fldCharType="end"/>
      </w:r>
      <w:r w:rsidR="00890876">
        <w:t xml:space="preserve">, contra Weingarten </w:t>
      </w:r>
      <w:r w:rsidR="00890876">
        <w:fldChar w:fldCharType="begin"/>
      </w:r>
      <w:r w:rsidR="001301FB">
        <w:instrText xml:space="preserve"> ADDIN ZOTERO_ITEM CSL_CITATION {"citationID":"lAOOyVKw","properties":{"formattedCitation":"(2013, 20)","plainCitation":"(2013, 20)","noteIndex":3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rsidR="00890876">
        <w:fldChar w:fldCharType="separate"/>
      </w:r>
      <w:r w:rsidR="001301FB" w:rsidRPr="001301FB">
        <w:rPr>
          <w:rFonts w:cs="Gentium Plus"/>
        </w:rPr>
        <w:t>(2013, 20)</w:t>
      </w:r>
      <w:r w:rsidR="00890876">
        <w:fldChar w:fldCharType="end"/>
      </w:r>
      <w:r w:rsidR="00890876">
        <w:t>, whose concept of the grapheme includes all of these graphematic units.</w:t>
      </w:r>
    </w:p>
  </w:footnote>
  <w:footnote w:id="35">
    <w:p w14:paraId="0033DCFC" w14:textId="6E937534" w:rsidR="00890876" w:rsidRDefault="00703381" w:rsidP="00890876">
      <w:pPr>
        <w:pStyle w:val="Lbjegyzetszveg"/>
      </w:pPr>
      <w:r>
        <w:tab/>
      </w:r>
      <w:r w:rsidR="00890876" w:rsidRPr="00BF7B0E">
        <w:rPr>
          <w:rStyle w:val="Lbjegyzet-hivatkozs"/>
        </w:rPr>
        <w:footnoteRef/>
      </w:r>
      <w:r>
        <w:tab/>
      </w:r>
      <w:r w:rsidR="00890876">
        <w:t xml:space="preserve">Graphic signs which operate at a different level of representational mapping than the dominant one (such as </w:t>
      </w:r>
      <w:r w:rsidR="00695CA0">
        <w:t>punctuation sign</w:t>
      </w:r>
      <w:r w:rsidR="00890876">
        <w:t>s and numeral signs) — are a special case to which we return in</w:t>
      </w:r>
      <w:r>
        <w:t xml:space="preserve"> §</w:t>
      </w:r>
      <w:r>
        <w:fldChar w:fldCharType="begin"/>
      </w:r>
      <w:r>
        <w:instrText xml:space="preserve"> REF _Ref199757158 \r \h </w:instrText>
      </w:r>
      <w:r>
        <w:fldChar w:fldCharType="separate"/>
      </w:r>
      <w:r>
        <w:t>2.5.5</w:t>
      </w:r>
      <w:r>
        <w:fldChar w:fldCharType="end"/>
      </w:r>
      <w:r w:rsidR="00890876">
        <w:t xml:space="preserve">. Groups of graphemes which together conventionally represent a phoneme (polygraphs) will be discussed in </w:t>
      </w:r>
      <w:r>
        <w:t>§</w:t>
      </w:r>
      <w:r>
        <w:fldChar w:fldCharType="begin"/>
      </w:r>
      <w:r>
        <w:instrText xml:space="preserve"> REF _Ref199770569 \r \h </w:instrText>
      </w:r>
      <w:r>
        <w:fldChar w:fldCharType="separate"/>
      </w:r>
      <w:r>
        <w:t>2.4.2</w:t>
      </w:r>
      <w:r>
        <w:fldChar w:fldCharType="end"/>
      </w:r>
      <w:r w:rsidR="00890876">
        <w:t xml:space="preserve">, and graph elements with a graphematic function (diacritical marks) will be discussed in </w:t>
      </w:r>
      <w:r>
        <w:t>§</w:t>
      </w:r>
      <w:r>
        <w:fldChar w:fldCharType="begin"/>
      </w:r>
      <w:r>
        <w:instrText xml:space="preserve"> REF _Ref199770578 \r \h </w:instrText>
      </w:r>
      <w:r>
        <w:fldChar w:fldCharType="separate"/>
      </w:r>
      <w:r>
        <w:t>2.5.1</w:t>
      </w:r>
      <w:r>
        <w:fldChar w:fldCharType="end"/>
      </w:r>
      <w:r w:rsidR="00890876">
        <w:t xml:space="preserve">. </w:t>
      </w:r>
    </w:p>
  </w:footnote>
  <w:footnote w:id="36">
    <w:p w14:paraId="60B16053" w14:textId="02F6FD0B" w:rsidR="00890876" w:rsidRDefault="00703381" w:rsidP="00890876">
      <w:pPr>
        <w:pStyle w:val="Lbjegyzetszveg"/>
      </w:pPr>
      <w:r>
        <w:tab/>
      </w:r>
      <w:r w:rsidR="00890876" w:rsidRPr="00BF7B0E">
        <w:rPr>
          <w:rStyle w:val="Lbjegyzet-hivatkozs"/>
        </w:rPr>
        <w:footnoteRef/>
      </w:r>
      <w:r>
        <w:tab/>
      </w:r>
      <w:r w:rsidR="00890876">
        <w:t xml:space="preserve">With </w:t>
      </w:r>
      <w:proofErr w:type="spellStart"/>
      <w:r w:rsidR="00890876">
        <w:t>Meletis</w:t>
      </w:r>
      <w:proofErr w:type="spellEnd"/>
      <w:r w:rsidR="00890876">
        <w:t xml:space="preserve"> </w:t>
      </w:r>
      <w:r w:rsidR="00890876">
        <w:fldChar w:fldCharType="begin"/>
      </w:r>
      <w:r w:rsidR="001301FB">
        <w:instrText xml:space="preserve"> ADDIN ZOTERO_ITEM CSL_CITATION {"citationID":"NWc3WC48","properties":{"formattedCitation":"(e.g. 2020a, 65; Meletis and D\\uc0\\u252{}rscheid 2022, 121)","plainCitation":"(e.g. 2020a, 65; Meletis and Dürscheid 2022, 121)","noteIndex":3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rsidR="00890876">
        <w:fldChar w:fldCharType="separate"/>
      </w:r>
      <w:r w:rsidR="001301FB" w:rsidRPr="001301FB">
        <w:rPr>
          <w:rFonts w:cs="Gentium Plus"/>
          <w:kern w:val="0"/>
          <w:szCs w:val="24"/>
        </w:rPr>
        <w:t>(e.g. 2020a, 65; Meletis and Dürscheid 2022, 121)</w:t>
      </w:r>
      <w:r w:rsidR="00890876">
        <w:fldChar w:fldCharType="end"/>
      </w:r>
      <w:r w:rsidR="00890876">
        <w:t>.</w:t>
      </w:r>
    </w:p>
  </w:footnote>
  <w:footnote w:id="37">
    <w:p w14:paraId="0FC93383" w14:textId="4B8DE32B" w:rsidR="00890876" w:rsidRDefault="00703381" w:rsidP="00890876">
      <w:pPr>
        <w:pStyle w:val="Lbjegyzetszveg"/>
      </w:pPr>
      <w:r>
        <w:tab/>
      </w:r>
      <w:r w:rsidR="00890876" w:rsidRPr="00BF7B0E">
        <w:rPr>
          <w:rStyle w:val="Lbjegyzet-hivatkozs"/>
        </w:rPr>
        <w:footnoteRef/>
      </w:r>
      <w:r>
        <w:tab/>
      </w:r>
      <w:r w:rsidR="00890876">
        <w:t xml:space="preserve">Strangely, </w:t>
      </w:r>
      <w:proofErr w:type="spellStart"/>
      <w:r w:rsidR="00890876">
        <w:t>Meletis</w:t>
      </w:r>
      <w:proofErr w:type="spellEnd"/>
      <w:r w:rsidR="00890876">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rsidR="00890876">
        <w:fldChar w:fldCharType="begin"/>
      </w:r>
      <w:r w:rsidR="00890876">
        <w:instrText xml:space="preserve"> NOTEREF _Ref198645199 \h </w:instrText>
      </w:r>
      <w:r w:rsidR="00890876">
        <w:fldChar w:fldCharType="separate"/>
      </w:r>
      <w:r w:rsidR="00EF050B">
        <w:t>27</w:t>
      </w:r>
      <w:r w:rsidR="00890876">
        <w:fldChar w:fldCharType="end"/>
      </w:r>
      <w:r w:rsidR="00890876">
        <w:t xml:space="preserve"> above). </w:t>
      </w:r>
      <w:r>
        <w:t xml:space="preserve">His </w:t>
      </w:r>
      <w:r w:rsidR="00890876">
        <w:t>insistence entails complicated (and, frankly, absurd) consequences which we prefer to avoid, such as that in the German writing system, &lt;c&gt; is not a grapheme while &lt;</w:t>
      </w:r>
      <w:proofErr w:type="spellStart"/>
      <w:r w:rsidR="00890876">
        <w:t>ch</w:t>
      </w:r>
      <w:proofErr w:type="spellEnd"/>
      <w:r w:rsidR="00890876">
        <w:t>&gt; is one, though &lt;</w:t>
      </w:r>
      <w:proofErr w:type="spellStart"/>
      <w:r w:rsidR="00890876">
        <w:t>sch</w:t>
      </w:r>
      <w:proofErr w:type="spellEnd"/>
      <w:r w:rsidR="00890876">
        <w:t xml:space="preserve">&gt; is not </w:t>
      </w:r>
      <w:r w:rsidR="00890876">
        <w:fldChar w:fldCharType="begin"/>
      </w:r>
      <w:r w:rsidR="001301FB">
        <w:instrText xml:space="preserve"> ADDIN ZOTERO_ITEM CSL_CITATION {"citationID":"pZKWPjGP","properties":{"formattedCitation":"(Meletis 2019, 36\\uc0\\u8211{}38)","plainCitation":"(Meletis 2019, 36–38)","noteIndex":35},"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rsidR="00890876">
        <w:fldChar w:fldCharType="separate"/>
      </w:r>
      <w:r w:rsidR="001301FB" w:rsidRPr="001301FB">
        <w:rPr>
          <w:rFonts w:cs="Gentium Plus"/>
          <w:kern w:val="0"/>
          <w:szCs w:val="24"/>
        </w:rPr>
        <w:t>(Meletis 2019, 36–38)</w:t>
      </w:r>
      <w:r w:rsidR="00890876">
        <w:fldChar w:fldCharType="end"/>
      </w:r>
      <w:r w:rsidR="00890876">
        <w:t xml:space="preserve">. </w:t>
      </w:r>
    </w:p>
  </w:footnote>
  <w:footnote w:id="38">
    <w:p w14:paraId="34C9E4E8" w14:textId="7ADC2AE8" w:rsidR="00890876" w:rsidRDefault="00703381" w:rsidP="00890876">
      <w:pPr>
        <w:pStyle w:val="Lbjegyzetszveg"/>
      </w:pPr>
      <w:r>
        <w:tab/>
      </w:r>
      <w:r w:rsidR="00890876" w:rsidRPr="00BF7B0E">
        <w:rPr>
          <w:rStyle w:val="Lbjegyzet-hivatkozs"/>
        </w:rPr>
        <w:footnoteRef/>
      </w:r>
      <w:r>
        <w:tab/>
      </w:r>
      <w:r w:rsidR="00890876">
        <w:t xml:space="preserve">With </w:t>
      </w:r>
      <w:proofErr w:type="spellStart"/>
      <w:r w:rsidR="00890876">
        <w:t>Meletis</w:t>
      </w:r>
      <w:proofErr w:type="spellEnd"/>
      <w:r w:rsidR="00890876">
        <w:t xml:space="preserve"> </w:t>
      </w:r>
      <w:r w:rsidR="00890876">
        <w:fldChar w:fldCharType="begin"/>
      </w:r>
      <w:r w:rsidR="001301FB">
        <w:instrText xml:space="preserve"> ADDIN ZOTERO_ITEM CSL_CITATION {"citationID":"uKV9loZM","properties":{"formattedCitation":"(e.g. 2019, 41)","plainCitation":"(e.g. 2019, 41)","noteIndex":36},"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rsidR="00890876">
        <w:fldChar w:fldCharType="separate"/>
      </w:r>
      <w:r w:rsidR="001301FB" w:rsidRPr="001301FB">
        <w:rPr>
          <w:rFonts w:cs="Gentium Plus"/>
        </w:rPr>
        <w:t>(e.g. 2019, 41)</w:t>
      </w:r>
      <w:r w:rsidR="00890876">
        <w:fldChar w:fldCharType="end"/>
      </w:r>
      <w:r w:rsidR="00890876">
        <w:t xml:space="preserve"> and Weingarten </w:t>
      </w:r>
      <w:r w:rsidR="00890876">
        <w:fldChar w:fldCharType="begin"/>
      </w:r>
      <w:r w:rsidR="001301FB">
        <w:instrText xml:space="preserve"> ADDIN ZOTERO_ITEM CSL_CITATION {"citationID":"iPHDJIT2","properties":{"formattedCitation":"(2013, 18)","plainCitation":"(2013, 18)","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rsidR="00890876">
        <w:fldChar w:fldCharType="separate"/>
      </w:r>
      <w:r w:rsidR="001301FB" w:rsidRPr="001301FB">
        <w:rPr>
          <w:rFonts w:cs="Gentium Plus"/>
        </w:rPr>
        <w:t>(2013, 18)</w:t>
      </w:r>
      <w:r w:rsidR="00890876">
        <w:fldChar w:fldCharType="end"/>
      </w:r>
      <w:r w:rsidR="00890876">
        <w:t xml:space="preserve">, contra Fedorova </w:t>
      </w:r>
      <w:r w:rsidR="00890876">
        <w:fldChar w:fldCharType="begin"/>
      </w:r>
      <w:r w:rsidR="001301FB">
        <w:instrText xml:space="preserve"> ADDIN ZOTERO_ITEM CSL_CITATION {"citationID":"domM0Bxc","properties":{"formattedCitation":"(2013, 50)","plainCitation":"(2013, 50)","noteIndex":36},"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rsidR="00890876">
        <w:fldChar w:fldCharType="separate"/>
      </w:r>
      <w:r w:rsidR="001301FB" w:rsidRPr="001301FB">
        <w:rPr>
          <w:rFonts w:cs="Gentium Plus"/>
        </w:rPr>
        <w:t>(2013, 50)</w:t>
      </w:r>
      <w:r w:rsidR="00890876">
        <w:fldChar w:fldCharType="end"/>
      </w:r>
      <w:r w:rsidR="00890876">
        <w:t>.</w:t>
      </w:r>
    </w:p>
  </w:footnote>
  <w:footnote w:id="39">
    <w:p w14:paraId="405F7A96" w14:textId="21FBD221" w:rsidR="00890876" w:rsidRDefault="00703381" w:rsidP="00890876">
      <w:pPr>
        <w:pStyle w:val="Lbjegyzetszveg"/>
      </w:pPr>
      <w:r>
        <w:tab/>
      </w:r>
      <w:r w:rsidR="00890876" w:rsidRPr="00BF7B0E">
        <w:rPr>
          <w:rStyle w:val="Lbjegyzet-hivatkozs"/>
        </w:rPr>
        <w:footnoteRef/>
      </w:r>
      <w:r>
        <w:tab/>
      </w:r>
      <w:r w:rsidR="00890876">
        <w:t xml:space="preserve">Incidentally, denying grapheme status to these components would obscure the pivotal difference between aksharic writing systems and syllabic ones, as reflected in the term </w:t>
      </w:r>
      <w:r w:rsidR="00890876">
        <w:rPr>
          <w:i/>
          <w:iCs/>
        </w:rPr>
        <w:t>alphasyllabary</w:t>
      </w:r>
      <w:r w:rsidR="00890876">
        <w:t>, which we consider inappropriate.</w:t>
      </w:r>
    </w:p>
  </w:footnote>
  <w:footnote w:id="40">
    <w:p w14:paraId="29EEB252" w14:textId="54D773C0" w:rsidR="00890876" w:rsidRDefault="00703381" w:rsidP="00890876">
      <w:pPr>
        <w:pStyle w:val="Lbjegyzetszveg"/>
      </w:pPr>
      <w:r>
        <w:tab/>
      </w:r>
      <w:r w:rsidR="00890876" w:rsidRPr="00BF7B0E">
        <w:rPr>
          <w:rStyle w:val="Lbjegyzet-hivatkozs"/>
        </w:rPr>
        <w:footnoteRef/>
      </w:r>
      <w:r>
        <w:tab/>
      </w:r>
      <w:r w:rsidR="00890876">
        <w:t xml:space="preserve">With Weingarten </w:t>
      </w:r>
      <w:r w:rsidR="00890876">
        <w:fldChar w:fldCharType="begin"/>
      </w:r>
      <w:r w:rsidR="001301FB">
        <w:instrText xml:space="preserve"> ADDIN ZOTERO_ITEM CSL_CITATION {"citationID":"FQ67dL0S","properties":{"formattedCitation":"(2013, 20)","plainCitation":"(2013, 20)","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rsidR="00890876">
        <w:fldChar w:fldCharType="separate"/>
      </w:r>
      <w:r w:rsidR="001301FB" w:rsidRPr="001301FB">
        <w:rPr>
          <w:rFonts w:cs="Gentium Plus"/>
        </w:rPr>
        <w:t>(2013, 20)</w:t>
      </w:r>
      <w:r w:rsidR="00890876">
        <w:fldChar w:fldCharType="end"/>
      </w:r>
      <w:r w:rsidR="00890876">
        <w:t xml:space="preserve">, contra </w:t>
      </w:r>
      <w:proofErr w:type="spellStart"/>
      <w:r w:rsidR="00890876">
        <w:t>Meletis</w:t>
      </w:r>
      <w:proofErr w:type="spellEnd"/>
      <w:r w:rsidR="00890876">
        <w:t xml:space="preserve"> </w:t>
      </w:r>
      <w:r w:rsidR="00890876">
        <w:fldChar w:fldCharType="begin"/>
      </w:r>
      <w:r w:rsidR="001301FB">
        <w:instrText xml:space="preserve"> ADDIN ZOTERO_ITEM CSL_CITATION {"citationID":"9RrrGrZu","properties":{"formattedCitation":"(e.g. 2019, 35)","plainCitation":"(e.g. 2019, 35)","noteIndex":3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rsidR="00890876">
        <w:fldChar w:fldCharType="separate"/>
      </w:r>
      <w:r w:rsidR="001301FB" w:rsidRPr="001301FB">
        <w:rPr>
          <w:rFonts w:cs="Gentium Plus"/>
        </w:rPr>
        <w:t>(e.g. 2019, 35)</w:t>
      </w:r>
      <w:r w:rsidR="00890876">
        <w:fldChar w:fldCharType="end"/>
      </w:r>
      <w:r w:rsidR="00890876">
        <w:t>.</w:t>
      </w:r>
    </w:p>
  </w:footnote>
  <w:footnote w:id="41">
    <w:p w14:paraId="453BC7DC" w14:textId="0A1B182F" w:rsidR="00890876" w:rsidRDefault="00703381" w:rsidP="00890876">
      <w:pPr>
        <w:pStyle w:val="Lbjegyzetszveg"/>
      </w:pPr>
      <w:r>
        <w:tab/>
      </w:r>
      <w:r w:rsidR="00890876" w:rsidRPr="00BF7B0E">
        <w:rPr>
          <w:rStyle w:val="Lbjegyzet-hivatkozs"/>
        </w:rPr>
        <w:footnoteRef/>
      </w:r>
      <w:r>
        <w:tab/>
      </w:r>
      <w:r w:rsidR="00890876">
        <w:t xml:space="preserve">Largely in agreement with </w:t>
      </w:r>
      <w:proofErr w:type="spellStart"/>
      <w:r w:rsidR="00890876">
        <w:t>Meletis</w:t>
      </w:r>
      <w:proofErr w:type="spellEnd"/>
      <w:r w:rsidR="00890876">
        <w:t xml:space="preserve"> </w:t>
      </w:r>
      <w:r w:rsidR="00890876">
        <w:fldChar w:fldCharType="begin"/>
      </w:r>
      <w:r w:rsidR="001301FB">
        <w:instrText xml:space="preserve"> ADDIN ZOTERO_ITEM CSL_CITATION {"citationID":"cX4fmPRq","properties":{"formattedCitation":"(2019, 41, 45\\uc0\\u8211{}46 n. 32)","plainCitation":"(2019, 41, 45–46 n. 32)","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rsidR="00890876">
        <w:fldChar w:fldCharType="separate"/>
      </w:r>
      <w:r w:rsidR="001301FB" w:rsidRPr="001301FB">
        <w:rPr>
          <w:rFonts w:cs="Gentium Plus"/>
          <w:kern w:val="0"/>
          <w:szCs w:val="24"/>
        </w:rPr>
        <w:t>(2019, 41, 45–46 n. 32)</w:t>
      </w:r>
      <w:r w:rsidR="00890876">
        <w:fldChar w:fldCharType="end"/>
      </w:r>
      <w:r w:rsidR="00890876">
        <w:t>, who recognises such “graphetically non-segmentable clusters” as a challenge, but, in spite of his blanket requirement of visual isolability (</w:t>
      </w:r>
      <w:r w:rsidR="00890876" w:rsidRPr="0021714D">
        <w:t>ibid</w:t>
      </w:r>
      <w:r w:rsidR="00890876">
        <w:rPr>
          <w:i/>
          <w:iCs/>
        </w:rPr>
        <w:t>.</w:t>
      </w:r>
      <w:r w:rsidR="00890876">
        <w:t xml:space="preserve">, 35), his last word on them is that they correspond to sequences of individual graphemes in the same way as the more transparent complex </w:t>
      </w:r>
      <w:r w:rsidR="00890876" w:rsidRPr="00E66428">
        <w:rPr>
          <w:rStyle w:val="Foreign"/>
        </w:rPr>
        <w:t>akṣaras</w:t>
      </w:r>
      <w:r w:rsidR="00890876">
        <w:t>.</w:t>
      </w:r>
    </w:p>
  </w:footnote>
  <w:footnote w:id="42">
    <w:p w14:paraId="216F151F" w14:textId="4372E3EA" w:rsidR="00890876" w:rsidRDefault="00D401C1" w:rsidP="00890876">
      <w:pPr>
        <w:pStyle w:val="Lbjegyzetszveg"/>
      </w:pPr>
      <w:r>
        <w:tab/>
      </w:r>
      <w:r w:rsidR="00890876" w:rsidRPr="00BF7B0E">
        <w:rPr>
          <w:rStyle w:val="Lbjegyzet-hivatkozs"/>
        </w:rPr>
        <w:footnoteRef/>
      </w:r>
      <w:r>
        <w:tab/>
      </w:r>
      <w:r w:rsidR="00890876">
        <w:t xml:space="preserve">We deem this to be the key difference between aksharic systems and </w:t>
      </w:r>
      <w:r w:rsidR="00890876" w:rsidRPr="004F5345">
        <w:t>abjads</w:t>
      </w:r>
      <w:r w:rsidR="00890876">
        <w:t>.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3">
    <w:p w14:paraId="3D8A03B4" w14:textId="56564F62" w:rsidR="00890876" w:rsidRDefault="00D401C1" w:rsidP="00890876">
      <w:pPr>
        <w:pStyle w:val="Lbjegyzetszveg"/>
      </w:pPr>
      <w:r>
        <w:tab/>
      </w:r>
      <w:r w:rsidR="00890876" w:rsidRPr="00BF7B0E">
        <w:rPr>
          <w:rStyle w:val="Lbjegyzet-hivatkozs"/>
        </w:rPr>
        <w:footnoteRef/>
      </w:r>
      <w:r>
        <w:tab/>
      </w:r>
      <w:proofErr w:type="spellStart"/>
      <w:r w:rsidR="00890876">
        <w:t>Meletis</w:t>
      </w:r>
      <w:proofErr w:type="spellEnd"/>
      <w:r w:rsidR="00890876">
        <w:t xml:space="preserve"> </w:t>
      </w:r>
      <w:r w:rsidR="00890876">
        <w:fldChar w:fldCharType="begin"/>
      </w:r>
      <w:r w:rsidR="001301FB">
        <w:instrText xml:space="preserve"> ADDIN ZOTERO_ITEM CSL_CITATION {"citationID":"LnRx6zXG","properties":{"formattedCitation":"(e.g. 2020a, 100)","plainCitation":"(e.g. 2020a, 100)","noteIndex":41},"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rsidR="00890876">
        <w:fldChar w:fldCharType="separate"/>
      </w:r>
      <w:r w:rsidR="001301FB" w:rsidRPr="001301FB">
        <w:rPr>
          <w:rFonts w:cs="Gentium Plus"/>
        </w:rPr>
        <w:t>(e.g. 2020a, 100)</w:t>
      </w:r>
      <w:r w:rsidR="00890876">
        <w:fldChar w:fldCharType="end"/>
      </w:r>
      <w:r w:rsidR="00890876">
        <w:t xml:space="preserve"> explicitly denies grapheme status to the inherent vowel of aksharic systems, even though it seems to us to be a logical extension of his approach to graphetically non-segmentable grapheme clusters (q.v. note </w:t>
      </w:r>
      <w:r w:rsidR="00890876">
        <w:fldChar w:fldCharType="begin"/>
      </w:r>
      <w:r w:rsidR="00890876">
        <w:instrText xml:space="preserve"> NOTEREF _Ref198651090 \h </w:instrText>
      </w:r>
      <w:r w:rsidR="00890876">
        <w:fldChar w:fldCharType="separate"/>
      </w:r>
      <w:r w:rsidR="00EF050B">
        <w:t>40</w:t>
      </w:r>
      <w:r w:rsidR="00890876">
        <w:fldChar w:fldCharType="end"/>
      </w:r>
      <w:r w:rsidR="00890876">
        <w:t xml:space="preserve"> above). Moreover, </w:t>
      </w:r>
      <w:proofErr w:type="spellStart"/>
      <w:r w:rsidR="00890876">
        <w:t>Meletis</w:t>
      </w:r>
      <w:proofErr w:type="spellEnd"/>
      <w:r w:rsidR="00890876">
        <w:t xml:space="preserve"> and </w:t>
      </w:r>
      <w:proofErr w:type="spellStart"/>
      <w:r w:rsidR="00890876">
        <w:t>Dürscheid’s</w:t>
      </w:r>
      <w:proofErr w:type="spellEnd"/>
      <w:r w:rsidR="00890876">
        <w:t xml:space="preserve"> </w:t>
      </w:r>
      <w:r w:rsidR="00890876">
        <w:fldChar w:fldCharType="begin"/>
      </w:r>
      <w:r w:rsidR="001301FB">
        <w:instrText xml:space="preserve"> ADDIN ZOTERO_ITEM CSL_CITATION {"citationID":"Mt0geQgl","properties":{"formattedCitation":"(2022, 235\\uc0\\u8211{}36)","plainCitation":"(2022, 235–36)","noteIndex":41},"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rsidR="00890876">
        <w:fldChar w:fldCharType="separate"/>
      </w:r>
      <w:r w:rsidR="001301FB" w:rsidRPr="001301FB">
        <w:rPr>
          <w:rFonts w:cs="Gentium Plus"/>
          <w:kern w:val="0"/>
          <w:szCs w:val="24"/>
        </w:rPr>
        <w:t>(2022, 235–36)</w:t>
      </w:r>
      <w:r w:rsidR="00890876">
        <w:fldChar w:fldCharType="end"/>
      </w:r>
      <w:r w:rsidR="00890876">
        <w:t xml:space="preserve"> discussion of the Cree writing system explicitly awards grapheme status to all vowels of this system, which are represented through the orientation of consonant signs, without any graphic addition whatsoever.</w:t>
      </w:r>
    </w:p>
  </w:footnote>
  <w:footnote w:id="44">
    <w:p w14:paraId="72BCE821" w14:textId="29806423" w:rsidR="00890876" w:rsidRDefault="00160915" w:rsidP="00890876">
      <w:pPr>
        <w:pStyle w:val="Lbjegyzetszveg"/>
      </w:pPr>
      <w:r>
        <w:tab/>
      </w:r>
      <w:r w:rsidR="00890876" w:rsidRPr="00BF7B0E">
        <w:rPr>
          <w:rStyle w:val="Lbjegyzet-hivatkozs"/>
        </w:rPr>
        <w:footnoteRef/>
      </w:r>
      <w:r>
        <w:tab/>
      </w:r>
      <w:r w:rsidR="00890876">
        <w:t xml:space="preserve">Ollett and Taylor </w:t>
      </w:r>
      <w:r w:rsidR="00890876">
        <w:fldChar w:fldCharType="begin"/>
      </w:r>
      <w:r w:rsidR="001301FB">
        <w:instrText xml:space="preserve"> ADDIN ZOTERO_ITEM CSL_CITATION {"citationID":"fqLezisj","properties":{"formattedCitation":"(forthcoming)","plainCitation":"(forthcoming)","noteIndex":42},"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rsidR="00890876">
        <w:fldChar w:fldCharType="separate"/>
      </w:r>
      <w:r w:rsidR="001301FB" w:rsidRPr="001301FB">
        <w:rPr>
          <w:rFonts w:cs="Gentium Plus"/>
        </w:rPr>
        <w:t>(forthcoming)</w:t>
      </w:r>
      <w:r w:rsidR="00890876">
        <w:fldChar w:fldCharType="end"/>
      </w:r>
      <w:r w:rsidR="00890876">
        <w:t xml:space="preserve"> do define a character in the same way as we do: as “an element of the writing system that can be used independently according to the logic of that writing system”.</w:t>
      </w:r>
    </w:p>
  </w:footnote>
  <w:footnote w:id="45">
    <w:p w14:paraId="54222EBA" w14:textId="542F3BD3" w:rsidR="00890876" w:rsidRDefault="00160915" w:rsidP="00890876">
      <w:pPr>
        <w:pStyle w:val="Lbjegyzetszveg"/>
      </w:pPr>
      <w:r>
        <w:tab/>
      </w:r>
      <w:r w:rsidR="00890876" w:rsidRPr="00BF7B0E">
        <w:rPr>
          <w:rStyle w:val="Lbjegyzet-hivatkozs"/>
        </w:rPr>
        <w:footnoteRef/>
      </w:r>
      <w:r>
        <w:tab/>
      </w:r>
      <w:r w:rsidR="00890876">
        <w:t xml:space="preserve">In Unicode, a character is an abstract element of the script defined as a “member of a set of elements used for the organization, control, or representation of textual data” </w:t>
      </w:r>
      <w:r w:rsidR="00890876">
        <w:fldChar w:fldCharType="begin"/>
      </w:r>
      <w:r w:rsidR="001301FB">
        <w:instrText xml:space="preserve"> ADDIN ZOTERO_ITEM CSL_CITATION {"citationID":"QfbZRzTZ","properties":{"formattedCitation":"(ISO/IEC 10646 2020, 2, \\uc0\\u167{}3.5)","plainCitation":"(ISO/IEC 10646 2020, 2, §3.5)","noteIndex":43},"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rsidR="00890876">
        <w:fldChar w:fldCharType="separate"/>
      </w:r>
      <w:r w:rsidR="001301FB" w:rsidRPr="001301FB">
        <w:rPr>
          <w:rFonts w:cs="Gentium Plus"/>
          <w:kern w:val="0"/>
          <w:szCs w:val="24"/>
        </w:rPr>
        <w:t>(ISO/IEC 10646 2020, 2, §3.5)</w:t>
      </w:r>
      <w:r w:rsidR="00890876">
        <w:fldChar w:fldCharType="end"/>
      </w:r>
      <w:r w:rsidR="00890876">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w:t>
      </w:r>
      <w:r>
        <w:t xml:space="preserve"> (actually, glyph, q.v. below)</w:t>
      </w:r>
      <w:r w:rsidR="00890876">
        <w:t xml:space="preserve"> </w:t>
      </w:r>
      <w:r>
        <w:t>|</w:t>
      </w:r>
      <w:r w:rsidR="00890876" w:rsidRPr="000D0902">
        <w:rPr>
          <w:rStyle w:val="ForeignDevanagariScript"/>
          <w:rFonts w:hint="cs"/>
          <w:cs/>
        </w:rPr>
        <w:t>क्त्र</w:t>
      </w:r>
      <w:r w:rsidRPr="00160915">
        <w:t>|</w:t>
      </w:r>
      <w:r w:rsidR="00890876" w:rsidRPr="000D0902">
        <w:t xml:space="preserve"> </w:t>
      </w:r>
      <w:r w:rsidR="000D0902" w:rsidRPr="000D0902">
        <w:t>&lt;</w:t>
      </w:r>
      <w:proofErr w:type="spellStart"/>
      <w:r w:rsidR="00890876" w:rsidRPr="000D0902">
        <w:t>ktra</w:t>
      </w:r>
      <w:proofErr w:type="spellEnd"/>
      <w:r w:rsidR="000D0902" w:rsidRPr="000D0902">
        <w:t>&gt;</w:t>
      </w:r>
      <w:r w:rsidR="00890876" w:rsidRPr="000D0902">
        <w:t xml:space="preserve"> </w:t>
      </w:r>
      <w:r w:rsidR="00890876">
        <w:t xml:space="preserve">is composed of six: one each for the graphemes &lt;k&gt;, &lt;t&gt;, &lt;r&gt; and &lt;a&gt;, plus two instances of the Unicode </w:t>
      </w:r>
      <w:r w:rsidR="00890876" w:rsidRPr="00E66428">
        <w:rPr>
          <w:rStyle w:val="Foreign"/>
        </w:rPr>
        <w:t>virāma</w:t>
      </w:r>
      <w:r w:rsidR="00890876">
        <w:t xml:space="preserve"> control character (one each after the first two consonants).</w:t>
      </w:r>
    </w:p>
  </w:footnote>
  <w:footnote w:id="46">
    <w:p w14:paraId="3E676F69" w14:textId="3610E54A" w:rsidR="00890876" w:rsidRPr="00A75EF0" w:rsidRDefault="00160915" w:rsidP="00890876">
      <w:pPr>
        <w:pStyle w:val="Lbjegyzetszveg"/>
      </w:pPr>
      <w:r>
        <w:tab/>
      </w:r>
      <w:r w:rsidR="00890876" w:rsidRPr="00BF7B0E">
        <w:rPr>
          <w:rStyle w:val="Lbjegyzet-hivatkozs"/>
        </w:rPr>
        <w:footnoteRef/>
      </w:r>
      <w:r>
        <w:tab/>
      </w:r>
      <w:r w:rsidR="00890876">
        <w:t xml:space="preserve">Neither </w:t>
      </w:r>
      <w:proofErr w:type="spellStart"/>
      <w:r w:rsidR="00890876">
        <w:t>Coulmas</w:t>
      </w:r>
      <w:proofErr w:type="spellEnd"/>
      <w:r w:rsidR="00890876">
        <w:t xml:space="preserve"> </w:t>
      </w:r>
      <w:r w:rsidR="00890876">
        <w:fldChar w:fldCharType="begin"/>
      </w:r>
      <w:r w:rsidR="001301FB">
        <w:instrText xml:space="preserve"> ADDIN ZOTERO_ITEM CSL_CITATION {"citationID":"TYfrZ25E","properties":{"formattedCitation":"(2003)","plainCitation":"(2003)","noteIndex":44},"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rsidR="00890876">
        <w:fldChar w:fldCharType="separate"/>
      </w:r>
      <w:r w:rsidR="001301FB" w:rsidRPr="001301FB">
        <w:rPr>
          <w:rFonts w:cs="Gentium Plus"/>
        </w:rPr>
        <w:t>(2003)</w:t>
      </w:r>
      <w:r w:rsidR="00890876">
        <w:fldChar w:fldCharType="end"/>
      </w:r>
      <w:r w:rsidR="00890876">
        <w:t xml:space="preserve">, nor </w:t>
      </w:r>
      <w:proofErr w:type="spellStart"/>
      <w:r w:rsidR="00890876">
        <w:t>Meletis</w:t>
      </w:r>
      <w:proofErr w:type="spellEnd"/>
      <w:r w:rsidR="00890876">
        <w:t xml:space="preserve"> and </w:t>
      </w:r>
      <w:proofErr w:type="spellStart"/>
      <w:r w:rsidR="00890876">
        <w:t>Dürscheid</w:t>
      </w:r>
      <w:proofErr w:type="spellEnd"/>
      <w:r w:rsidR="00890876">
        <w:t xml:space="preserve"> </w:t>
      </w:r>
      <w:r w:rsidR="00890876">
        <w:fldChar w:fldCharType="begin"/>
      </w:r>
      <w:r w:rsidR="001301FB">
        <w:instrText xml:space="preserve"> ADDIN ZOTERO_ITEM CSL_CITATION {"citationID":"bMCDz8Sw","properties":{"formattedCitation":"(2022)","plainCitation":"(2022)","noteIndex":4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rsidR="00890876">
        <w:fldChar w:fldCharType="separate"/>
      </w:r>
      <w:r w:rsidR="001301FB" w:rsidRPr="001301FB">
        <w:rPr>
          <w:rFonts w:cs="Gentium Plus"/>
        </w:rPr>
        <w:t>(2022)</w:t>
      </w:r>
      <w:r w:rsidR="00890876">
        <w:fldChar w:fldCharType="end"/>
      </w:r>
      <w:r w:rsidR="00890876">
        <w:t xml:space="preserve"> define ‘character’ or employ it in a technical sense. Wellisch </w:t>
      </w:r>
      <w:r w:rsidR="00890876">
        <w:fldChar w:fldCharType="begin"/>
      </w:r>
      <w:r w:rsidR="001301FB">
        <w:instrText xml:space="preserve"> ADDIN ZOTERO_ITEM CSL_CITATION {"citationID":"e7k6IpAJ","properties":{"formattedCitation":"(1978, 16)","plainCitation":"(1978, 16)","noteIndex":44},"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rsidR="00890876">
        <w:fldChar w:fldCharType="separate"/>
      </w:r>
      <w:r w:rsidR="001301FB" w:rsidRPr="001301FB">
        <w:rPr>
          <w:rFonts w:cs="Gentium Plus"/>
        </w:rPr>
        <w:t>(1978, 16)</w:t>
      </w:r>
      <w:r w:rsidR="00890876">
        <w:fldChar w:fldCharType="end"/>
      </w:r>
      <w:r w:rsidR="00890876">
        <w:t xml:space="preserve"> defines it in a way vaguely resembling our definition of the grapheme. Neef’s </w:t>
      </w:r>
      <w:r w:rsidR="00890876">
        <w:fldChar w:fldCharType="begin"/>
      </w:r>
      <w:r w:rsidR="001301FB">
        <w:instrText xml:space="preserve"> ADDIN ZOTERO_ITEM CSL_CITATION {"citationID":"PiPC92lD","properties":{"formattedCitation":"(2015, 711)","plainCitation":"(2015, 711)","noteIndex":44},"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rsidR="00890876">
        <w:fldChar w:fldCharType="separate"/>
      </w:r>
      <w:r w:rsidR="001301FB" w:rsidRPr="001301FB">
        <w:rPr>
          <w:rFonts w:cs="Gentium Plus"/>
        </w:rPr>
        <w:t>(2015, 711)</w:t>
      </w:r>
      <w:r w:rsidR="00890876">
        <w:fldChar w:fldCharType="end"/>
      </w:r>
      <w:r w:rsidR="00890876">
        <w:t xml:space="preserve"> treatment of the character seems to encompass both our grapheme (a term Neef avoids) and our character. Iyengar </w:t>
      </w:r>
      <w:r w:rsidR="00890876">
        <w:fldChar w:fldCharType="begin"/>
      </w:r>
      <w:r w:rsidR="001301FB">
        <w:instrText xml:space="preserve"> ADDIN ZOTERO_ITEM CSL_CITATION {"citationID":"0dxIHKM3","properties":{"formattedCitation":"(2024)","plainCitation":"(2024)","noteIndex":4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rsidR="00890876">
        <w:fldChar w:fldCharType="separate"/>
      </w:r>
      <w:r w:rsidR="001301FB" w:rsidRPr="001301FB">
        <w:rPr>
          <w:rFonts w:cs="Gentium Plus"/>
        </w:rPr>
        <w:t>(2024)</w:t>
      </w:r>
      <w:r w:rsidR="00890876">
        <w:fldChar w:fldCharType="end"/>
      </w:r>
      <w:r w:rsidR="00890876">
        <w:t xml:space="preserve">, while rejecting the notion of the grapheme, argues at length that Indic </w:t>
      </w:r>
      <w:r w:rsidR="00890876" w:rsidRPr="00E66428">
        <w:rPr>
          <w:rStyle w:val="Foreign"/>
        </w:rPr>
        <w:t>akṣaras</w:t>
      </w:r>
      <w:r w:rsidR="00890876">
        <w:t xml:space="preserve"> are segments determined on a graphetic, and not phonological, basis. This is wholly compatible with our approach, in which ‘character’ is a graphetically determined segment in any writing system, while </w:t>
      </w:r>
      <w:r w:rsidR="00890876" w:rsidRPr="00A75EF0">
        <w:rPr>
          <w:rStyle w:val="Foreign"/>
        </w:rPr>
        <w:t>akṣara</w:t>
      </w:r>
      <w:r w:rsidR="00890876">
        <w:t xml:space="preserve"> is the specific term for a character of an aksharic system.</w:t>
      </w:r>
    </w:p>
  </w:footnote>
  <w:footnote w:id="47">
    <w:p w14:paraId="2129E0D2" w14:textId="6B1C99C1" w:rsidR="00890876" w:rsidRDefault="00AA6160" w:rsidP="00AA6160">
      <w:pPr>
        <w:pStyle w:val="Lbjegyzetszveg"/>
      </w:pPr>
      <w:r>
        <w:tab/>
      </w:r>
      <w:r w:rsidR="00890876" w:rsidRPr="00BF7B0E">
        <w:rPr>
          <w:rStyle w:val="Lbjegyzet-hivatkozs"/>
        </w:rPr>
        <w:footnoteRef/>
      </w:r>
      <w:r>
        <w:tab/>
      </w:r>
      <w:r w:rsidR="00160915">
        <w:t>The</w:t>
      </w:r>
      <w:r w:rsidR="00160915">
        <w:t xml:space="preserve"> typographic</w:t>
      </w:r>
      <w:r w:rsidR="00160915">
        <w:t xml:space="preserve"> ligatures of Roman writing systems (e.g. |</w:t>
      </w:r>
      <w:r w:rsidR="00160915">
        <w:rPr>
          <w:rFonts w:ascii="Cardo" w:hAnsi="Cardo"/>
        </w:rPr>
        <w:t>ﬁ</w:t>
      </w:r>
      <w:r w:rsidR="00160915">
        <w:t>| and |</w:t>
      </w:r>
      <w:r w:rsidR="00160915">
        <w:rPr>
          <w:rFonts w:ascii="Cardo" w:hAnsi="Cardo"/>
        </w:rPr>
        <w:t>ﬃ</w:t>
      </w:r>
      <w:r w:rsidR="00160915">
        <w:t xml:space="preserve">|) </w:t>
      </w:r>
      <w:r>
        <w:t xml:space="preserve">are in our opinion better understood as character sequences which manifest in a particular form (see also note </w:t>
      </w:r>
      <w:r>
        <w:fldChar w:fldCharType="begin"/>
      </w:r>
      <w:r>
        <w:instrText xml:space="preserve"> NOTEREF _Ref199772349 \h </w:instrText>
      </w:r>
      <w:r>
        <w:fldChar w:fldCharType="separate"/>
      </w:r>
      <w:r>
        <w:t>69</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48">
    <w:p w14:paraId="5EA28B50" w14:textId="2DF70E16" w:rsidR="00890876" w:rsidRDefault="00AA6160" w:rsidP="00890876">
      <w:pPr>
        <w:pStyle w:val="Lbjegyzetszveg"/>
      </w:pPr>
      <w:r>
        <w:tab/>
      </w:r>
      <w:r w:rsidR="00890876" w:rsidRPr="00BF7B0E">
        <w:rPr>
          <w:rStyle w:val="Lbjegyzet-hivatkozs"/>
        </w:rPr>
        <w:footnoteRef/>
      </w:r>
      <w:r>
        <w:tab/>
      </w:r>
      <w:r w:rsidR="00890876">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rsidR="00890876">
        <w:t>morphographic</w:t>
      </w:r>
      <w:proofErr w:type="spellEnd"/>
      <w:r w:rsidR="00890876">
        <w:t xml:space="preserve"> systems.</w:t>
      </w:r>
    </w:p>
  </w:footnote>
  <w:footnote w:id="49">
    <w:p w14:paraId="1CC770A7" w14:textId="5FD77E43" w:rsidR="00890876" w:rsidRDefault="00C961D8" w:rsidP="00890876">
      <w:pPr>
        <w:pStyle w:val="Lbjegyzetszveg"/>
      </w:pPr>
      <w:r>
        <w:tab/>
      </w:r>
      <w:r w:rsidR="00890876" w:rsidRPr="00BF7B0E">
        <w:rPr>
          <w:rStyle w:val="Lbjegyzet-hivatkozs"/>
        </w:rPr>
        <w:footnoteRef/>
      </w:r>
      <w:r>
        <w:tab/>
      </w:r>
      <w:r w:rsidR="00890876">
        <w:t xml:space="preserve">The Unicode definition of a ‘graphic symbol’ as the “visual representation of a graphic character or of a composite sequence” </w:t>
      </w:r>
      <w:r w:rsidR="00890876">
        <w:fldChar w:fldCharType="begin"/>
      </w:r>
      <w:r w:rsidR="001301FB">
        <w:instrText xml:space="preserve"> ADDIN ZOTERO_ITEM CSL_CITATION {"citationID":"a9VFqbKW","properties":{"formattedCitation":"(ISO/IEC 10646 2020, 5, \\uc0\\u167{}3.29)","plainCitation":"(ISO/IEC 10646 2020, 5, §3.29)","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rsidR="00890876">
        <w:fldChar w:fldCharType="separate"/>
      </w:r>
      <w:r w:rsidR="001301FB" w:rsidRPr="001301FB">
        <w:rPr>
          <w:rFonts w:cs="Gentium Plus"/>
          <w:kern w:val="0"/>
          <w:szCs w:val="24"/>
        </w:rPr>
        <w:t>(ISO/IEC 10646 2020, 5, §3.29)</w:t>
      </w:r>
      <w:r w:rsidR="00890876">
        <w:fldChar w:fldCharType="end"/>
      </w:r>
      <w:r w:rsidR="00890876">
        <w:t xml:space="preserve"> appears to be identical to our ‘graphic sign’.</w:t>
      </w:r>
    </w:p>
  </w:footnote>
  <w:footnote w:id="50">
    <w:p w14:paraId="2A39826C" w14:textId="0D0BDA91" w:rsidR="00890876" w:rsidRPr="000D43E9" w:rsidRDefault="00C961D8" w:rsidP="00890876">
      <w:pPr>
        <w:pStyle w:val="Lbjegyzetszveg"/>
      </w:pPr>
      <w:r>
        <w:tab/>
      </w:r>
      <w:r w:rsidR="00890876" w:rsidRPr="00BF7B0E">
        <w:rPr>
          <w:rStyle w:val="Lbjegyzet-hivatkozs"/>
        </w:rPr>
        <w:footnoteRef/>
      </w:r>
      <w:r>
        <w:tab/>
      </w:r>
      <w:r w:rsidR="00890876">
        <w:t xml:space="preserve">Iyengar </w:t>
      </w:r>
      <w:r w:rsidR="00890876">
        <w:fldChar w:fldCharType="begin"/>
      </w:r>
      <w:r w:rsidR="001301FB">
        <w:instrText xml:space="preserve"> ADDIN ZOTERO_ITEM CSL_CITATION {"citationID":"Ih6LDRzL","properties":{"formattedCitation":"(2024, 420)","plainCitation":"(2024, 420)","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rsidR="00890876">
        <w:fldChar w:fldCharType="separate"/>
      </w:r>
      <w:r w:rsidR="001301FB" w:rsidRPr="001301FB">
        <w:rPr>
          <w:rFonts w:cs="Gentium Plus"/>
        </w:rPr>
        <w:t>(2024, 420)</w:t>
      </w:r>
      <w:r w:rsidR="00890876">
        <w:fldChar w:fldCharType="end"/>
      </w:r>
      <w:r w:rsidR="00890876">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sidR="00890876" w:rsidRPr="00E66428">
        <w:rPr>
          <w:rStyle w:val="Foreign"/>
        </w:rPr>
        <w:t>akṣara</w:t>
      </w:r>
      <w:r w:rsidR="00890876">
        <w:t xml:space="preserve"> instead, since he is concerned only with aksharic systems). According to </w:t>
      </w:r>
      <w:proofErr w:type="spellStart"/>
      <w:r w:rsidR="00890876">
        <w:t>Meletis</w:t>
      </w:r>
      <w:proofErr w:type="spellEnd"/>
      <w:r w:rsidR="00890876">
        <w:t xml:space="preserve"> </w:t>
      </w:r>
      <w:r w:rsidR="00890876">
        <w:fldChar w:fldCharType="begin"/>
      </w:r>
      <w:r w:rsidR="001301FB">
        <w:instrText xml:space="preserve"> ADDIN ZOTERO_ITEM CSL_CITATION {"citationID":"T9pzJJQv","properties":{"formattedCitation":"(2020a, 46, n. 57)","plainCitation":"(2020a, 46, n. 57)","noteIndex":4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rsidR="00890876">
        <w:fldChar w:fldCharType="separate"/>
      </w:r>
      <w:r w:rsidR="001301FB" w:rsidRPr="001301FB">
        <w:rPr>
          <w:rFonts w:cs="Gentium Plus"/>
        </w:rPr>
        <w:t>(2020a, 46, n. 57)</w:t>
      </w:r>
      <w:r w:rsidR="00890876">
        <w:fldChar w:fldCharType="end"/>
      </w:r>
      <w:r w:rsidR="00890876">
        <w:t xml:space="preserve">, ‘graph’ and ‘glyph’ can be considered synonyms. Neef </w:t>
      </w:r>
      <w:r w:rsidR="00890876">
        <w:fldChar w:fldCharType="begin"/>
      </w:r>
      <w:r w:rsidR="001301FB">
        <w:instrText xml:space="preserve"> ADDIN ZOTERO_ITEM CSL_CITATION {"citationID":"JSlW1ZiM","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rsidR="00890876">
        <w:fldChar w:fldCharType="separate"/>
      </w:r>
      <w:r w:rsidR="001301FB" w:rsidRPr="001301FB">
        <w:rPr>
          <w:rFonts w:cs="Gentium Plus"/>
        </w:rPr>
        <w:t>(2015, 711)</w:t>
      </w:r>
      <w:r w:rsidR="00890876">
        <w:fldChar w:fldCharType="end"/>
      </w:r>
      <w:r w:rsidR="00890876">
        <w:t xml:space="preserve"> uses ‘glyph’ in a sense that seems to cover both our graph and our glyph, and does not use the former term, while </w:t>
      </w:r>
      <w:proofErr w:type="spellStart"/>
      <w:r w:rsidR="00890876">
        <w:t>Coulmas</w:t>
      </w:r>
      <w:proofErr w:type="spellEnd"/>
      <w:r w:rsidR="00890876">
        <w:t xml:space="preserve"> </w:t>
      </w:r>
      <w:r w:rsidR="00890876">
        <w:fldChar w:fldCharType="begin"/>
      </w:r>
      <w:r w:rsidR="001301FB">
        <w:instrText xml:space="preserve"> ADDIN ZOTERO_ITEM CSL_CITATION {"citationID":"Ta6aPIp7","properties":{"formattedCitation":"(2006, 173\\uc0\\u8211{}74, s.v.)","plainCitation":"(2006, 173–74, s.v.)","noteIndex":4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rsidR="00890876">
        <w:fldChar w:fldCharType="separate"/>
      </w:r>
      <w:r w:rsidR="001301FB" w:rsidRPr="001301FB">
        <w:rPr>
          <w:rFonts w:cs="Gentium Plus"/>
          <w:kern w:val="0"/>
          <w:szCs w:val="24"/>
        </w:rPr>
        <w:t>(2006, 173–74, s.v.)</w:t>
      </w:r>
      <w:r w:rsidR="00890876">
        <w:fldChar w:fldCharType="end"/>
      </w:r>
      <w:r w:rsidR="00890876">
        <w:t xml:space="preserve"> defines a graph much as we define a glyph, and all he has to say about ‘glyph’ </w:t>
      </w:r>
      <w:r w:rsidR="00890876">
        <w:fldChar w:fldCharType="begin"/>
      </w:r>
      <w:r w:rsidR="001301FB">
        <w:instrText xml:space="preserve"> ADDIN ZOTERO_ITEM CSL_CITATION {"citationID":"uRPAJSxg","properties":{"formattedCitation":"(2006, 168, s.v.)","plainCitation":"(2006, 168, s.v.)","noteIndex":4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rsidR="00890876">
        <w:fldChar w:fldCharType="separate"/>
      </w:r>
      <w:r w:rsidR="001301FB" w:rsidRPr="001301FB">
        <w:rPr>
          <w:rFonts w:cs="Gentium Plus"/>
        </w:rPr>
        <w:t>(2006, 168, s.v.)</w:t>
      </w:r>
      <w:r w:rsidR="00890876">
        <w:fldChar w:fldCharType="end"/>
      </w:r>
      <w:r w:rsidR="00890876">
        <w:t xml:space="preserve"> is that the term has been “used in the description of writing systems whose units were not well understood”, such as Mayan, where it is a “collective designation that can refer to a logogram, a phonetic sign or a compound sign”.</w:t>
      </w:r>
    </w:p>
  </w:footnote>
  <w:footnote w:id="51">
    <w:p w14:paraId="7B4D3535" w14:textId="3E6E167E" w:rsidR="00890876" w:rsidRDefault="00A27D95" w:rsidP="00890876">
      <w:pPr>
        <w:pStyle w:val="Lbjegyzetszveg"/>
      </w:pPr>
      <w:r>
        <w:tab/>
      </w:r>
      <w:r w:rsidR="00890876" w:rsidRPr="00BF7B0E">
        <w:rPr>
          <w:rStyle w:val="Lbjegyzet-hivatkozs"/>
        </w:rPr>
        <w:footnoteRef/>
      </w:r>
      <w:r>
        <w:tab/>
      </w:r>
      <w:proofErr w:type="spellStart"/>
      <w:r w:rsidR="00890876">
        <w:t>Coulmas</w:t>
      </w:r>
      <w:proofErr w:type="spellEnd"/>
      <w:r w:rsidR="00890876">
        <w:t xml:space="preserve"> </w:t>
      </w:r>
      <w:r w:rsidR="00890876">
        <w:fldChar w:fldCharType="begin"/>
      </w:r>
      <w:r w:rsidR="001301FB">
        <w:instrText xml:space="preserve"> ADDIN ZOTERO_ITEM CSL_CITATION {"citationID":"0vLGNdvr","properties":{"formattedCitation":"(2006, 129, s.v. digraph 1)","plainCitation":"(2006, 129, s.v. digraph 1)","noteIndex":4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rsidR="00890876">
        <w:fldChar w:fldCharType="separate"/>
      </w:r>
      <w:r w:rsidR="001301FB" w:rsidRPr="001301FB">
        <w:rPr>
          <w:rFonts w:cs="Gentium Plus"/>
        </w:rPr>
        <w:t>(2006, 129, s.v. digraph 1)</w:t>
      </w:r>
      <w:r w:rsidR="00890876">
        <w:fldChar w:fldCharType="end"/>
      </w:r>
      <w:r w:rsidR="00890876">
        <w:t xml:space="preserve"> asserts that polygraphs are graphemes in their own right. </w:t>
      </w:r>
      <w:proofErr w:type="spellStart"/>
      <w:r w:rsidR="00890876">
        <w:t>Meletis</w:t>
      </w:r>
      <w:proofErr w:type="spellEnd"/>
      <w:r w:rsidR="00890876">
        <w:t xml:space="preserve"> and </w:t>
      </w:r>
      <w:proofErr w:type="spellStart"/>
      <w:r w:rsidR="00890876">
        <w:t>Dürscheid</w:t>
      </w:r>
      <w:proofErr w:type="spellEnd"/>
      <w:r w:rsidR="00890876">
        <w:t xml:space="preserve"> (2022, 128–29) classify certain polygraphs as “complex graphemes” (cf. note </w:t>
      </w:r>
      <w:r w:rsidR="00890876">
        <w:fldChar w:fldCharType="begin"/>
      </w:r>
      <w:r w:rsidR="00890876">
        <w:instrText xml:space="preserve"> NOTEREF _Ref198645319 \h </w:instrText>
      </w:r>
      <w:r w:rsidR="00890876">
        <w:fldChar w:fldCharType="separate"/>
      </w:r>
      <w:r w:rsidR="00EF050B">
        <w:t>36</w:t>
      </w:r>
      <w:r w:rsidR="00890876">
        <w:fldChar w:fldCharType="end"/>
      </w:r>
      <w:r w:rsidR="00890876">
        <w:t>), but deny grapheme status to most. By our definitions, a polygraph always involves more than one individual grapheme, which may or may not manifest as separate characters.</w:t>
      </w:r>
    </w:p>
  </w:footnote>
  <w:footnote w:id="52">
    <w:p w14:paraId="5BFF3980" w14:textId="589843A6" w:rsidR="00890876" w:rsidRDefault="00A27D95" w:rsidP="00890876">
      <w:pPr>
        <w:pStyle w:val="Lbjegyzetszveg"/>
      </w:pPr>
      <w:r>
        <w:tab/>
      </w:r>
      <w:r w:rsidR="00890876" w:rsidRPr="00BF7B0E">
        <w:rPr>
          <w:rStyle w:val="Lbjegyzet-hivatkozs"/>
        </w:rPr>
        <w:footnoteRef/>
      </w:r>
      <w:r>
        <w:tab/>
      </w:r>
      <w:r w:rsidR="00890876">
        <w:t>Examples can, however, be found even in the Indic system, such as the use of the combination &lt;</w:t>
      </w:r>
      <w:proofErr w:type="spellStart"/>
      <w:r w:rsidR="00890876">
        <w:t>ys</w:t>
      </w:r>
      <w:proofErr w:type="spellEnd"/>
      <w:r w:rsidR="00890876">
        <w:t>&gt; in some North Indian scripts of the first millennium CE to represent the phoneme /z/, which does not occur in Sanskrit; the use of |</w:t>
      </w:r>
      <w:r w:rsidR="00890876" w:rsidRPr="000D0902">
        <w:rPr>
          <w:rStyle w:val="ForeignDevanagariScript"/>
          <w:rFonts w:hint="cs"/>
          <w:cs/>
        </w:rPr>
        <w:t>ळ्ह</w:t>
      </w:r>
      <w:r w:rsidR="00890876">
        <w:t>| for [</w:t>
      </w:r>
      <w:proofErr w:type="spellStart"/>
      <w:r w:rsidR="00890876">
        <w:t>ḷh</w:t>
      </w:r>
      <w:proofErr w:type="spellEnd"/>
      <w:r w:rsidR="00890876">
        <w:t>], a Vedic allophone of /</w:t>
      </w:r>
      <w:proofErr w:type="spellStart"/>
      <w:r w:rsidR="00890876">
        <w:t>ḍh</w:t>
      </w:r>
      <w:proofErr w:type="spellEnd"/>
      <w:r w:rsidR="00890876">
        <w:t>/; or, arguably, the simultaneous use of the dependent vowels &lt;</w:t>
      </w:r>
      <w:proofErr w:type="spellStart"/>
      <w:r w:rsidR="00890876">
        <w:t>ui</w:t>
      </w:r>
      <w:proofErr w:type="spellEnd"/>
      <w:r w:rsidR="00890876">
        <w:t>&gt; in Khmer, Burmese and Mon to represent a vowel phoneme alien to Sanskrit.</w:t>
      </w:r>
    </w:p>
  </w:footnote>
  <w:footnote w:id="53">
    <w:p w14:paraId="694DB818" w14:textId="0BEB4022" w:rsidR="00890876" w:rsidRDefault="00254111" w:rsidP="00890876">
      <w:pPr>
        <w:pStyle w:val="Lbjegyzetszveg"/>
      </w:pPr>
      <w:r>
        <w:tab/>
      </w:r>
      <w:r w:rsidR="00890876" w:rsidRPr="00BF7B0E">
        <w:rPr>
          <w:rStyle w:val="Lbjegyzet-hivatkozs"/>
        </w:rPr>
        <w:footnoteRef/>
      </w:r>
      <w:r>
        <w:tab/>
      </w:r>
      <w:r w:rsidR="00890876">
        <w:t xml:space="preserve">The concept of ‘glyph component’ is thus not applicable to glyphs such as </w:t>
      </w:r>
      <w:r w:rsidR="00890876">
        <w:rPr>
          <w:lang w:bidi="sa-IN"/>
        </w:rPr>
        <w:t>|</w:t>
      </w:r>
      <w:r w:rsidR="00890876" w:rsidRPr="000D0902">
        <w:rPr>
          <w:rStyle w:val="ForeignDevanagariScript"/>
          <w:rFonts w:hint="eastAsia"/>
          <w:cs/>
        </w:rPr>
        <w:t>क्ष</w:t>
      </w:r>
      <w:r w:rsidR="00890876">
        <w:t>|, where no discernible components correspond to the graphemes constituting the character.</w:t>
      </w:r>
    </w:p>
  </w:footnote>
  <w:footnote w:id="54">
    <w:p w14:paraId="659C4D54" w14:textId="0FEB8317" w:rsidR="00890876" w:rsidRDefault="00254111" w:rsidP="00890876">
      <w:pPr>
        <w:pStyle w:val="Lbjegyzetszveg"/>
      </w:pPr>
      <w:r>
        <w:tab/>
      </w:r>
      <w:r w:rsidR="00890876" w:rsidRPr="00BF7B0E">
        <w:rPr>
          <w:rStyle w:val="Lbjegyzet-hivatkozs"/>
        </w:rPr>
        <w:footnoteRef/>
      </w:r>
      <w:r>
        <w:tab/>
      </w:r>
      <w:proofErr w:type="spellStart"/>
      <w:r w:rsidR="00890876">
        <w:t>Meletis</w:t>
      </w:r>
      <w:proofErr w:type="spellEnd"/>
      <w:r w:rsidR="00890876">
        <w:t xml:space="preserve"> </w:t>
      </w:r>
      <w:r w:rsidR="00890876">
        <w:fldChar w:fldCharType="begin"/>
      </w:r>
      <w:r w:rsidR="001301FB">
        <w:instrText xml:space="preserve"> ADDIN ZOTERO_ITEM CSL_CITATION {"citationID":"tjBMdSlc","properties":{"formattedCitation":"(2020a, 100)","plainCitation":"(2020a, 100)","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rsidR="00890876">
        <w:fldChar w:fldCharType="separate"/>
      </w:r>
      <w:r w:rsidR="001301FB" w:rsidRPr="001301FB">
        <w:rPr>
          <w:rFonts w:cs="Gentium Plus"/>
        </w:rPr>
        <w:t>(2020a, 100)</w:t>
      </w:r>
      <w:r w:rsidR="00890876">
        <w:fldChar w:fldCharType="end"/>
      </w:r>
      <w:r w:rsidR="00890876">
        <w:t xml:space="preserve"> simply describes the corresponding graphemes as graphetically subsegmental and dependent or bound, while Weingarten </w:t>
      </w:r>
      <w:r w:rsidR="00890876">
        <w:fldChar w:fldCharType="begin"/>
      </w:r>
      <w:r w:rsidR="001301FB">
        <w:instrText xml:space="preserve"> ADDIN ZOTERO_ITEM CSL_CITATION {"citationID":"C4S8a7di","properties":{"formattedCitation":"(2013, 18)","plainCitation":"(2013, 18)","noteIndex":5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rsidR="00890876">
        <w:fldChar w:fldCharType="separate"/>
      </w:r>
      <w:r w:rsidR="001301FB" w:rsidRPr="001301FB">
        <w:rPr>
          <w:rFonts w:cs="Gentium Plus"/>
        </w:rPr>
        <w:t>(2013, 18)</w:t>
      </w:r>
      <w:r w:rsidR="00890876">
        <w:fldChar w:fldCharType="end"/>
      </w:r>
      <w:r w:rsidR="00890876">
        <w:t xml:space="preserve"> calls them </w:t>
      </w:r>
      <w:proofErr w:type="spellStart"/>
      <w:r w:rsidR="00890876">
        <w:t>affigated</w:t>
      </w:r>
      <w:proofErr w:type="spellEnd"/>
      <w:r w:rsidR="00890876">
        <w:t xml:space="preserve"> graphemes.</w:t>
      </w:r>
    </w:p>
  </w:footnote>
  <w:footnote w:id="55">
    <w:p w14:paraId="140A3815" w14:textId="581C2C64" w:rsidR="00B96647" w:rsidRPr="00B96647" w:rsidRDefault="00B96647">
      <w:pPr>
        <w:pStyle w:val="Lbjegyzetszveg"/>
      </w:pPr>
      <w:r>
        <w:tab/>
      </w:r>
      <w:r>
        <w:rPr>
          <w:rStyle w:val="Lbjegyzet-hivatkozs"/>
        </w:rPr>
        <w:footnoteRef/>
      </w:r>
      <w:r>
        <w:tab/>
        <w:t>See also §</w:t>
      </w:r>
      <w:r>
        <w:fldChar w:fldCharType="begin"/>
      </w:r>
      <w:r>
        <w:instrText xml:space="preserve"> REF _Ref199774907 \r \h </w:instrText>
      </w:r>
      <w:r>
        <w:fldChar w:fldCharType="separate"/>
      </w:r>
      <w:r>
        <w:t>2.5.6</w:t>
      </w:r>
      <w:r>
        <w:fldChar w:fldCharType="end"/>
      </w:r>
      <w:r>
        <w:t xml:space="preserve"> about the </w:t>
      </w:r>
      <w:r>
        <w:rPr>
          <w:rStyle w:val="Foreign"/>
        </w:rPr>
        <w:t>anusvāra</w:t>
      </w:r>
      <w:r>
        <w:t xml:space="preserve"> and </w:t>
      </w:r>
      <w:r>
        <w:rPr>
          <w:rStyle w:val="Foreign"/>
        </w:rPr>
        <w:t>visarga</w:t>
      </w:r>
      <w:r>
        <w:t>.</w:t>
      </w:r>
    </w:p>
  </w:footnote>
  <w:footnote w:id="56">
    <w:p w14:paraId="384F7CD6" w14:textId="7BE01865" w:rsidR="00890876" w:rsidRDefault="00B96647" w:rsidP="00890876">
      <w:pPr>
        <w:pStyle w:val="Lbjegyzetszveg"/>
      </w:pPr>
      <w:r>
        <w:tab/>
      </w:r>
      <w:r w:rsidR="00890876" w:rsidRPr="00BF7B0E">
        <w:rPr>
          <w:rStyle w:val="Lbjegyzet-hivatkozs"/>
        </w:rPr>
        <w:footnoteRef/>
      </w:r>
      <w:r>
        <w:tab/>
      </w:r>
      <w:r w:rsidR="00890876">
        <w:t xml:space="preserve">We emphatically disagree with </w:t>
      </w:r>
      <w:proofErr w:type="spellStart"/>
      <w:r w:rsidR="00890876">
        <w:t>Meletis</w:t>
      </w:r>
      <w:proofErr w:type="spellEnd"/>
      <w:r w:rsidR="00890876">
        <w:t xml:space="preserve"> </w:t>
      </w:r>
      <w:r w:rsidR="00890876">
        <w:fldChar w:fldCharType="begin"/>
      </w:r>
      <w:r w:rsidR="001301FB">
        <w:instrText xml:space="preserve"> ADDIN ZOTERO_ITEM CSL_CITATION {"citationID":"vEMMb5pN","properties":{"formattedCitation":"(e.g. 2020a, 101)","plainCitation":"(e.g. 2020a, 101)","noteIndex":5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rsidR="00890876">
        <w:fldChar w:fldCharType="separate"/>
      </w:r>
      <w:r w:rsidR="001301FB" w:rsidRPr="001301FB">
        <w:rPr>
          <w:rFonts w:cs="Gentium Plus"/>
        </w:rPr>
        <w:t>(e.g. 2020a, 101)</w:t>
      </w:r>
      <w:r w:rsidR="00890876">
        <w:fldChar w:fldCharType="end"/>
      </w:r>
      <w:r w:rsidR="00890876">
        <w:t>, in whose view Tamil |</w:t>
      </w:r>
      <w:r w:rsidR="00890876" w:rsidRPr="000D0902">
        <w:rPr>
          <w:rStyle w:val="ForeignTamilScript"/>
          <w:rFonts w:hint="cs"/>
          <w:cs/>
        </w:rPr>
        <w:t>ொ</w:t>
      </w:r>
      <w:r w:rsidR="00890876">
        <w:t>| &lt;o&gt; corresponds to two separate graphemes. His reasoning is that</w:t>
      </w:r>
      <w:r>
        <w:t xml:space="preserve"> the graphs</w:t>
      </w:r>
      <w:r w:rsidR="00890876">
        <w:t xml:space="preserve"> |</w:t>
      </w:r>
      <w:r w:rsidR="00890876" w:rsidRPr="000D0902">
        <w:rPr>
          <w:rStyle w:val="ForeignTamilScript"/>
          <w:cs/>
        </w:rPr>
        <w:t>ெ</w:t>
      </w:r>
      <w:r w:rsidR="00890876">
        <w:t>| &lt;e&gt; and |</w:t>
      </w:r>
      <w:r w:rsidR="00890876" w:rsidRPr="000D0902">
        <w:rPr>
          <w:rStyle w:val="ForeignTamilScript"/>
          <w:cs/>
        </w:rPr>
        <w:t>ா</w:t>
      </w:r>
      <w:r w:rsidR="00890876">
        <w:rPr>
          <w:rFonts w:cs="Latha"/>
          <w:lang w:bidi="ta-IN"/>
        </w:rPr>
        <w:t xml:space="preserve">| &lt;ā&gt; can occur separately on their own, hence they correspond to separate graphemes, hence their combination is not minimal, and the </w:t>
      </w:r>
      <w:r>
        <w:rPr>
          <w:rFonts w:cs="Latha"/>
          <w:lang w:bidi="ta-IN"/>
        </w:rPr>
        <w:t>association of</w:t>
      </w:r>
      <w:r w:rsidR="00890876">
        <w:rPr>
          <w:rFonts w:cs="Latha"/>
          <w:lang w:bidi="ta-IN"/>
        </w:rPr>
        <w:t xml:space="preserve"> </w:t>
      </w:r>
      <w:r w:rsidR="00890876">
        <w:t>|</w:t>
      </w:r>
      <w:r w:rsidR="00890876" w:rsidRPr="000D0902">
        <w:rPr>
          <w:rStyle w:val="ForeignTamilScript"/>
          <w:rFonts w:hint="cs"/>
          <w:cs/>
        </w:rPr>
        <w:t>ொ</w:t>
      </w:r>
      <w:r w:rsidR="00890876">
        <w:t xml:space="preserve">| </w:t>
      </w:r>
      <w:r>
        <w:t xml:space="preserve">with </w:t>
      </w:r>
      <w:r w:rsidR="00890876">
        <w:t>the phoneme /o/ is a matter of higher-level grapheme-phoneme correspondence</w:t>
      </w:r>
      <w:r w:rsidR="00890876">
        <w:rPr>
          <w:rFonts w:cs="Latha"/>
          <w:lang w:bidi="ta-IN"/>
        </w:rPr>
        <w:t xml:space="preserve">. We assert that it is simply </w:t>
      </w:r>
      <w:r w:rsidR="00890876">
        <w:t>the strokes comprising Tamil |</w:t>
      </w:r>
      <w:r w:rsidR="00890876" w:rsidRPr="000D0902">
        <w:rPr>
          <w:rStyle w:val="ForeignTamilScript"/>
          <w:rFonts w:hint="cs"/>
          <w:cs/>
        </w:rPr>
        <w:t>ொ</w:t>
      </w:r>
      <w:r w:rsidR="00890876">
        <w:t>| that happen to look identical (be homographic) to those comprising the graphs |</w:t>
      </w:r>
      <w:r w:rsidR="00890876" w:rsidRPr="000D0902">
        <w:rPr>
          <w:rStyle w:val="ForeignTamilScript"/>
          <w:rFonts w:hint="cs"/>
          <w:cs/>
        </w:rPr>
        <w:t>ெ</w:t>
      </w:r>
      <w:r w:rsidR="00890876">
        <w:t>| and |</w:t>
      </w:r>
      <w:r w:rsidR="00890876" w:rsidRPr="000D0902">
        <w:rPr>
          <w:rStyle w:val="ForeignTamilScript"/>
          <w:cs/>
        </w:rPr>
        <w:t>ா</w:t>
      </w:r>
      <w:r w:rsidR="00890876">
        <w:rPr>
          <w:rFonts w:cs="Latha"/>
          <w:lang w:bidi="ta-IN"/>
        </w:rPr>
        <w:t xml:space="preserve">| &lt;ā&gt;, and this is just as irrelevant to the grapheme status of Tamil &lt;o&gt; as the fact that Latin |d| or |Y| look like combinations of |o| and |l| or |V| and |I|. </w:t>
      </w:r>
    </w:p>
  </w:footnote>
  <w:footnote w:id="57">
    <w:p w14:paraId="5C74F81B" w14:textId="55418F20" w:rsidR="00890876" w:rsidRDefault="009E156A" w:rsidP="00890876">
      <w:pPr>
        <w:pStyle w:val="Lbjegyzetszveg"/>
      </w:pPr>
      <w:r>
        <w:tab/>
      </w:r>
      <w:r w:rsidR="00890876" w:rsidRPr="00BF7B0E">
        <w:rPr>
          <w:rStyle w:val="Lbjegyzet-hivatkozs"/>
        </w:rPr>
        <w:footnoteRef/>
      </w:r>
      <w:r>
        <w:tab/>
      </w:r>
      <w:r w:rsidR="00890876">
        <w:t>For instance, the diaeresis (Umlaut) distinguishes |ö| from |o| in the Roman writing system for German, the macron distinguishes |ū| from |u| in the DHARMA transliteration system, and the nuqta (dot) distinguishes |</w:t>
      </w:r>
      <w:r w:rsidR="00890876" w:rsidRPr="000D0902">
        <w:rPr>
          <w:rStyle w:val="ForeignDevanagariScript"/>
          <w:cs/>
        </w:rPr>
        <w:t>ड़</w:t>
      </w:r>
      <w:r w:rsidR="00890876">
        <w:t>| from |</w:t>
      </w:r>
      <w:r w:rsidR="00890876" w:rsidRPr="000D0902">
        <w:rPr>
          <w:rStyle w:val="ForeignDevanagariScript"/>
          <w:cs/>
        </w:rPr>
        <w:t>ड</w:t>
      </w:r>
      <w:r w:rsidR="00890876">
        <w:t xml:space="preserve">| in Devanagari for Hindi. However, for our purposes, these elements are </w:t>
      </w:r>
      <w:r>
        <w:t>in the same class as</w:t>
      </w:r>
      <w:r w:rsidR="00890876">
        <w:t xml:space="preserve"> the horizontal stroke that distinguishes Brāhmī |</w:t>
      </w:r>
      <w:r w:rsidR="00890876" w:rsidRPr="000D0902">
        <w:rPr>
          <w:rStyle w:val="ForeignBrahmiScript"/>
        </w:rPr>
        <w:t>𑀓</w:t>
      </w:r>
      <w:r w:rsidR="00890876">
        <w:t>| &lt;ka&gt; from |</w:t>
      </w:r>
      <w:r w:rsidR="00890876" w:rsidRPr="000D0902">
        <w:rPr>
          <w:rStyle w:val="ForeignBrahmiScript"/>
        </w:rPr>
        <w:t>𑀭</w:t>
      </w:r>
      <w:r w:rsidR="00890876">
        <w:t>| &lt;</w:t>
      </w:r>
      <w:proofErr w:type="spellStart"/>
      <w:r w:rsidR="00890876">
        <w:t>ra</w:t>
      </w:r>
      <w:proofErr w:type="spellEnd"/>
      <w:r w:rsidR="00890876">
        <w:t xml:space="preserve">&gt;. </w:t>
      </w:r>
    </w:p>
  </w:footnote>
  <w:footnote w:id="58">
    <w:p w14:paraId="0E5EFFE6" w14:textId="679ECC88" w:rsidR="00890876" w:rsidRPr="0086675F" w:rsidRDefault="009E156A" w:rsidP="00890876">
      <w:pPr>
        <w:pStyle w:val="Lbjegyzetszveg"/>
      </w:pPr>
      <w:r>
        <w:tab/>
      </w:r>
      <w:r w:rsidR="00890876" w:rsidRPr="00BF7B0E">
        <w:rPr>
          <w:rStyle w:val="Lbjegyzet-hivatkozs"/>
        </w:rPr>
        <w:footnoteRef/>
      </w:r>
      <w:r>
        <w:tab/>
      </w:r>
      <w:r w:rsidR="00890876">
        <w:t>Thus, Devanagari |</w:t>
      </w:r>
      <w:r w:rsidR="00890876" w:rsidRPr="000D0902">
        <w:rPr>
          <w:rStyle w:val="ForeignDevanagariScript"/>
          <w:cs/>
        </w:rPr>
        <w:t>ड</w:t>
      </w:r>
      <w:r w:rsidR="00890876">
        <w:t xml:space="preserve">| is transliterated </w:t>
      </w:r>
      <w:r w:rsidR="00890876" w:rsidRPr="00E66428">
        <w:rPr>
          <w:rStyle w:val="Foreign"/>
        </w:rPr>
        <w:t>ḍa</w:t>
      </w:r>
      <w:r w:rsidR="00890876">
        <w:t>, while |</w:t>
      </w:r>
      <w:r w:rsidR="00890876" w:rsidRPr="000D0902">
        <w:rPr>
          <w:rStyle w:val="ForeignDevanagariScript"/>
          <w:cs/>
        </w:rPr>
        <w:t>ड़</w:t>
      </w:r>
      <w:r w:rsidR="00890876">
        <w:t xml:space="preserve">| is transliterated </w:t>
      </w:r>
      <w:r w:rsidR="00890876" w:rsidRPr="00E66428">
        <w:rPr>
          <w:rStyle w:val="Foreign"/>
        </w:rPr>
        <w:t>ṛa</w:t>
      </w:r>
      <w:r w:rsidR="00890876">
        <w:t>. In the source graphemes, a diacritical mark in |</w:t>
      </w:r>
      <w:r w:rsidR="00890876" w:rsidRPr="000D0902">
        <w:rPr>
          <w:rStyle w:val="ForeignDevanagariScript"/>
          <w:cs/>
        </w:rPr>
        <w:t>ड़</w:t>
      </w:r>
      <w:r w:rsidR="00890876">
        <w:t>| indicates that the grapheme stands for a flap allophone of the phoneme represented by the base graph |</w:t>
      </w:r>
      <w:r w:rsidR="00890876" w:rsidRPr="000D0902">
        <w:rPr>
          <w:rStyle w:val="ForeignDevanagariScript"/>
          <w:cs/>
        </w:rPr>
        <w:t>ड</w:t>
      </w:r>
      <w:r w:rsidR="00890876">
        <w:t xml:space="preserve">|; incidentally, an identical-looking diacritical mark in the transliteration of both indicates the retroflex quality of both phonemes, but the distinction </w:t>
      </w:r>
      <w:r>
        <w:t xml:space="preserve">of the graphemes </w:t>
      </w:r>
      <w:r w:rsidR="00890876">
        <w:t>takes place in the base graph.</w:t>
      </w:r>
    </w:p>
  </w:footnote>
  <w:footnote w:id="59">
    <w:p w14:paraId="6D8BD718" w14:textId="138F86B1" w:rsidR="00890876" w:rsidRPr="00D62FD1" w:rsidRDefault="009E156A" w:rsidP="00890876">
      <w:pPr>
        <w:pStyle w:val="Lbjegyzetszveg"/>
      </w:pPr>
      <w:r>
        <w:tab/>
      </w:r>
      <w:r w:rsidR="00890876" w:rsidRPr="00BF7B0E">
        <w:rPr>
          <w:rStyle w:val="Lbjegyzet-hivatkozs"/>
        </w:rPr>
        <w:footnoteRef/>
      </w:r>
      <w:r>
        <w:tab/>
      </w:r>
      <w:r w:rsidR="00890876">
        <w:t xml:space="preserve">Although the </w:t>
      </w:r>
      <w:r w:rsidR="00890876" w:rsidRPr="00E66428">
        <w:rPr>
          <w:rStyle w:val="Foreign"/>
        </w:rPr>
        <w:t>virāma</w:t>
      </w:r>
      <w:r w:rsidR="00890876">
        <w:t xml:space="preserve"> is almost always conjoined to basic consonant glyphs, there is nothing inherent in the Indic writing system that would forbid adding it to a conjunct glyph, and practical examples of the latter do exist (e.g. Devanagari </w:t>
      </w:r>
      <w:r w:rsidR="00890876" w:rsidRPr="00D62FD1">
        <w:t>|</w:t>
      </w:r>
      <w:r w:rsidR="00890876" w:rsidRPr="000D0902">
        <w:rPr>
          <w:rStyle w:val="ForeignDevanagariScript"/>
          <w:cs/>
        </w:rPr>
        <w:t>र्द</w:t>
      </w:r>
      <w:r w:rsidR="00890876" w:rsidRPr="000D0902">
        <w:rPr>
          <w:rStyle w:val="ForeignDevanagariScript"/>
          <w:rFonts w:hint="cs"/>
          <w:cs/>
        </w:rPr>
        <w:t>्</w:t>
      </w:r>
      <w:r w:rsidR="00890876" w:rsidRPr="00D62FD1">
        <w:t>|</w:t>
      </w:r>
      <w:r w:rsidR="00890876">
        <w:t xml:space="preserve"> &lt;</w:t>
      </w:r>
      <w:proofErr w:type="spellStart"/>
      <w:r w:rsidR="00890876">
        <w:t>rd</w:t>
      </w:r>
      <w:proofErr w:type="spellEnd"/>
      <w:r>
        <w:t>·</w:t>
      </w:r>
      <w:r w:rsidR="00890876">
        <w:t>&gt;, Tamil |</w:t>
      </w:r>
      <w:r w:rsidR="00890876" w:rsidRPr="000D0902">
        <w:rPr>
          <w:rStyle w:val="ForeignTamilScript"/>
          <w:rFonts w:hint="cs"/>
          <w:cs/>
        </w:rPr>
        <w:t>க்ஷ்</w:t>
      </w:r>
      <w:r w:rsidR="00890876">
        <w:t>| &lt;</w:t>
      </w:r>
      <w:proofErr w:type="spellStart"/>
      <w:r w:rsidR="00890876">
        <w:t>kṣ</w:t>
      </w:r>
      <w:proofErr w:type="spellEnd"/>
      <w:r>
        <w:t>·</w:t>
      </w:r>
      <w:r w:rsidR="00890876">
        <w:t>&gt;).</w:t>
      </w:r>
    </w:p>
  </w:footnote>
  <w:footnote w:id="60">
    <w:p w14:paraId="28C7AAEE" w14:textId="212E45FB" w:rsidR="00890876" w:rsidRPr="000D43E9" w:rsidRDefault="00FD2EAD" w:rsidP="00890876">
      <w:pPr>
        <w:pStyle w:val="Lbjegyzetszveg"/>
      </w:pPr>
      <w:r>
        <w:tab/>
      </w:r>
      <w:r w:rsidR="00890876" w:rsidRPr="00BF7B0E">
        <w:rPr>
          <w:rStyle w:val="Lbjegyzet-hivatkozs"/>
        </w:rPr>
        <w:footnoteRef/>
      </w:r>
      <w:r>
        <w:tab/>
      </w:r>
      <w:r w:rsidR="00890876">
        <w:t xml:space="preserve">We are not aware of any linguistic publication that discusses the status of the </w:t>
      </w:r>
      <w:r w:rsidR="00890876" w:rsidRPr="00E66428">
        <w:rPr>
          <w:rStyle w:val="Foreign"/>
        </w:rPr>
        <w:t>virāma</w:t>
      </w:r>
      <w:r w:rsidR="00890876">
        <w:t xml:space="preserve"> vis-à-vis graphemes. Theoretical frameworks which equate </w:t>
      </w:r>
      <w:r w:rsidR="00890876" w:rsidRPr="00E66428">
        <w:rPr>
          <w:rStyle w:val="Foreign"/>
        </w:rPr>
        <w:t>akṣaras</w:t>
      </w:r>
      <w:r w:rsidR="00890876">
        <w:t xml:space="preserve"> to graphemes can unproblematically </w:t>
      </w:r>
      <w:r>
        <w:t xml:space="preserve">handle </w:t>
      </w:r>
      <w:r w:rsidR="00890876">
        <w:t xml:space="preserve">the </w:t>
      </w:r>
      <w:r w:rsidR="00890876" w:rsidRPr="00E66428">
        <w:rPr>
          <w:rStyle w:val="Foreign"/>
        </w:rPr>
        <w:t>virāma</w:t>
      </w:r>
      <w:r w:rsidR="00890876">
        <w:t xml:space="preserve"> as a diacritical mark which changes one grapheme to another, and this implicit understanding may be in the background of the fact that the </w:t>
      </w:r>
      <w:r w:rsidR="00890876" w:rsidRPr="00E66428">
        <w:rPr>
          <w:rStyle w:val="Foreign"/>
        </w:rPr>
        <w:t>virāma</w:t>
      </w:r>
      <w:r w:rsidR="00890876">
        <w:t xml:space="preserve"> is often referred to as a diacritic </w:t>
      </w:r>
      <w:r w:rsidR="00890876">
        <w:fldChar w:fldCharType="begin"/>
      </w:r>
      <w:r w:rsidR="001301FB">
        <w:instrText xml:space="preserve"> ADDIN ZOTERO_ITEM CSL_CITATION {"citationID":"lNc7ajBV","properties":{"formattedCitation":"(e.g. Gnanadesikan 2017, 18)","plainCitation":"(e.g. Gnanadesikan 2017, 18)","noteIndex":57},"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rsidR="00890876">
        <w:fldChar w:fldCharType="separate"/>
      </w:r>
      <w:r w:rsidR="001301FB" w:rsidRPr="001301FB">
        <w:rPr>
          <w:rFonts w:cs="Gentium Plus"/>
        </w:rPr>
        <w:t>(e.g. Gnanadesikan 2017, 18)</w:t>
      </w:r>
      <w:r w:rsidR="00890876">
        <w:fldChar w:fldCharType="end"/>
      </w:r>
      <w:r w:rsidR="00890876">
        <w:t xml:space="preserve">. However, such approaches implicitly treat the Indic script as syllabic rather than aksharic (cf. note </w:t>
      </w:r>
      <w:r w:rsidR="00890876">
        <w:fldChar w:fldCharType="begin"/>
      </w:r>
      <w:r w:rsidR="00890876">
        <w:instrText xml:space="preserve"> NOTEREF _Ref198646201 \h </w:instrText>
      </w:r>
      <w:r w:rsidR="00890876">
        <w:fldChar w:fldCharType="separate"/>
      </w:r>
      <w:r w:rsidR="00EF050B">
        <w:t>38</w:t>
      </w:r>
      <w:r w:rsidR="00890876">
        <w:fldChar w:fldCharType="end"/>
      </w:r>
      <w:r w:rsidR="00890876">
        <w:t xml:space="preserve">), which we find unacceptable. Weingarten </w:t>
      </w:r>
      <w:r w:rsidR="00890876">
        <w:fldChar w:fldCharType="begin"/>
      </w:r>
      <w:r w:rsidR="001301FB">
        <w:instrText xml:space="preserve"> ADDIN ZOTERO_ITEM CSL_CITATION {"citationID":"gW58r8N3","properties":{"formattedCitation":"(2013, 22)","plainCitation":"(2013, 22)","noteIndex":57},"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rsidR="00890876">
        <w:fldChar w:fldCharType="separate"/>
      </w:r>
      <w:r w:rsidR="001301FB" w:rsidRPr="001301FB">
        <w:rPr>
          <w:rFonts w:cs="Gentium Plus"/>
        </w:rPr>
        <w:t>(2013, 22)</w:t>
      </w:r>
      <w:r w:rsidR="00890876">
        <w:fldChar w:fldCharType="end"/>
      </w:r>
      <w:r w:rsidR="00890876">
        <w:t xml:space="preserve"> definitely implies that he considers the </w:t>
      </w:r>
      <w:r w:rsidR="00890876" w:rsidRPr="00E66428">
        <w:rPr>
          <w:rStyle w:val="Foreign"/>
        </w:rPr>
        <w:t>virāma</w:t>
      </w:r>
      <w:r w:rsidR="00890876">
        <w:t xml:space="preserve"> to be a grapheme, but since his broad grapheme concept includes all diacritical marks (cf. note </w:t>
      </w:r>
      <w:r w:rsidR="00890876">
        <w:fldChar w:fldCharType="begin"/>
      </w:r>
      <w:r w:rsidR="00890876">
        <w:instrText xml:space="preserve"> NOTEREF _Ref198908542 \h </w:instrText>
      </w:r>
      <w:r w:rsidR="00890876">
        <w:fldChar w:fldCharType="separate"/>
      </w:r>
      <w:r w:rsidR="00EF050B">
        <w:t>33</w:t>
      </w:r>
      <w:r w:rsidR="00890876">
        <w:fldChar w:fldCharType="end"/>
      </w:r>
      <w:r w:rsidR="00890876">
        <w:t xml:space="preserve">), this does not support our stance. Iyengar </w:t>
      </w:r>
      <w:r w:rsidR="00890876">
        <w:fldChar w:fldCharType="begin"/>
      </w:r>
      <w:r w:rsidR="001301FB">
        <w:instrText xml:space="preserve"> ADDIN ZOTERO_ITEM CSL_CITATION {"citationID":"jMUBFwrt","properties":{"formattedCitation":"(2024, 427\\uc0\\u8211{}28)","plainCitation":"(2024, 427–28)","noteIndex":5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rsidR="00890876">
        <w:fldChar w:fldCharType="separate"/>
      </w:r>
      <w:r w:rsidR="001301FB" w:rsidRPr="001301FB">
        <w:rPr>
          <w:rFonts w:cs="Gentium Plus"/>
          <w:kern w:val="0"/>
          <w:szCs w:val="24"/>
        </w:rPr>
        <w:t>(2024, 427–28)</w:t>
      </w:r>
      <w:r w:rsidR="00890876">
        <w:fldChar w:fldCharType="end"/>
      </w:r>
      <w:r w:rsidR="00890876">
        <w:t xml:space="preserve"> treats the </w:t>
      </w:r>
      <w:r w:rsidR="00890876" w:rsidRPr="00E66428">
        <w:rPr>
          <w:rStyle w:val="Foreign"/>
        </w:rPr>
        <w:t>virāma</w:t>
      </w:r>
      <w:r w:rsidR="00890876">
        <w:t xml:space="preserve"> as a graph (defined much as we define it, cf. note </w:t>
      </w:r>
      <w:r w:rsidR="00890876">
        <w:fldChar w:fldCharType="begin"/>
      </w:r>
      <w:r w:rsidR="00890876">
        <w:instrText xml:space="preserve"> NOTEREF _Ref198909201 \h </w:instrText>
      </w:r>
      <w:r w:rsidR="00890876">
        <w:fldChar w:fldCharType="separate"/>
      </w:r>
      <w:r w:rsidR="00EF050B">
        <w:t>49</w:t>
      </w:r>
      <w:r w:rsidR="00890876">
        <w:fldChar w:fldCharType="end"/>
      </w:r>
      <w:r w:rsidR="00890876">
        <w:t xml:space="preserve">) . </w:t>
      </w:r>
      <w:proofErr w:type="spellStart"/>
      <w:r w:rsidR="00890876">
        <w:t>Meletis</w:t>
      </w:r>
      <w:proofErr w:type="spellEnd"/>
      <w:r w:rsidR="00890876">
        <w:t xml:space="preserve"> does not address the status of the </w:t>
      </w:r>
      <w:r w:rsidR="00890876" w:rsidRPr="00E66428">
        <w:rPr>
          <w:rStyle w:val="Foreign"/>
        </w:rPr>
        <w:t>virāma</w:t>
      </w:r>
      <w:r w:rsidR="00890876">
        <w:t xml:space="preserve"> as far as we are aware, but </w:t>
      </w:r>
      <w:proofErr w:type="spellStart"/>
      <w:r w:rsidR="00890876">
        <w:t>Meletis</w:t>
      </w:r>
      <w:proofErr w:type="spellEnd"/>
      <w:r w:rsidR="00890876">
        <w:t xml:space="preserve"> and </w:t>
      </w:r>
      <w:proofErr w:type="spellStart"/>
      <w:r w:rsidR="00890876">
        <w:t>Dürscheid</w:t>
      </w:r>
      <w:proofErr w:type="spellEnd"/>
      <w:r w:rsidR="00890876">
        <w:t xml:space="preserve"> </w:t>
      </w:r>
      <w:r w:rsidR="00890876">
        <w:fldChar w:fldCharType="begin"/>
      </w:r>
      <w:r w:rsidR="001301FB">
        <w:instrText xml:space="preserve"> ADDIN ZOTERO_ITEM CSL_CITATION {"citationID":"QPGqM8uS","properties":{"formattedCitation":"(2022, 233)","plainCitation":"(2022, 233)","noteIndex":5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rsidR="00890876">
        <w:fldChar w:fldCharType="separate"/>
      </w:r>
      <w:r w:rsidR="001301FB" w:rsidRPr="001301FB">
        <w:rPr>
          <w:rFonts w:cs="Gentium Plus"/>
        </w:rPr>
        <w:t>(2022, 233)</w:t>
      </w:r>
      <w:r w:rsidR="00890876">
        <w:fldChar w:fldCharType="end"/>
      </w:r>
      <w:r w:rsidR="00890876">
        <w:t xml:space="preserve"> state that it “appears as the diacritic &lt;</w:t>
      </w:r>
      <w:r w:rsidR="00890876" w:rsidRPr="000D0902">
        <w:rPr>
          <w:rStyle w:val="ForeignDevanagariScript"/>
          <w:cs/>
        </w:rPr>
        <w:t>◌्</w:t>
      </w:r>
      <w:r w:rsidR="00890876">
        <w:t>&gt;” which, unless the angle brackets (indicating graphemes) are a mistake for vertical bars (denoting graphs), implies that they are willing to recognise it as at least some sort of grapheme.</w:t>
      </w:r>
    </w:p>
  </w:footnote>
  <w:footnote w:id="61">
    <w:p w14:paraId="0EF54601" w14:textId="2D8EC962" w:rsidR="00890876" w:rsidRDefault="00FD2EAD" w:rsidP="00890876">
      <w:pPr>
        <w:pStyle w:val="Lbjegyzetszveg"/>
      </w:pPr>
      <w:r>
        <w:tab/>
      </w:r>
      <w:r w:rsidR="00890876" w:rsidRPr="00BF7B0E">
        <w:rPr>
          <w:rStyle w:val="Lbjegyzet-hivatkozs"/>
        </w:rPr>
        <w:footnoteRef/>
      </w:r>
      <w:r>
        <w:tab/>
      </w:r>
      <w:r w:rsidR="00890876">
        <w:t xml:space="preserve">Anyone who is utterly disinclined to accept that the </w:t>
      </w:r>
      <w:r w:rsidR="00890876" w:rsidRPr="00E66428">
        <w:rPr>
          <w:rStyle w:val="Foreign"/>
        </w:rPr>
        <w:t>virāma</w:t>
      </w:r>
      <w:r w:rsidR="00890876">
        <w:t xml:space="preserve">’s contribution of a zero-vowel qualifies it for grapheme status may </w:t>
      </w:r>
      <w:r>
        <w:t xml:space="preserve">instead </w:t>
      </w:r>
      <w:r w:rsidR="00890876">
        <w:t>choose to regard it as a non-phonographic grapheme (</w:t>
      </w:r>
      <w:r>
        <w:t>§</w:t>
      </w:r>
      <w:r>
        <w:fldChar w:fldCharType="begin"/>
      </w:r>
      <w:r>
        <w:instrText xml:space="preserve"> REF _Ref199757158 \r \h </w:instrText>
      </w:r>
      <w:r>
        <w:fldChar w:fldCharType="separate"/>
      </w:r>
      <w:r>
        <w:t>2.5.5</w:t>
      </w:r>
      <w:r>
        <w:fldChar w:fldCharType="end"/>
      </w:r>
      <w:r w:rsidR="00890876">
        <w:t>) in an otherwise phonographic writing system, but this is not a position we agree with.</w:t>
      </w:r>
    </w:p>
  </w:footnote>
  <w:footnote w:id="62">
    <w:p w14:paraId="728B4A29" w14:textId="43A72F05" w:rsidR="00890876" w:rsidRPr="00C13C0C" w:rsidRDefault="00FD2EAD" w:rsidP="00890876">
      <w:pPr>
        <w:pStyle w:val="Lbjegyzetszveg"/>
        <w:rPr>
          <w:lang w:bidi="sa-IN"/>
        </w:rPr>
      </w:pPr>
      <w:r>
        <w:tab/>
      </w:r>
      <w:r w:rsidR="00890876" w:rsidRPr="00BF7B0E">
        <w:rPr>
          <w:rStyle w:val="Lbjegyzet-hivatkozs"/>
        </w:rPr>
        <w:footnoteRef/>
      </w:r>
      <w:r>
        <w:tab/>
      </w:r>
      <w:r w:rsidR="00890876">
        <w:t>However, in non-diplomatic contexts</w:t>
      </w:r>
      <w:r>
        <w:t xml:space="preserve"> (i.e. loose transliteration, §</w:t>
      </w:r>
      <w:r>
        <w:fldChar w:fldCharType="begin"/>
      </w:r>
      <w:r>
        <w:instrText xml:space="preserve"> REF _Ref199773884 \r \h </w:instrText>
      </w:r>
      <w:r>
        <w:fldChar w:fldCharType="separate"/>
      </w:r>
      <w:r>
        <w:t>2.7</w:t>
      </w:r>
      <w:r>
        <w:fldChar w:fldCharType="end"/>
      </w:r>
      <w:r>
        <w:t>)</w:t>
      </w:r>
      <w:r w:rsidR="00890876">
        <w:t xml:space="preserve">, primarily when transliterating a modern language with a known orthography and pronunciation, we have no objection to using diacritical marks indicating vowel nasality, e.g. to transliterating Hindi </w:t>
      </w:r>
      <w:r w:rsidR="00890876" w:rsidRPr="00FD2EAD">
        <w:rPr>
          <w:rStyle w:val="ForeignDevanagariScript"/>
          <w:rFonts w:hint="cs"/>
          <w:cs/>
        </w:rPr>
        <w:t>हाँ</w:t>
      </w:r>
      <w:r w:rsidR="00890876">
        <w:rPr>
          <w:lang w:bidi="sa-IN"/>
        </w:rPr>
        <w:t xml:space="preserve"> as </w:t>
      </w:r>
      <w:r w:rsidR="00890876">
        <w:rPr>
          <w:rStyle w:val="Foreign"/>
        </w:rPr>
        <w:t>h</w:t>
      </w:r>
      <w:r w:rsidR="00890876" w:rsidRPr="00C13C0C">
        <w:rPr>
          <w:rStyle w:val="Foreign"/>
        </w:rPr>
        <w:t>ā̃</w:t>
      </w:r>
      <w:r w:rsidR="00890876">
        <w:t>.</w:t>
      </w:r>
    </w:p>
  </w:footnote>
  <w:footnote w:id="63">
    <w:p w14:paraId="64A8F0C4" w14:textId="1BA680AE" w:rsidR="00890876" w:rsidRDefault="00FD2EAD" w:rsidP="00890876">
      <w:pPr>
        <w:pStyle w:val="Lbjegyzetszveg"/>
      </w:pPr>
      <w:r>
        <w:tab/>
      </w:r>
      <w:r w:rsidR="00890876" w:rsidRPr="00BF7B0E">
        <w:rPr>
          <w:rStyle w:val="Lbjegyzet-hivatkozs"/>
        </w:rPr>
        <w:footnoteRef/>
      </w:r>
      <w:r>
        <w:tab/>
      </w:r>
      <w:r w:rsidR="00890876">
        <w:t xml:space="preserve">The </w:t>
      </w:r>
      <w:r w:rsidR="00890876">
        <w:rPr>
          <w:rStyle w:val="Foreign"/>
        </w:rPr>
        <w:t>addak</w:t>
      </w:r>
      <w:r w:rsidR="00890876">
        <w:t xml:space="preserve"> |</w:t>
      </w:r>
      <w:r w:rsidR="00890876" w:rsidRPr="000D0902">
        <w:rPr>
          <w:rStyle w:val="ForeignDevanagariScript"/>
          <w:rFonts w:ascii="Nirmala UI" w:hAnsi="Nirmala UI" w:cs="Nirmala UI" w:hint="cs"/>
          <w:cs/>
        </w:rPr>
        <w:t>ੱ</w:t>
      </w:r>
      <w:r w:rsidR="00890876">
        <w:t xml:space="preserve">| usually indicates the gemination of the following consonant, but may also function as a stress marker. </w:t>
      </w:r>
    </w:p>
  </w:footnote>
  <w:footnote w:id="64">
    <w:p w14:paraId="4029825E" w14:textId="6F880B8B" w:rsidR="00890876" w:rsidRDefault="00695CA0" w:rsidP="00890876">
      <w:pPr>
        <w:pStyle w:val="Lbjegyzetszveg"/>
      </w:pPr>
      <w:r>
        <w:tab/>
      </w:r>
      <w:r w:rsidR="00890876" w:rsidRPr="00BF7B0E">
        <w:rPr>
          <w:rStyle w:val="Lbjegyzet-hivatkozs"/>
        </w:rPr>
        <w:footnoteRef/>
      </w:r>
      <w:r>
        <w:tab/>
      </w:r>
      <w:r w:rsidR="00890876">
        <w:t xml:space="preserve">Largely in agreement with </w:t>
      </w:r>
      <w:r w:rsidR="00890876" w:rsidRPr="005234E1">
        <w:t xml:space="preserve">e.g. </w:t>
      </w:r>
      <w:proofErr w:type="spellStart"/>
      <w:r w:rsidR="00890876" w:rsidRPr="005234E1">
        <w:t>Coulmas</w:t>
      </w:r>
      <w:proofErr w:type="spellEnd"/>
      <w:r w:rsidR="00890876">
        <w:t xml:space="preserve"> </w:t>
      </w:r>
      <w:r w:rsidR="00890876">
        <w:fldChar w:fldCharType="begin"/>
      </w:r>
      <w:r>
        <w:instrText xml:space="preserve"> ADDIN ZOTERO_ITEM CSL_CITATION {"citationID":"VIxdgKUA","properties":{"formattedCitation":"(2006, 86, 292, 421; s.vv. cipher 1, letter, punctuation 1)","plainCitation":"(2006, 86, 292, 421; s.vv. cipher 1, letter, punctuation 1)","noteIndex":64},"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rsidR="00890876">
        <w:fldChar w:fldCharType="separate"/>
      </w:r>
      <w:r w:rsidRPr="00695CA0">
        <w:rPr>
          <w:rFonts w:cs="Gentium Plus"/>
        </w:rPr>
        <w:t xml:space="preserve">(2006, 86, 292, 421; </w:t>
      </w:r>
      <w:proofErr w:type="spellStart"/>
      <w:r w:rsidRPr="00695CA0">
        <w:rPr>
          <w:rFonts w:cs="Gentium Plus"/>
        </w:rPr>
        <w:t>s.vv</w:t>
      </w:r>
      <w:proofErr w:type="spellEnd"/>
      <w:r w:rsidRPr="00695CA0">
        <w:rPr>
          <w:rFonts w:cs="Gentium Plus"/>
        </w:rPr>
        <w:t>. cipher 1, letter, punctuation 1)</w:t>
      </w:r>
      <w:r w:rsidR="00890876">
        <w:fldChar w:fldCharType="end"/>
      </w:r>
      <w:r w:rsidR="00890876">
        <w:t xml:space="preserve"> </w:t>
      </w:r>
      <w:r w:rsidR="00890876" w:rsidRPr="005234E1">
        <w:t xml:space="preserve">and Neef </w:t>
      </w:r>
      <w:r w:rsidR="00890876">
        <w:fldChar w:fldCharType="begin"/>
      </w:r>
      <w:r w:rsidR="001301FB">
        <w:instrText xml:space="preserve"> ADDIN ZOTERO_ITEM CSL_CITATION {"citationID":"Iaz1w6zE","properties":{"formattedCitation":"(2015, 711)","plainCitation":"(2015, 711)","noteIndex":61},"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rsidR="00890876">
        <w:fldChar w:fldCharType="separate"/>
      </w:r>
      <w:r w:rsidR="001301FB" w:rsidRPr="001301FB">
        <w:rPr>
          <w:rFonts w:cs="Gentium Plus"/>
        </w:rPr>
        <w:t>(2015, 711)</w:t>
      </w:r>
      <w:r w:rsidR="00890876">
        <w:fldChar w:fldCharType="end"/>
      </w:r>
      <w:r w:rsidR="00890876" w:rsidRPr="005234E1">
        <w:t>.</w:t>
      </w:r>
    </w:p>
  </w:footnote>
  <w:footnote w:id="65">
    <w:p w14:paraId="137B30F5" w14:textId="3E1FD285" w:rsidR="00890876" w:rsidRDefault="005061C2" w:rsidP="00890876">
      <w:pPr>
        <w:pStyle w:val="Lbjegyzetszveg"/>
      </w:pPr>
      <w:r>
        <w:tab/>
      </w:r>
      <w:r w:rsidR="00890876" w:rsidRPr="00BF7B0E">
        <w:rPr>
          <w:rStyle w:val="Lbjegyzet-hivatkozs"/>
        </w:rPr>
        <w:footnoteRef/>
      </w:r>
      <w:r>
        <w:tab/>
      </w:r>
      <w:r w:rsidR="00890876">
        <w:t>Examples include spectra such as |</w:t>
      </w:r>
      <w:proofErr w:type="spellStart"/>
      <w:r w:rsidR="00890876">
        <w:t>oe</w:t>
      </w:r>
      <w:proofErr w:type="spellEnd"/>
      <w:r w:rsidR="00890876">
        <w:t>| - |œ| - |oͤ| - |ö|, from sequence to complex character to simplex character with diacritical mark; and [</w:t>
      </w:r>
      <w:proofErr w:type="spellStart"/>
      <w:r w:rsidR="00890876">
        <w:t>sz</w:t>
      </w:r>
      <w:proofErr w:type="spellEnd"/>
      <w:r w:rsidR="00890876">
        <w:t>] - |</w:t>
      </w:r>
      <w:proofErr w:type="spellStart"/>
      <w:r w:rsidR="00890876">
        <w:t>ſʒ</w:t>
      </w:r>
      <w:proofErr w:type="spellEnd"/>
      <w:r w:rsidR="00890876">
        <w:t>| - |ß|, from sequence to simplex character. A similar series culminating in a non-phonographic sign is |et| - |</w:t>
      </w:r>
      <w:r w:rsidR="00890876">
        <w:rPr>
          <w:rFonts w:ascii="Segoe UI Symbol" w:hAnsi="Segoe UI Symbol" w:cs="Segoe UI Symbol"/>
        </w:rPr>
        <w:t>🙰</w:t>
      </w:r>
      <w:r w:rsidR="00890876">
        <w:t>| -  |&amp;|.</w:t>
      </w:r>
    </w:p>
  </w:footnote>
  <w:footnote w:id="66">
    <w:p w14:paraId="7811F48D" w14:textId="7BCC65E4" w:rsidR="00890876" w:rsidRDefault="005061C2" w:rsidP="00890876">
      <w:pPr>
        <w:pStyle w:val="Lbjegyzetszveg"/>
      </w:pPr>
      <w:r>
        <w:tab/>
      </w:r>
      <w:r w:rsidR="00890876" w:rsidRPr="00BF7B0E">
        <w:rPr>
          <w:rStyle w:val="Lbjegyzet-hivatkozs"/>
        </w:rPr>
        <w:footnoteRef/>
      </w:r>
      <w:r>
        <w:tab/>
      </w:r>
      <w:r w:rsidR="00890876">
        <w:t>An example of transition from grapheme to diacritical mark is the Javanese use of the graph originally associated with &lt;ā&gt; as a marker of length</w:t>
      </w:r>
      <w:r>
        <w:t xml:space="preserve">, </w:t>
      </w:r>
      <w:r>
        <w:t xml:space="preserve">combinable </w:t>
      </w:r>
      <w:r>
        <w:t>with vowel as well as consonant graphemes</w:t>
      </w:r>
      <w:r w:rsidR="00890876">
        <w:t>. Transition from a simplex character to a complex one may be exemplified by the proto-</w:t>
      </w:r>
      <w:proofErr w:type="spellStart"/>
      <w:r w:rsidR="00890876" w:rsidRPr="00E66428">
        <w:rPr>
          <w:rStyle w:val="Foreign"/>
        </w:rPr>
        <w:t>virāma</w:t>
      </w:r>
      <w:proofErr w:type="spellEnd"/>
      <w:r w:rsidR="00890876">
        <w:t xml:space="preserve"> (#§), starting out as a distinctive element of simplex independent consonants and ending as a </w:t>
      </w:r>
      <w:r>
        <w:t>fully fledged (§</w:t>
      </w:r>
      <w:r>
        <w:fldChar w:fldCharType="begin"/>
      </w:r>
      <w:r>
        <w:instrText xml:space="preserve"> REF _Ref199777633 \r \h </w:instrText>
      </w:r>
      <w:r>
        <w:fldChar w:fldCharType="separate"/>
      </w:r>
      <w:r>
        <w:t>2.5.2</w:t>
      </w:r>
      <w:r>
        <w:fldChar w:fldCharType="end"/>
      </w:r>
      <w:r>
        <w:t>)</w:t>
      </w:r>
      <w:r w:rsidR="00890876">
        <w:t>.</w:t>
      </w:r>
    </w:p>
  </w:footnote>
  <w:footnote w:id="67">
    <w:p w14:paraId="63DFC559" w14:textId="72A9722D" w:rsidR="00890876" w:rsidRDefault="005061C2" w:rsidP="00890876">
      <w:pPr>
        <w:pStyle w:val="Lbjegyzetszveg"/>
      </w:pPr>
      <w:r>
        <w:tab/>
      </w:r>
      <w:r w:rsidR="00890876" w:rsidRPr="00BF7B0E">
        <w:rPr>
          <w:rStyle w:val="Lbjegyzet-hivatkozs"/>
        </w:rPr>
        <w:footnoteRef/>
      </w:r>
      <w:r>
        <w:tab/>
      </w:r>
      <w:r w:rsidR="00890876">
        <w:t xml:space="preserve">The same might be said of the final consonants of Pyu, which are dwarfed by and graphetically subordinate to the regular consonant signs, and may therefore be perceived as components of the preceding </w:t>
      </w:r>
      <w:r w:rsidR="00890876" w:rsidRPr="00E66428">
        <w:rPr>
          <w:rStyle w:val="Foreign"/>
        </w:rPr>
        <w:t>akṣara</w:t>
      </w:r>
      <w:r w:rsidR="00890876">
        <w:t xml:space="preserve"> in a system tweaked for the representation of closed syllables.</w:t>
      </w:r>
    </w:p>
  </w:footnote>
  <w:footnote w:id="68">
    <w:p w14:paraId="1AA2D88D" w14:textId="02140C61" w:rsidR="00890876" w:rsidRDefault="00951DA9" w:rsidP="00890876">
      <w:pPr>
        <w:pStyle w:val="Lbjegyzetszveg"/>
      </w:pPr>
      <w:r>
        <w:tab/>
      </w:r>
      <w:r w:rsidR="00890876" w:rsidRPr="00BF7B0E">
        <w:rPr>
          <w:rStyle w:val="Lbjegyzet-hivatkozs"/>
        </w:rPr>
        <w:footnoteRef/>
      </w:r>
      <w:r>
        <w:tab/>
      </w:r>
      <w:r w:rsidR="00890876">
        <w:t xml:space="preserve">Our distinction between graphematic and graphetic allography is inspired by </w:t>
      </w:r>
      <w:proofErr w:type="spellStart"/>
      <w:r w:rsidR="00890876">
        <w:t>Meletis</w:t>
      </w:r>
      <w:proofErr w:type="spellEnd"/>
      <w:r w:rsidR="00890876">
        <w:t xml:space="preserve"> </w:t>
      </w:r>
      <w:r w:rsidR="00890876">
        <w:fldChar w:fldCharType="begin"/>
      </w:r>
      <w:r w:rsidR="001301FB">
        <w:instrText xml:space="preserve"> ADDIN ZOTERO_ITEM CSL_CITATION {"citationID":"6R87MBhv","properties":{"formattedCitation":"(e.g. 2020b)","plainCitation":"(e.g. 2020b)","noteIndex":65},"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rsidR="00890876">
        <w:fldChar w:fldCharType="separate"/>
      </w:r>
      <w:r w:rsidR="001301FB" w:rsidRPr="001301FB">
        <w:rPr>
          <w:rFonts w:cs="Gentium Plus"/>
        </w:rPr>
        <w:t>(e.g. 2020b)</w:t>
      </w:r>
      <w:r w:rsidR="00890876">
        <w:fldChar w:fldCharType="end"/>
      </w:r>
      <w:r w:rsidR="00890876">
        <w:t xml:space="preserve">, but he defines these concepts in a very different way. For him </w:t>
      </w:r>
      <w:r w:rsidR="00890876">
        <w:fldChar w:fldCharType="begin"/>
      </w:r>
      <w:r w:rsidR="001301FB">
        <w:instrText xml:space="preserve"> ADDIN ZOTERO_ITEM CSL_CITATION {"citationID":"Q8h2NRFP","properties":{"formattedCitation":"(e.g. Meletis and D\\uc0\\u252{}rscheid 2022, 64)","plainCitation":"(e.g. Meletis and Dürscheid 2022, 64)","noteIndex":6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rsidR="00890876">
        <w:fldChar w:fldCharType="separate"/>
      </w:r>
      <w:r w:rsidR="001301FB" w:rsidRPr="001301FB">
        <w:rPr>
          <w:rFonts w:cs="Gentium Plus"/>
          <w:kern w:val="0"/>
          <w:szCs w:val="24"/>
        </w:rPr>
        <w:t>(e.g. Meletis and Dürscheid 2022, 64)</w:t>
      </w:r>
      <w:r w:rsidR="00890876">
        <w:fldChar w:fldCharType="end"/>
      </w:r>
      <w:r w:rsidR="00890876">
        <w:t>, the crux is the physical template (“basic shape”), identified strictly on the basis of phenomenal criteria such as the number and topological arrangement of graphic elements.</w:t>
      </w:r>
    </w:p>
  </w:footnote>
  <w:footnote w:id="69">
    <w:p w14:paraId="745A5E4E" w14:textId="7AFECDE9" w:rsidR="00890876" w:rsidRDefault="00951DA9" w:rsidP="00890876">
      <w:pPr>
        <w:pStyle w:val="Lbjegyzetszveg"/>
      </w:pPr>
      <w:r>
        <w:tab/>
      </w:r>
      <w:r w:rsidR="00890876" w:rsidRPr="00BF7B0E">
        <w:rPr>
          <w:rStyle w:val="Lbjegyzet-hivatkozs"/>
        </w:rPr>
        <w:footnoteRef/>
      </w:r>
      <w:r>
        <w:tab/>
      </w:r>
      <w:proofErr w:type="spellStart"/>
      <w:r w:rsidR="00890876">
        <w:t>Meletis</w:t>
      </w:r>
      <w:proofErr w:type="spellEnd"/>
      <w:r w:rsidR="00890876">
        <w:t xml:space="preserve"> </w:t>
      </w:r>
      <w:r w:rsidR="00890876">
        <w:fldChar w:fldCharType="begin"/>
      </w:r>
      <w:r w:rsidR="001301FB">
        <w:instrText xml:space="preserve"> ADDIN ZOTERO_ITEM CSL_CITATION {"citationID":"F9Pei0FJ","properties":{"formattedCitation":"(2020b, 257\\uc0\\u8211{}59)","plainCitation":"(2020b, 257–59)","noteIndex":66},"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rsidR="00890876">
        <w:fldChar w:fldCharType="separate"/>
      </w:r>
      <w:r w:rsidR="001301FB" w:rsidRPr="001301FB">
        <w:rPr>
          <w:rFonts w:cs="Gentium Plus"/>
          <w:kern w:val="0"/>
          <w:szCs w:val="24"/>
        </w:rPr>
        <w:t>(2020b, 257–59)</w:t>
      </w:r>
      <w:r w:rsidR="00890876">
        <w:fldChar w:fldCharType="end"/>
      </w:r>
      <w:r w:rsidR="00890876">
        <w:t xml:space="preserve"> would call |</w:t>
      </w:r>
      <w:r w:rsidR="00890876">
        <w:rPr>
          <w:rFonts w:ascii="Tiro Devanagari Sanskrit" w:hAnsi="Tiro Devanagari Sanskrit"/>
          <w:cs/>
        </w:rPr>
        <w:t>अ</w:t>
      </w:r>
      <w:r w:rsidR="00890876">
        <w:t>| and |</w:t>
      </w:r>
      <w:r w:rsidR="00890876">
        <w:rPr>
          <w:rFonts w:ascii="Uttara" w:hAnsi="Uttara" w:cs="Uttara"/>
          <w:cs/>
          <w14:ligatures w14:val="all"/>
        </w:rPr>
        <w:t>अ</w:t>
      </w:r>
      <w:r w:rsidR="00890876">
        <w:t>| graphematic allographs, and recognise only the allography of |</w:t>
      </w:r>
      <w:r w:rsidR="00890876">
        <w:rPr>
          <w:rFonts w:ascii="Tiro Devanagari Sanskrit" w:hAnsi="Tiro Devanagari Sanskrit"/>
          <w:cs/>
        </w:rPr>
        <w:t>अ</w:t>
      </w:r>
      <w:r w:rsidR="00890876">
        <w:t>| and |</w:t>
      </w:r>
      <w:r w:rsidR="00890876" w:rsidRPr="007935DD">
        <w:rPr>
          <w:rFonts w:asciiTheme="majorBidi" w:hAnsiTheme="majorBidi" w:cstheme="majorBidi"/>
          <w:cs/>
          <w14:ligatures w14:val="all"/>
        </w:rPr>
        <w:t>अ</w:t>
      </w:r>
      <w:r w:rsidR="00890876">
        <w:t xml:space="preserve">| as graphetic </w:t>
      </w:r>
      <w:r w:rsidR="00890876">
        <w:fldChar w:fldCharType="begin"/>
      </w:r>
      <w:r w:rsidR="001301FB">
        <w:instrText xml:space="preserve"> ADDIN ZOTERO_ITEM CSL_CITATION {"citationID":"vMwU1jLM","properties":{"formattedCitation":"(Meletis 2020b, 255 Fig. 3)","plainCitation":"(Meletis 2020b, 255 Fig. 3)","noteIndex":66},"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rsidR="00890876">
        <w:fldChar w:fldCharType="separate"/>
      </w:r>
      <w:r w:rsidR="001301FB" w:rsidRPr="001301FB">
        <w:rPr>
          <w:rFonts w:cs="Gentium Plus"/>
        </w:rPr>
        <w:t>(</w:t>
      </w:r>
      <w:proofErr w:type="spellStart"/>
      <w:r w:rsidR="001301FB" w:rsidRPr="001301FB">
        <w:rPr>
          <w:rFonts w:cs="Gentium Plus"/>
        </w:rPr>
        <w:t>Meletis</w:t>
      </w:r>
      <w:proofErr w:type="spellEnd"/>
      <w:r w:rsidR="001301FB" w:rsidRPr="001301FB">
        <w:rPr>
          <w:rFonts w:cs="Gentium Plus"/>
        </w:rPr>
        <w:t xml:space="preserve"> 2020b, 255 Fig. 3)</w:t>
      </w:r>
      <w:r w:rsidR="00890876">
        <w:fldChar w:fldCharType="end"/>
      </w:r>
      <w:r w:rsidR="00890876">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rsidR="00890876">
        <w:t>Meletis</w:t>
      </w:r>
      <w:proofErr w:type="spellEnd"/>
      <w:r w:rsidR="00890876">
        <w:t xml:space="preserve"> only in terms of the rules and constraints applicable to the alternation of forms. Our concept of graphetic allography thus includes </w:t>
      </w:r>
      <w:proofErr w:type="spellStart"/>
      <w:r w:rsidR="00890876">
        <w:t>Meletis’s</w:t>
      </w:r>
      <w:proofErr w:type="spellEnd"/>
      <w:r w:rsidR="00890876">
        <w:t xml:space="preserve"> graphetic allography and his free graphematic allography.</w:t>
      </w:r>
    </w:p>
  </w:footnote>
  <w:footnote w:id="70">
    <w:p w14:paraId="49E0C24F" w14:textId="4037BC49" w:rsidR="00890876" w:rsidRDefault="00951DA9" w:rsidP="00890876">
      <w:pPr>
        <w:pStyle w:val="Lbjegyzetszveg"/>
      </w:pPr>
      <w:r>
        <w:tab/>
      </w:r>
      <w:r w:rsidR="00890876" w:rsidRPr="00BF7B0E">
        <w:rPr>
          <w:rStyle w:val="Lbjegyzet-hivatkozs"/>
        </w:rPr>
        <w:footnoteRef/>
      </w:r>
      <w:r>
        <w:tab/>
      </w:r>
      <w:r w:rsidR="00890876">
        <w:t xml:space="preserve">In </w:t>
      </w:r>
      <w:proofErr w:type="spellStart"/>
      <w:r w:rsidR="00890876">
        <w:t>Meletis’s</w:t>
      </w:r>
      <w:proofErr w:type="spellEnd"/>
      <w:r w:rsidR="00890876">
        <w:t xml:space="preserve"> terms </w:t>
      </w:r>
      <w:r w:rsidR="00890876">
        <w:fldChar w:fldCharType="begin"/>
      </w:r>
      <w:r w:rsidR="001301FB">
        <w:instrText xml:space="preserve"> ADDIN ZOTERO_ITEM CSL_CITATION {"citationID":"4NFjliwj","properties":{"formattedCitation":"(2020b, 259\\uc0\\u8211{}60)","plainCitation":"(2020b, 259–60)","noteIndex":6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rsidR="00890876">
        <w:fldChar w:fldCharType="separate"/>
      </w:r>
      <w:r w:rsidR="001301FB" w:rsidRPr="001301FB">
        <w:rPr>
          <w:rFonts w:cs="Gentium Plus"/>
          <w:kern w:val="0"/>
          <w:szCs w:val="24"/>
        </w:rPr>
        <w:t>(2020b, 259–60)</w:t>
      </w:r>
      <w:r w:rsidR="00890876">
        <w:fldChar w:fldCharType="end"/>
      </w:r>
      <w:r w:rsidR="00890876">
        <w:t xml:space="preserve">, our graphotactic allographs are positional graphematic allographs, but that category </w:t>
      </w:r>
      <w:r>
        <w:t xml:space="preserve">also </w:t>
      </w:r>
      <w:r w:rsidR="00890876">
        <w:t xml:space="preserve">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sidR="00890876">
        <w:rPr>
          <w:lang w:bidi="sa-IN"/>
        </w:rPr>
        <w:t>|</w:t>
      </w:r>
      <w:r w:rsidR="00890876">
        <w:rPr>
          <w:rFonts w:ascii="Arial Unicode MS" w:eastAsia="Arial Unicode MS" w:hAnsi="Arial Unicode MS" w:hint="eastAsia"/>
          <w:cs/>
          <w:lang w:bidi="sa-IN"/>
        </w:rPr>
        <w:t>क्ष</w:t>
      </w:r>
      <w:r w:rsidR="00890876">
        <w:t>|.</w:t>
      </w:r>
    </w:p>
  </w:footnote>
  <w:footnote w:id="71">
    <w:p w14:paraId="4E8B20CC" w14:textId="11733362" w:rsidR="00890876" w:rsidRDefault="00951DA9" w:rsidP="00890876">
      <w:pPr>
        <w:pStyle w:val="Lbjegyzetszveg"/>
      </w:pPr>
      <w:r>
        <w:tab/>
      </w:r>
      <w:r w:rsidR="00890876" w:rsidRPr="00BF7B0E">
        <w:rPr>
          <w:rStyle w:val="Lbjegyzet-hivatkozs"/>
        </w:rPr>
        <w:footnoteRef/>
      </w:r>
      <w:r>
        <w:tab/>
      </w:r>
      <w:proofErr w:type="spellStart"/>
      <w:r w:rsidR="00890876">
        <w:t>Meletis</w:t>
      </w:r>
      <w:proofErr w:type="spellEnd"/>
      <w:r w:rsidR="00890876">
        <w:t xml:space="preserve"> seems to consider our graphematic allography no different from his positional graphematic allography </w:t>
      </w:r>
      <w:r w:rsidR="00890876">
        <w:fldChar w:fldCharType="begin"/>
      </w:r>
      <w:r w:rsidR="001301FB">
        <w:instrText xml:space="preserve"> ADDIN ZOTERO_ITEM CSL_CITATION {"citationID":"5upntynL","properties":{"formattedCitation":"(Meletis 2020b, 257\\uc0\\u8211{}60)","plainCitation":"(Meletis 2020b, 257–60)","noteIndex":68},"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rsidR="00890876">
        <w:fldChar w:fldCharType="separate"/>
      </w:r>
      <w:r w:rsidR="001301FB" w:rsidRPr="001301FB">
        <w:rPr>
          <w:rFonts w:cs="Gentium Plus"/>
          <w:kern w:val="0"/>
          <w:szCs w:val="24"/>
        </w:rPr>
        <w:t>(</w:t>
      </w:r>
      <w:proofErr w:type="spellStart"/>
      <w:r w:rsidR="001301FB" w:rsidRPr="001301FB">
        <w:rPr>
          <w:rFonts w:cs="Gentium Plus"/>
          <w:kern w:val="0"/>
          <w:szCs w:val="24"/>
        </w:rPr>
        <w:t>Meletis</w:t>
      </w:r>
      <w:proofErr w:type="spellEnd"/>
      <w:r w:rsidR="001301FB" w:rsidRPr="001301FB">
        <w:rPr>
          <w:rFonts w:cs="Gentium Plus"/>
          <w:kern w:val="0"/>
          <w:szCs w:val="24"/>
        </w:rPr>
        <w:t xml:space="preserve"> 2020b, 257–60)</w:t>
      </w:r>
      <w:r w:rsidR="00890876">
        <w:fldChar w:fldCharType="end"/>
      </w:r>
      <w:r w:rsidR="00890876">
        <w:t xml:space="preserve">, except possibly for the matter of upper and lower case in Roman, about which he is undecided </w:t>
      </w:r>
      <w:r w:rsidR="00890876">
        <w:fldChar w:fldCharType="begin"/>
      </w:r>
      <w:r w:rsidR="001301FB">
        <w:instrText xml:space="preserve"> ADDIN ZOTERO_ITEM CSL_CITATION {"citationID":"3L600opT","properties":{"formattedCitation":"(2020b, 260\\uc0\\u8211{}61)","plainCitation":"(2020b, 260–61)","noteIndex":68},"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rsidR="00890876">
        <w:fldChar w:fldCharType="separate"/>
      </w:r>
      <w:r w:rsidR="001301FB" w:rsidRPr="001301FB">
        <w:rPr>
          <w:rFonts w:cs="Gentium Plus"/>
          <w:kern w:val="0"/>
          <w:szCs w:val="24"/>
        </w:rPr>
        <w:t>(2020b, 260–61)</w:t>
      </w:r>
      <w:r w:rsidR="00890876">
        <w:fldChar w:fldCharType="end"/>
      </w:r>
      <w:r w:rsidR="00890876">
        <w:t>. We are not familiar enough with the Arabic and Greek writing systems to venture an opinion on whether their alternation of positionally appropriate forms is purely graphotactic or if it can have a graphematic role.</w:t>
      </w:r>
    </w:p>
  </w:footnote>
  <w:footnote w:id="72">
    <w:p w14:paraId="4A76129E" w14:textId="26980C37" w:rsidR="00890876" w:rsidRPr="005975C4" w:rsidRDefault="008B21D5" w:rsidP="00890876">
      <w:pPr>
        <w:pStyle w:val="Lbjegyzetszveg"/>
      </w:pPr>
      <w:r>
        <w:tab/>
      </w:r>
      <w:r w:rsidR="00890876" w:rsidRPr="00BF7B0E">
        <w:rPr>
          <w:rStyle w:val="Lbjegyzet-hivatkozs"/>
        </w:rPr>
        <w:footnoteRef/>
      </w:r>
      <w:r>
        <w:tab/>
      </w:r>
      <w:r w:rsidR="00890876">
        <w:t xml:space="preserve">The situation is similar in Devanagari </w:t>
      </w:r>
      <w:r w:rsidR="00890876">
        <w:rPr>
          <w:lang w:bidi="sa-IN"/>
        </w:rPr>
        <w:t>|</w:t>
      </w:r>
      <w:r w:rsidR="00890876" w:rsidRPr="00D26AEB">
        <w:rPr>
          <w:rStyle w:val="ForeignDevanagariScript"/>
          <w:rFonts w:hint="cs"/>
          <w:cs/>
        </w:rPr>
        <w:t>कृतम्एतत्</w:t>
      </w:r>
      <w:r w:rsidR="00890876" w:rsidRPr="00F13623">
        <w:t>|</w:t>
      </w:r>
      <w:r w:rsidR="00890876">
        <w:t xml:space="preserve"> and |</w:t>
      </w:r>
      <w:r w:rsidR="00890876" w:rsidRPr="00D26AEB">
        <w:rPr>
          <w:rStyle w:val="ForeignDevanagariScript"/>
          <w:rFonts w:hint="cs"/>
          <w:cs/>
        </w:rPr>
        <w:t>कृतमेतत्</w:t>
      </w:r>
      <w:r w:rsidR="00890876" w:rsidRPr="00F13623">
        <w:t>|</w:t>
      </w:r>
      <w:r w:rsidR="00890876">
        <w:rPr>
          <w:lang w:bidi="sa-IN"/>
        </w:rPr>
        <w:t xml:space="preserve">, but since we have already granted grapheme status to the </w:t>
      </w:r>
      <w:r w:rsidR="00890876">
        <w:rPr>
          <w:rStyle w:val="Foreign"/>
        </w:rPr>
        <w:t>virāma</w:t>
      </w:r>
      <w:r w:rsidR="00890876">
        <w:t xml:space="preserve"> (</w:t>
      </w:r>
      <w:r>
        <w:t>§</w:t>
      </w:r>
      <w:r>
        <w:fldChar w:fldCharType="begin"/>
      </w:r>
      <w:r>
        <w:instrText xml:space="preserve"> REF _Ref199778443 \r \h </w:instrText>
      </w:r>
      <w:r>
        <w:fldChar w:fldCharType="separate"/>
      </w:r>
      <w:r>
        <w:t>2.5.2</w:t>
      </w:r>
      <w:r>
        <w:fldChar w:fldCharType="end"/>
      </w:r>
      <w:r w:rsidR="00890876">
        <w:t xml:space="preserve">), in this example allography is only involved in the case of the grapheme &lt;e&gt;. Iyengar </w:t>
      </w:r>
      <w:r w:rsidR="00890876">
        <w:fldChar w:fldCharType="begin"/>
      </w:r>
      <w:r w:rsidR="001301FB">
        <w:instrText xml:space="preserve"> ADDIN ZOTERO_ITEM CSL_CITATION {"citationID":"OjfVElTH","properties":{"formattedCitation":"(2024, 425)","plainCitation":"(2024, 425)","noteIndex":69},"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5","label":"page","suppress-author":true}],"schema":"https://github.com/citation-style-language/schema/raw/master/csl-citation.json"} </w:instrText>
      </w:r>
      <w:r w:rsidR="00890876">
        <w:fldChar w:fldCharType="separate"/>
      </w:r>
      <w:r w:rsidR="001301FB" w:rsidRPr="001301FB">
        <w:rPr>
          <w:rFonts w:cs="Gentium Plus"/>
        </w:rPr>
        <w:t>(2024, 425)</w:t>
      </w:r>
      <w:r w:rsidR="00890876">
        <w:fldChar w:fldCharType="end"/>
      </w:r>
      <w:r w:rsidR="00890876">
        <w:t xml:space="preserve"> discusses such alternation under the label ‘homophonous heterography’.</w:t>
      </w:r>
    </w:p>
  </w:footnote>
  <w:footnote w:id="73">
    <w:p w14:paraId="2EB50F71" w14:textId="729C67FD" w:rsidR="00890876" w:rsidRDefault="008B21D5" w:rsidP="00890876">
      <w:pPr>
        <w:pStyle w:val="Lbjegyzetszveg"/>
      </w:pPr>
      <w:r>
        <w:tab/>
      </w:r>
      <w:r w:rsidR="00890876" w:rsidRPr="00BF7B0E">
        <w:rPr>
          <w:rStyle w:val="Lbjegyzet-hivatkozs"/>
        </w:rPr>
        <w:footnoteRef/>
      </w:r>
      <w:r>
        <w:tab/>
      </w:r>
      <w:proofErr w:type="spellStart"/>
      <w:r w:rsidR="00890876">
        <w:t>Meletis</w:t>
      </w:r>
      <w:proofErr w:type="spellEnd"/>
      <w:r w:rsidR="00890876">
        <w:t xml:space="preserve"> </w:t>
      </w:r>
      <w:r w:rsidR="00890876">
        <w:fldChar w:fldCharType="begin"/>
      </w:r>
      <w:r w:rsidR="001301FB">
        <w:instrText xml:space="preserve"> ADDIN ZOTERO_ITEM CSL_CITATION {"citationID":"pQowDTJV","properties":{"formattedCitation":"(2020a, 116)","plainCitation":"(2020a, 116)","noteIndex":7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rsidR="00890876">
        <w:fldChar w:fldCharType="separate"/>
      </w:r>
      <w:r w:rsidR="001301FB" w:rsidRPr="001301FB">
        <w:rPr>
          <w:rFonts w:cs="Gentium Plus"/>
        </w:rPr>
        <w:t>(2020a, 116)</w:t>
      </w:r>
      <w:r w:rsidR="00890876">
        <w:fldChar w:fldCharType="end"/>
      </w:r>
      <w:r w:rsidR="00890876">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sidR="00890876">
        <w:rPr>
          <w:i/>
          <w:iCs/>
        </w:rPr>
        <w:t>g</w:t>
      </w:r>
      <w:r w:rsidR="00890876">
        <w:t>| and |</w:t>
      </w:r>
      <w:r w:rsidR="00890876">
        <w:rPr>
          <w:i/>
          <w:iCs/>
        </w:rPr>
        <w:t>a</w:t>
      </w:r>
      <w:r w:rsidR="00890876">
        <w:t xml:space="preserve">|) are, in </w:t>
      </w:r>
      <w:proofErr w:type="spellStart"/>
      <w:r w:rsidR="00890876">
        <w:t>Meletis’s</w:t>
      </w:r>
      <w:proofErr w:type="spellEnd"/>
      <w:r w:rsidR="00890876">
        <w:t xml:space="preserve"> own terms, different basic shapes than their regular counterparts (e.g. |g| and |a|). He also seems to contradict himself by equating suprasegmental graphetic variation </w:t>
      </w:r>
      <w:r>
        <w:t>with</w:t>
      </w:r>
      <w:r w:rsidR="00890876">
        <w:t xml:space="preserve"> a “switch to a different inventory” </w:t>
      </w:r>
      <w:r w:rsidR="00890876">
        <w:fldChar w:fldCharType="begin"/>
      </w:r>
      <w:r w:rsidR="001301FB">
        <w:instrText xml:space="preserve"> ADDIN ZOTERO_ITEM CSL_CITATION {"citationID":"0LgKWObC","properties":{"formattedCitation":"(Meletis 2020b, 256)","plainCitation":"(Meletis 2020b, 256)","noteIndex":7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rsidR="00890876">
        <w:fldChar w:fldCharType="separate"/>
      </w:r>
      <w:r w:rsidR="001301FB" w:rsidRPr="001301FB">
        <w:rPr>
          <w:rFonts w:cs="Gentium Plus"/>
        </w:rPr>
        <w:t>(Meletis 2020b, 256)</w:t>
      </w:r>
      <w:r w:rsidR="00890876">
        <w:fldChar w:fldCharType="end"/>
      </w:r>
      <w:r w:rsidR="00890876">
        <w:t xml:space="preserve">, since a different inventory normally comprises different basic shapes, so the switch is by </w:t>
      </w:r>
      <w:proofErr w:type="spellStart"/>
      <w:r w:rsidR="00890876">
        <w:t>Meletis’s</w:t>
      </w:r>
      <w:proofErr w:type="spellEnd"/>
      <w:r w:rsidR="00890876">
        <w:t xml:space="preserve"> definition not graphetic but graphematic.</w:t>
      </w:r>
    </w:p>
  </w:footnote>
  <w:footnote w:id="74">
    <w:p w14:paraId="71E47CF5" w14:textId="0351552F" w:rsidR="00BF11C6" w:rsidRDefault="00BF11C6">
      <w:pPr>
        <w:pStyle w:val="Lbjegyzetszveg"/>
      </w:pPr>
      <w:r>
        <w:tab/>
      </w:r>
      <w:r w:rsidRPr="00BF7B0E">
        <w:rPr>
          <w:rStyle w:val="Lbjegyzet-hivatkozs"/>
        </w:rPr>
        <w:footnoteRef/>
      </w:r>
      <w:r>
        <w:tab/>
        <w:t>The term ‘grapheme’ is sometimes defined differently, so that polygraphs are considered to be a single grapheme; this definition does not concern us here.</w:t>
      </w:r>
    </w:p>
  </w:footnote>
  <w:footnote w:id="75">
    <w:p w14:paraId="02232735" w14:textId="77777777" w:rsidR="00A32AF3" w:rsidRDefault="00A32AF3" w:rsidP="00A32AF3">
      <w:pPr>
        <w:pStyle w:val="Lbjegyzetszveg"/>
        <w:rPr>
          <w:ins w:id="107" w:author="Dániel Balogh" w:date="2025-05-28T11:29:00Z" w16du:dateUtc="2025-05-28T09:29:00Z"/>
        </w:rPr>
      </w:pPr>
      <w:ins w:id="108" w:author="Dániel Balogh" w:date="2025-05-28T11:29:00Z" w16du:dateUtc="2025-05-28T09:29:00Z">
        <w:r w:rsidRPr="00BF7B0E">
          <w:rPr>
            <w:rStyle w:val="Lbjegyzet-hivatkozs"/>
          </w:rPr>
          <w:footnoteRef/>
        </w:r>
        <w:r>
          <w:t xml:space="preserve"> Nonetheless, in the transliteration of certain writing systems (in a slightly narrower sense) we do make allowances to simplify our lives and to accommodate the established conventions of region- or language-specific fields. See e.g. #Sanskrit-e/o-Not-ē/ō and #TamilImplicitPuḷḷi @or refer to a section for language-specific rules if we make one.</w:t>
        </w:r>
      </w:ins>
    </w:p>
  </w:footnote>
  <w:footnote w:id="76">
    <w:p w14:paraId="19A3D62D" w14:textId="77777777" w:rsidR="00A32AF3" w:rsidRDefault="00A32AF3" w:rsidP="00A32AF3">
      <w:pPr>
        <w:pStyle w:val="Lbjegyzetszveg"/>
        <w:rPr>
          <w:ins w:id="109" w:author="Dániel Balogh" w:date="2025-05-28T11:29:00Z" w16du:dateUtc="2025-05-28T09:29:00Z"/>
        </w:rPr>
      </w:pPr>
      <w:ins w:id="110" w:author="Dániel Balogh" w:date="2025-05-28T11:29:00Z" w16du:dateUtc="2025-05-28T09:29:00Z">
        <w:r w:rsidRPr="00BF7B0E">
          <w:rPr>
            <w:rStyle w:val="Lbjegyzet-hivatkozs"/>
          </w:rPr>
          <w:footnoteRef/>
        </w:r>
        <w:r>
          <w:t xml:space="preserve"> Specific suggestions as to what constraints to relax in which situations will be given in the body of the guide.</w:t>
        </w:r>
      </w:ins>
    </w:p>
  </w:footnote>
  <w:footnote w:id="77">
    <w:p w14:paraId="722B8A59" w14:textId="580F59F2" w:rsidR="00BF11C6" w:rsidRDefault="00BF11C6">
      <w:pPr>
        <w:pStyle w:val="Lbjegyzetszveg"/>
      </w:pPr>
      <w:r>
        <w:tab/>
      </w:r>
      <w:r w:rsidRPr="00BF7B0E">
        <w:rPr>
          <w:rStyle w:val="Lbjegyzet-hivatkozs"/>
        </w:rPr>
        <w:footnoteRef/>
      </w:r>
      <w:r>
        <w:tab/>
      </w:r>
      <w:r w:rsidRPr="009426E3">
        <w:t>Loose transliteration is a generic term that allows for the possibility that certain non-phonological features are retained in Romanisation while others are transcribed phonologically. In many practical applications, our “loose transliteration” can be justifiably called (and has been called) simply “transcription.”</w:t>
      </w:r>
    </w:p>
  </w:footnote>
  <w:footnote w:id="78">
    <w:p w14:paraId="423B8505" w14:textId="3538A904" w:rsidR="00BF11C6" w:rsidRDefault="00BF11C6">
      <w:pPr>
        <w:pStyle w:val="Lbjegyzetszveg"/>
      </w:pPr>
      <w:r>
        <w:tab/>
      </w:r>
      <w:r w:rsidRPr="00BF7B0E">
        <w:rPr>
          <w:rStyle w:val="Lbjegyzet-hivatkozs"/>
        </w:rPr>
        <w:footnoteRef/>
      </w:r>
      <w:r>
        <w:tab/>
      </w:r>
      <w:hyperlink r:id="rId1" w:history="1">
        <w:r w:rsidRPr="00B54A0B">
          <w:rPr>
            <w:rStyle w:val="Hiperhivatkozs"/>
          </w:rPr>
          <w:t>https://sharedocs.huma-num.fr/wl/?id=3y8R1K48Budcn6HjZdWcQV88xooR66kv</w:t>
        </w:r>
      </w:hyperlink>
    </w:p>
  </w:footnote>
  <w:footnote w:id="79">
    <w:p w14:paraId="44A2BFDA" w14:textId="5DA554CC" w:rsidR="00BF11C6" w:rsidRPr="006B3C8A" w:rsidRDefault="00BF11C6">
      <w:pPr>
        <w:pStyle w:val="Lbjegyzetszveg"/>
      </w:pPr>
      <w:r>
        <w:tab/>
      </w:r>
      <w:r w:rsidRPr="00BF7B0E">
        <w:rPr>
          <w:rStyle w:val="Lbjegyzet-hivatkozs"/>
        </w:rPr>
        <w:footnoteRef/>
      </w:r>
      <w:r>
        <w:tab/>
        <w:t xml:space="preserve">We recommend that in </w:t>
      </w:r>
      <w:r w:rsidRPr="003419D1">
        <w:rPr>
          <w:b/>
          <w:bCs/>
        </w:rPr>
        <w:t>loose transliteration</w:t>
      </w:r>
      <w:r>
        <w:t xml:space="preserve"> you follow the established convention of using a diaeresis (pair of dots) above the second vowel, thus </w:t>
      </w:r>
      <w:r>
        <w:rPr>
          <w:rFonts w:hint="cs"/>
          <w:cs/>
        </w:rPr>
        <w:t>प्रउग</w:t>
      </w:r>
      <w:r>
        <w:t xml:space="preserve">, </w:t>
      </w:r>
      <w:r>
        <w:rPr>
          <w:rFonts w:hint="cs"/>
          <w:cs/>
        </w:rPr>
        <w:t>चउत्थो</w:t>
      </w:r>
      <w:r>
        <w:rPr>
          <w:cs/>
        </w:rPr>
        <w:t xml:space="preserve"> </w:t>
      </w:r>
      <w:r>
        <w:t xml:space="preserve">and </w:t>
      </w:r>
      <w:r>
        <w:rPr>
          <w:rFonts w:hint="cs"/>
          <w:cs/>
        </w:rPr>
        <w:t>दइआ</w:t>
      </w:r>
      <w:r>
        <w:rPr>
          <w:cs/>
        </w:rPr>
        <w:t xml:space="preserve"> </w:t>
      </w:r>
      <w:r>
        <w:t xml:space="preserve">become </w:t>
      </w:r>
      <w:r w:rsidRPr="003419D1">
        <w:rPr>
          <w:rStyle w:val="Foreign"/>
        </w:rPr>
        <w:t>praüga</w:t>
      </w:r>
      <w:r>
        <w:t xml:space="preserve">, </w:t>
      </w:r>
      <w:r w:rsidRPr="003419D1">
        <w:rPr>
          <w:rStyle w:val="Foreign"/>
        </w:rPr>
        <w:t>caüttho</w:t>
      </w:r>
      <w:r>
        <w:t xml:space="preserve"> and </w:t>
      </w:r>
      <w:r w:rsidRPr="003419D1">
        <w:rPr>
          <w:rStyle w:val="Foreign"/>
        </w:rPr>
        <w:t>daïā</w:t>
      </w:r>
      <w:r>
        <w:t>.</w:t>
      </w:r>
    </w:p>
  </w:footnote>
  <w:footnote w:id="80">
    <w:p w14:paraId="3277BA59" w14:textId="33D10C35" w:rsidR="00BF11C6" w:rsidRDefault="00BF11C6" w:rsidP="008764EC">
      <w:pPr>
        <w:pStyle w:val="Lbjegyzetszveg"/>
        <w:ind w:hanging="113"/>
      </w:pPr>
      <w:r w:rsidRPr="00BF7B0E">
        <w:rPr>
          <w:rStyle w:val="Lbjegyzet-hivatkozs"/>
        </w:rPr>
        <w:footnoteRef/>
      </w:r>
      <w:r w:rsidRPr="008764EC">
        <w:t xml:space="preserve"> </w:t>
      </w:r>
      <w:r>
        <w:t>This is a conscious decision of the authors of this Guide, who consider that we need to impose a limit on the granularity of our representation of potentially interesting phenomena. However, it is possible to use sub-</w:t>
      </w:r>
      <w:r w:rsidRPr="006F48BA">
        <w:rPr>
          <w:rStyle w:val="Foreign"/>
        </w:rPr>
        <w:t>akṣara</w:t>
      </w:r>
      <w:r>
        <w:t xml:space="preserve"> markup (EGD §4.1.2) to encode the relative positions of certain character components, if you consider it necessary to do so.</w:t>
      </w:r>
    </w:p>
  </w:footnote>
  <w:footnote w:id="81">
    <w:p w14:paraId="0C56AB38" w14:textId="1FE1CE5D" w:rsidR="00BF11C6" w:rsidRPr="00DF4B64" w:rsidRDefault="00BF11C6">
      <w:pPr>
        <w:pStyle w:val="Lbjegyzetszveg"/>
        <w:rPr>
          <w:lang w:val="hu-HU"/>
        </w:rPr>
      </w:pPr>
      <w:r>
        <w:tab/>
      </w:r>
      <w:r w:rsidRPr="00BF7B0E">
        <w:rPr>
          <w:rStyle w:val="Lbjegyzet-hivatkozs"/>
        </w:rPr>
        <w:footnoteRef/>
      </w:r>
      <w:r w:rsidRPr="00DF4B64">
        <w:tab/>
        <w:t xml:space="preserve">Note that </w:t>
      </w:r>
      <w:r>
        <w:t xml:space="preserve">the asterisk is also used in our scheme to distinguish special forms of </w:t>
      </w:r>
      <w:r>
        <w:rPr>
          <w:rStyle w:val="Foreign"/>
        </w:rPr>
        <w:t>anusvāra</w:t>
      </w:r>
      <w:r>
        <w:t>, §</w:t>
      </w:r>
      <w:r>
        <w:fldChar w:fldCharType="begin"/>
      </w:r>
      <w:r>
        <w:instrText xml:space="preserve"> REF _Ref40103880 \r \h </w:instrText>
      </w:r>
      <w:r>
        <w:fldChar w:fldCharType="separate"/>
      </w:r>
      <w:r w:rsidR="00EF050B">
        <w:t>5.3.8</w:t>
      </w:r>
      <w:r>
        <w:fldChar w:fldCharType="end"/>
      </w:r>
      <w:r>
        <w:t>.</w:t>
      </w:r>
    </w:p>
  </w:footnote>
  <w:footnote w:id="82">
    <w:p w14:paraId="51C75E1B" w14:textId="687225F2" w:rsidR="00BF11C6" w:rsidRPr="006752DC" w:rsidRDefault="00BF11C6" w:rsidP="007D6365">
      <w:pPr>
        <w:pStyle w:val="Lbjegyzetszveg"/>
      </w:pPr>
      <w:r>
        <w:tab/>
      </w:r>
      <w:r w:rsidRPr="00BF7B0E">
        <w:rPr>
          <w:rStyle w:val="Lbjegyzet-hivatkozs"/>
        </w:rPr>
        <w:footnoteRef/>
      </w:r>
      <w:r w:rsidRPr="00D62F3A">
        <w:tab/>
      </w:r>
      <w:r>
        <w:t xml:space="preserve">According to </w:t>
      </w:r>
      <w:r w:rsidRPr="00D62F3A">
        <w:t>Ida Bagus Komang Sudarma</w:t>
      </w:r>
      <w:r>
        <w:t xml:space="preserve"> (personal communication, 16 Aug. 2019), in Sasak writing </w:t>
      </w:r>
      <w:r w:rsidRPr="00251660">
        <w:rPr>
          <w:rStyle w:val="ForeignBalineseScript"/>
        </w:rPr>
        <w:t>ᬅ</w:t>
      </w:r>
      <w:r>
        <w:rPr>
          <w:rStyle w:val="ForeignBalineseScript"/>
        </w:rPr>
        <w:t xml:space="preserve"> </w:t>
      </w:r>
      <w:r>
        <w:t xml:space="preserve">can be combined with a </w:t>
      </w:r>
      <w:r>
        <w:rPr>
          <w:rStyle w:val="Foreign"/>
        </w:rPr>
        <w:t>pasangan</w:t>
      </w:r>
      <w:r>
        <w:t xml:space="preserve"> consonant, e.g. </w:t>
      </w:r>
      <w:r w:rsidRPr="006752DC">
        <w:rPr>
          <w:rStyle w:val="ForeignBalineseScript"/>
        </w:rPr>
        <w:t>ᬅ᭄ᬳᬶ</w:t>
      </w:r>
      <w:r w:rsidRPr="006752DC">
        <w:t xml:space="preserve"> </w:t>
      </w:r>
      <w:r>
        <w:rPr>
          <w:rStyle w:val="Foreign"/>
        </w:rPr>
        <w:t>qhi</w:t>
      </w:r>
      <w:r>
        <w:t xml:space="preserve"> </w:t>
      </w:r>
      <w:r w:rsidRPr="006752DC">
        <w:t>and</w:t>
      </w:r>
      <w:r w:rsidRPr="006752DC">
        <w:rPr>
          <w:rStyle w:val="ForeignBalineseScript"/>
        </w:rPr>
        <w:t xml:space="preserve"> ᬅ᭄ᬳᬸ </w:t>
      </w:r>
      <w:r>
        <w:rPr>
          <w:rStyle w:val="Foreign"/>
        </w:rPr>
        <w:t>qhu</w:t>
      </w:r>
      <w:r>
        <w:t xml:space="preserve">, </w:t>
      </w:r>
      <w:r w:rsidRPr="00424A23">
        <w:t xml:space="preserve">but cannot itself become a </w:t>
      </w:r>
      <w:r w:rsidRPr="00424A23">
        <w:rPr>
          <w:rStyle w:val="Foreign"/>
        </w:rPr>
        <w:t>pasangan</w:t>
      </w:r>
      <w:r w:rsidRPr="00424A23">
        <w:t>, while in Balinese writing neither possibility exists.</w:t>
      </w:r>
    </w:p>
  </w:footnote>
  <w:footnote w:id="83">
    <w:p w14:paraId="51B7CF40" w14:textId="3BD22DC7" w:rsidR="00BF11C6" w:rsidRPr="00731E68" w:rsidRDefault="00BF11C6">
      <w:pPr>
        <w:pStyle w:val="Lbjegyzetszveg"/>
        <w:rPr>
          <w:lang w:val="hu-HU"/>
        </w:rPr>
      </w:pPr>
      <w:r>
        <w:tab/>
      </w:r>
      <w:r w:rsidRPr="00BF7B0E">
        <w:rPr>
          <w:rStyle w:val="Lbjegyzet-hivatkozs"/>
        </w:rPr>
        <w:footnoteRef/>
      </w:r>
      <w:r>
        <w:tab/>
      </w:r>
      <w:r w:rsidRPr="00731E68">
        <w:t xml:space="preserve">The example is taken from Modern Khmer. The combination </w:t>
      </w:r>
      <w:r w:rsidRPr="00731E68">
        <w:rPr>
          <w:rStyle w:val="Foreign"/>
        </w:rPr>
        <w:t>ae</w:t>
      </w:r>
      <w:r w:rsidRPr="00731E68">
        <w:t xml:space="preserve"> is not included in the DHARMA system because it does not exist in Old Khmer, but it does not seem to cause any problems with our system.</w:t>
      </w:r>
    </w:p>
  </w:footnote>
  <w:footnote w:id="84">
    <w:p w14:paraId="0D548505" w14:textId="5BA97F38" w:rsidR="00BF11C6" w:rsidRPr="00455844" w:rsidRDefault="00BF11C6" w:rsidP="00A17AB9">
      <w:pPr>
        <w:pStyle w:val="Lbjegyzetszveg"/>
        <w:rPr>
          <w:ins w:id="277" w:author="Dániel Balogh" w:date="2020-11-02T09:08:00Z"/>
          <w:lang w:val="hu-HU"/>
        </w:rPr>
      </w:pPr>
      <w:ins w:id="278" w:author="Dániel Balogh" w:date="2020-11-02T09:08:00Z">
        <w:r>
          <w:tab/>
        </w:r>
        <w:r w:rsidRPr="00BF7B0E">
          <w:rPr>
            <w:rStyle w:val="Lbjegyzet-hivatkozs"/>
          </w:rPr>
          <w:footnoteRef/>
        </w:r>
        <w:r w:rsidRPr="00455844">
          <w:tab/>
        </w:r>
        <w:r>
          <w:t xml:space="preserve">See also </w:t>
        </w:r>
        <w:r>
          <w:fldChar w:fldCharType="begin"/>
        </w:r>
        <w:r>
          <w:instrText xml:space="preserve"> REF _Ref15558434 \r \h </w:instrText>
        </w:r>
      </w:ins>
      <w:ins w:id="279" w:author="Dániel Balogh" w:date="2020-11-02T09:08:00Z">
        <w:r>
          <w:fldChar w:fldCharType="separate"/>
        </w:r>
      </w:ins>
      <w:r w:rsidR="00EF050B">
        <w:t>5.3.5</w:t>
      </w:r>
      <w:ins w:id="280" w:author="Dániel Balogh" w:date="2020-11-02T09:08:00Z">
        <w:r>
          <w:fldChar w:fldCharType="end"/>
        </w:r>
        <w:r>
          <w:t xml:space="preserve"> about the colon as a length marker.</w:t>
        </w:r>
      </w:ins>
    </w:p>
  </w:footnote>
  <w:footnote w:id="85">
    <w:p w14:paraId="7CAF4E77" w14:textId="63B338FE" w:rsidR="00BF11C6" w:rsidRDefault="00BF11C6">
      <w:pPr>
        <w:pStyle w:val="Lbjegyzetszveg"/>
      </w:pPr>
      <w:r>
        <w:tab/>
      </w:r>
      <w:r w:rsidRPr="00BF7B0E">
        <w:rPr>
          <w:rStyle w:val="Lbjegyzet-hivatkozs"/>
        </w:rPr>
        <w:footnoteRef/>
      </w:r>
      <w:r>
        <w:tab/>
        <w:t xml:space="preserve">It would be possible to view these as different characters that happen to manifest as identical-looking glyphs: this phenomenon is known as synoglyphy and happens e.g. in the case of </w:t>
      </w:r>
      <w:r w:rsidRPr="00B15999">
        <w:rPr>
          <w:rFonts w:asciiTheme="majorHAnsi" w:hAnsiTheme="majorHAnsi" w:cstheme="majorHAnsi"/>
        </w:rPr>
        <w:t>I</w:t>
      </w:r>
      <w:r>
        <w:t xml:space="preserve"> (uppercase i) and </w:t>
      </w:r>
      <w:r w:rsidRPr="00B15999">
        <w:rPr>
          <w:rFonts w:asciiTheme="majorHAnsi" w:hAnsiTheme="majorHAnsi" w:cstheme="majorHAnsi"/>
        </w:rPr>
        <w:t>l</w:t>
      </w:r>
      <w:r>
        <w:t xml:space="preserve"> (lowercase L) in Latin script printed in a sans-serif font. In this case we would transliterate them according to their function in context and disregard their appearance. However, we find that this approach would cover up palaeographically interesting and important features of the original. For a modern Western parallel, the text “going 2 bed” is not entirely equivalent to “going to bed”, and “2” and “to” are not synoglyphic.</w:t>
      </w:r>
    </w:p>
  </w:footnote>
  <w:footnote w:id="86">
    <w:p w14:paraId="175D2F48" w14:textId="78778FF8" w:rsidR="00BF11C6" w:rsidRDefault="00BF11C6" w:rsidP="00E237B8">
      <w:pPr>
        <w:pStyle w:val="Lbjegyzetszveg"/>
      </w:pPr>
      <w:r>
        <w:tab/>
      </w:r>
      <w:r w:rsidRPr="00BF7B0E">
        <w:rPr>
          <w:rStyle w:val="Lbjegyzet-hivatkozs"/>
        </w:rPr>
        <w:footnoteRef/>
      </w:r>
      <w:r>
        <w:tab/>
        <w:t>Note that as per §</w:t>
      </w:r>
      <w:r>
        <w:fldChar w:fldCharType="begin"/>
      </w:r>
      <w:r>
        <w:instrText xml:space="preserve"> REF _Ref38379878 \r \h </w:instrText>
      </w:r>
      <w:r>
        <w:fldChar w:fldCharType="separate"/>
      </w:r>
      <w:r w:rsidR="00EF050B">
        <w:t>4.2.2</w:t>
      </w:r>
      <w:r>
        <w:fldChar w:fldCharType="end"/>
      </w:r>
      <w:r>
        <w:t xml:space="preserve">, in the loose transliteration of this example, </w:t>
      </w:r>
      <w:r w:rsidRPr="00E237B8">
        <w:rPr>
          <w:rStyle w:val="Foreign"/>
        </w:rPr>
        <w:t>ṁ</w:t>
      </w:r>
      <w:r>
        <w:t xml:space="preserve"> and </w:t>
      </w:r>
      <w:r w:rsidRPr="00E237B8">
        <w:rPr>
          <w:rStyle w:val="Foreign"/>
        </w:rPr>
        <w:t>ṁṅ</w:t>
      </w:r>
      <w:r>
        <w:t xml:space="preserve"> are both represented by </w:t>
      </w:r>
      <w:r w:rsidRPr="00E237B8">
        <w:rPr>
          <w:rStyle w:val="Foreign"/>
        </w:rPr>
        <w:t>ṅ</w:t>
      </w:r>
      <w:r>
        <w:t xml:space="preserve"> (being the sign selected to represent phoneme /</w:t>
      </w:r>
      <w:r>
        <w:rPr>
          <w:rFonts w:hint="cs"/>
        </w:rPr>
        <w:t>ŋ</w:t>
      </w:r>
      <w:r>
        <w:t xml:space="preserve">/). Simultaneously, </w:t>
      </w:r>
      <w:r w:rsidRPr="00E237B8">
        <w:rPr>
          <w:rStyle w:val="Foreign"/>
        </w:rPr>
        <w:t>n:</w:t>
      </w:r>
      <w:r>
        <w:t xml:space="preserve"> (theoretically denoting /nn/) is simplified to </w:t>
      </w:r>
      <w:r w:rsidRPr="00E237B8">
        <w:rPr>
          <w:rStyle w:val="Foreign"/>
        </w:rPr>
        <w:t>n</w:t>
      </w:r>
      <w:r>
        <w:t xml:space="preserve">, and </w:t>
      </w:r>
      <w:r w:rsidRPr="00E237B8">
        <w:rPr>
          <w:rStyle w:val="Foreign"/>
        </w:rPr>
        <w:t>ṁṅ</w:t>
      </w:r>
      <w:r>
        <w:t xml:space="preserve"> (theoretically /ṅṅ/) is simplified to </w:t>
      </w:r>
      <w:r w:rsidRPr="00E237B8">
        <w:rPr>
          <w:rStyle w:val="Foreign"/>
        </w:rPr>
        <w:t>ṅ</w:t>
      </w:r>
      <w:r>
        <w:t>, because consonant gemination is not considered to be a phonemic feature of the language, but rather an orthographic particularity.</w:t>
      </w:r>
    </w:p>
  </w:footnote>
  <w:footnote w:id="87">
    <w:p w14:paraId="6DD5C1D4" w14:textId="1D848ABA" w:rsidR="00BF11C6" w:rsidRDefault="00BF11C6" w:rsidP="00A232C1">
      <w:pPr>
        <w:pStyle w:val="Lbjegyzetszveg"/>
      </w:pPr>
      <w:r>
        <w:tab/>
      </w:r>
      <w:r w:rsidRPr="00BF7B0E">
        <w:rPr>
          <w:rStyle w:val="Lbjegyzet-hivatkozs"/>
        </w:rPr>
        <w:footnoteRef/>
      </w:r>
      <w:r>
        <w:tab/>
        <w:t>This shorthand may be used in place of the tagging of numeral characters as per EGD §4.2.2, but it does not replace the semantic markup for the value of numerals (EGD §7.1), which is mandatory in XML files for all numerals including those inscribed in the place-value system.</w:t>
      </w:r>
    </w:p>
  </w:footnote>
  <w:footnote w:id="88">
    <w:p w14:paraId="7C278FFA" w14:textId="3676CEBD" w:rsidR="00BF11C6" w:rsidRPr="00A232C1" w:rsidRDefault="00BF11C6">
      <w:pPr>
        <w:pStyle w:val="Lbjegyzetszveg"/>
        <w:rPr>
          <w:lang w:val="hu-HU"/>
        </w:rPr>
      </w:pPr>
      <w:r>
        <w:tab/>
      </w:r>
      <w:r w:rsidRPr="00BF7B0E">
        <w:rPr>
          <w:rStyle w:val="Lbjegyzet-hivatkozs"/>
        </w:rPr>
        <w:footnoteRef/>
      </w:r>
      <w:r w:rsidRPr="00A232C1">
        <w:tab/>
      </w:r>
      <w:r>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89">
    <w:p w14:paraId="0AF42D0D" w14:textId="550CFC42" w:rsidR="00BF11C6" w:rsidRPr="00151579" w:rsidRDefault="00BF11C6">
      <w:pPr>
        <w:pStyle w:val="Lbjegyzetszveg"/>
        <w:rPr>
          <w:lang w:val="hu-HU"/>
        </w:rPr>
      </w:pPr>
      <w:r>
        <w:tab/>
      </w:r>
      <w:r w:rsidRPr="00BF7B0E">
        <w:rPr>
          <w:rStyle w:val="Lbjegyzet-hivatkozs"/>
        </w:rPr>
        <w:footnoteRef/>
      </w:r>
      <w:r w:rsidRPr="00151579">
        <w:tab/>
      </w:r>
      <w:r>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127771129">
    <w:abstractNumId w:val="30"/>
  </w:num>
  <w:num w:numId="2" w16cid:durableId="846561022">
    <w:abstractNumId w:val="33"/>
  </w:num>
  <w:num w:numId="3" w16cid:durableId="95633659">
    <w:abstractNumId w:val="23"/>
  </w:num>
  <w:num w:numId="4" w16cid:durableId="1189024093">
    <w:abstractNumId w:val="18"/>
  </w:num>
  <w:num w:numId="5" w16cid:durableId="1632594806">
    <w:abstractNumId w:val="26"/>
  </w:num>
  <w:num w:numId="6" w16cid:durableId="1301612705">
    <w:abstractNumId w:val="9"/>
  </w:num>
  <w:num w:numId="7" w16cid:durableId="1398939139">
    <w:abstractNumId w:val="7"/>
  </w:num>
  <w:num w:numId="8" w16cid:durableId="167840723">
    <w:abstractNumId w:val="6"/>
  </w:num>
  <w:num w:numId="9" w16cid:durableId="1076516829">
    <w:abstractNumId w:val="5"/>
  </w:num>
  <w:num w:numId="10" w16cid:durableId="2142114571">
    <w:abstractNumId w:val="4"/>
  </w:num>
  <w:num w:numId="11" w16cid:durableId="1824881995">
    <w:abstractNumId w:val="8"/>
  </w:num>
  <w:num w:numId="12" w16cid:durableId="1683816511">
    <w:abstractNumId w:val="3"/>
  </w:num>
  <w:num w:numId="13" w16cid:durableId="771171197">
    <w:abstractNumId w:val="2"/>
  </w:num>
  <w:num w:numId="14" w16cid:durableId="1684670703">
    <w:abstractNumId w:val="1"/>
  </w:num>
  <w:num w:numId="15" w16cid:durableId="950355565">
    <w:abstractNumId w:val="0"/>
  </w:num>
  <w:num w:numId="16" w16cid:durableId="1774401947">
    <w:abstractNumId w:val="24"/>
  </w:num>
  <w:num w:numId="17" w16cid:durableId="737900041">
    <w:abstractNumId w:val="31"/>
  </w:num>
  <w:num w:numId="18" w16cid:durableId="974070561">
    <w:abstractNumId w:val="16"/>
  </w:num>
  <w:num w:numId="19" w16cid:durableId="797142550">
    <w:abstractNumId w:val="32"/>
  </w:num>
  <w:num w:numId="20" w16cid:durableId="1364787367">
    <w:abstractNumId w:val="25"/>
  </w:num>
  <w:num w:numId="21" w16cid:durableId="752431719">
    <w:abstractNumId w:val="20"/>
  </w:num>
  <w:num w:numId="22" w16cid:durableId="240801191">
    <w:abstractNumId w:val="13"/>
  </w:num>
  <w:num w:numId="23" w16cid:durableId="1419598667">
    <w:abstractNumId w:val="15"/>
  </w:num>
  <w:num w:numId="24" w16cid:durableId="1815097622">
    <w:abstractNumId w:val="22"/>
  </w:num>
  <w:num w:numId="25" w16cid:durableId="375086123">
    <w:abstractNumId w:val="19"/>
  </w:num>
  <w:num w:numId="26" w16cid:durableId="1434126078">
    <w:abstractNumId w:val="14"/>
  </w:num>
  <w:num w:numId="27" w16cid:durableId="558831509">
    <w:abstractNumId w:val="12"/>
  </w:num>
  <w:num w:numId="28" w16cid:durableId="1288657963">
    <w:abstractNumId w:val="21"/>
  </w:num>
  <w:num w:numId="29" w16cid:durableId="654181687">
    <w:abstractNumId w:val="29"/>
  </w:num>
  <w:num w:numId="30" w16cid:durableId="1536389549">
    <w:abstractNumId w:val="11"/>
  </w:num>
  <w:num w:numId="31" w16cid:durableId="2032680694">
    <w:abstractNumId w:val="15"/>
  </w:num>
  <w:num w:numId="32" w16cid:durableId="1487209960">
    <w:abstractNumId w:val="22"/>
  </w:num>
  <w:num w:numId="33" w16cid:durableId="1062750510">
    <w:abstractNumId w:val="19"/>
  </w:num>
  <w:num w:numId="34" w16cid:durableId="124322084">
    <w:abstractNumId w:val="12"/>
  </w:num>
  <w:num w:numId="35" w16cid:durableId="1860849083">
    <w:abstractNumId w:val="21"/>
  </w:num>
  <w:num w:numId="36" w16cid:durableId="1213888108">
    <w:abstractNumId w:val="28"/>
  </w:num>
  <w:num w:numId="37" w16cid:durableId="888229017">
    <w:abstractNumId w:val="17"/>
  </w:num>
  <w:num w:numId="38" w16cid:durableId="1003362197">
    <w:abstractNumId w:val="17"/>
  </w:num>
  <w:num w:numId="39" w16cid:durableId="2121603455">
    <w:abstractNumId w:val="17"/>
  </w:num>
  <w:num w:numId="40" w16cid:durableId="1626160692">
    <w:abstractNumId w:val="17"/>
  </w:num>
  <w:num w:numId="41" w16cid:durableId="954600282">
    <w:abstractNumId w:val="27"/>
  </w:num>
  <w:num w:numId="42" w16cid:durableId="159050638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rson w15:author="Arlo Griffiths">
    <w15:presenceInfo w15:providerId="AD" w15:userId="S::arlo.griffiths@efeo.net::dcf72697-eea3-46e3-b979-48c0a3b1f5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saveSubsetFonts/>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07"/>
    <w:docVar w:name="varPagination1" w:val="True"/>
    <w:docVar w:name="varPagination2" w:val="True"/>
    <w:docVar w:name="varRevCount1" w:val="4"/>
    <w:docVar w:name="varRevCount2" w:val="4"/>
    <w:docVar w:name="varRevShown1_1" w:val="True"/>
    <w:docVar w:name="varRevShown1_2" w:val="True"/>
    <w:docVar w:name="varRevShown1_3" w:val="True"/>
    <w:docVar w:name="varRevShown1_4" w:val="True"/>
    <w:docVar w:name="varRevShown2_1" w:val="True"/>
    <w:docVar w:name="varRevShown2_2" w:val="True"/>
    <w:docVar w:name="varRevShown2_3" w:val="True"/>
    <w:docVar w:name="varRevShown2_4" w:val="True"/>
    <w:docVar w:name="varSavedView1" w:val="3"/>
    <w:docVar w:name="varSavedView2" w:val="3"/>
    <w:docVar w:name="varSelStart1" w:val="15066"/>
    <w:docVar w:name="varSelStart2" w:val="12927"/>
    <w:docVar w:name="varTop1" w:val="0"/>
    <w:docVar w:name="varTop2" w:val="0"/>
    <w:docVar w:name="varWidth1" w:val="971"/>
    <w:docVar w:name="varWidth2" w:val="971"/>
    <w:docVar w:name="varWindowCount" w:val="1"/>
    <w:docVar w:name="varZoom" w:val="130"/>
    <w:docVar w:name="varZoom1" w:val="140"/>
    <w:docVar w:name="varZoom2" w:val="140"/>
  </w:docVars>
  <w:rsids>
    <w:rsidRoot w:val="006F3A4A"/>
    <w:rsid w:val="00001012"/>
    <w:rsid w:val="00011E37"/>
    <w:rsid w:val="00017EA1"/>
    <w:rsid w:val="00023C8A"/>
    <w:rsid w:val="0002414D"/>
    <w:rsid w:val="00026151"/>
    <w:rsid w:val="00030048"/>
    <w:rsid w:val="00030973"/>
    <w:rsid w:val="00032B26"/>
    <w:rsid w:val="0003349E"/>
    <w:rsid w:val="00036D85"/>
    <w:rsid w:val="00037692"/>
    <w:rsid w:val="000434A5"/>
    <w:rsid w:val="000451F7"/>
    <w:rsid w:val="00047936"/>
    <w:rsid w:val="0005405B"/>
    <w:rsid w:val="000542A6"/>
    <w:rsid w:val="000605FE"/>
    <w:rsid w:val="00061C63"/>
    <w:rsid w:val="0006302C"/>
    <w:rsid w:val="00066823"/>
    <w:rsid w:val="00067654"/>
    <w:rsid w:val="00076637"/>
    <w:rsid w:val="00082F90"/>
    <w:rsid w:val="00087C8B"/>
    <w:rsid w:val="000A4372"/>
    <w:rsid w:val="000A7F16"/>
    <w:rsid w:val="000C0543"/>
    <w:rsid w:val="000C3F1F"/>
    <w:rsid w:val="000C5768"/>
    <w:rsid w:val="000C5BEB"/>
    <w:rsid w:val="000D003C"/>
    <w:rsid w:val="000D0902"/>
    <w:rsid w:val="000D396B"/>
    <w:rsid w:val="000D68E6"/>
    <w:rsid w:val="000E21A0"/>
    <w:rsid w:val="000E68BA"/>
    <w:rsid w:val="000F1A55"/>
    <w:rsid w:val="000F1DBB"/>
    <w:rsid w:val="000F49D9"/>
    <w:rsid w:val="00101134"/>
    <w:rsid w:val="00110160"/>
    <w:rsid w:val="001137E0"/>
    <w:rsid w:val="00116577"/>
    <w:rsid w:val="00122206"/>
    <w:rsid w:val="001277FF"/>
    <w:rsid w:val="001301FB"/>
    <w:rsid w:val="00133A68"/>
    <w:rsid w:val="00144063"/>
    <w:rsid w:val="00151579"/>
    <w:rsid w:val="001603BB"/>
    <w:rsid w:val="00160915"/>
    <w:rsid w:val="00171203"/>
    <w:rsid w:val="00172602"/>
    <w:rsid w:val="00177A96"/>
    <w:rsid w:val="00193D2B"/>
    <w:rsid w:val="001944CA"/>
    <w:rsid w:val="00194A41"/>
    <w:rsid w:val="00197F85"/>
    <w:rsid w:val="001A2E03"/>
    <w:rsid w:val="001A7861"/>
    <w:rsid w:val="001B22C0"/>
    <w:rsid w:val="001B65BA"/>
    <w:rsid w:val="001C0FDE"/>
    <w:rsid w:val="001C3181"/>
    <w:rsid w:val="001C3684"/>
    <w:rsid w:val="001C5FFA"/>
    <w:rsid w:val="001D640D"/>
    <w:rsid w:val="001E2BE5"/>
    <w:rsid w:val="001F07C4"/>
    <w:rsid w:val="001F15DE"/>
    <w:rsid w:val="00200C63"/>
    <w:rsid w:val="002054AE"/>
    <w:rsid w:val="00210CED"/>
    <w:rsid w:val="002149A1"/>
    <w:rsid w:val="002159FF"/>
    <w:rsid w:val="00217AE6"/>
    <w:rsid w:val="00220199"/>
    <w:rsid w:val="002220E2"/>
    <w:rsid w:val="002222D3"/>
    <w:rsid w:val="00223A5B"/>
    <w:rsid w:val="0022400D"/>
    <w:rsid w:val="002277B8"/>
    <w:rsid w:val="00236453"/>
    <w:rsid w:val="00241DF6"/>
    <w:rsid w:val="0024296F"/>
    <w:rsid w:val="00246266"/>
    <w:rsid w:val="002464A9"/>
    <w:rsid w:val="00251660"/>
    <w:rsid w:val="00254111"/>
    <w:rsid w:val="00260A0A"/>
    <w:rsid w:val="00260DB7"/>
    <w:rsid w:val="00264C16"/>
    <w:rsid w:val="00264F8C"/>
    <w:rsid w:val="00270103"/>
    <w:rsid w:val="002706C5"/>
    <w:rsid w:val="00274189"/>
    <w:rsid w:val="00275981"/>
    <w:rsid w:val="002777EF"/>
    <w:rsid w:val="00284942"/>
    <w:rsid w:val="00285100"/>
    <w:rsid w:val="002903BC"/>
    <w:rsid w:val="00294D89"/>
    <w:rsid w:val="00294FD9"/>
    <w:rsid w:val="0029762A"/>
    <w:rsid w:val="002A4688"/>
    <w:rsid w:val="002A4AC3"/>
    <w:rsid w:val="002B39EB"/>
    <w:rsid w:val="002B3C04"/>
    <w:rsid w:val="002C3AB2"/>
    <w:rsid w:val="002C4095"/>
    <w:rsid w:val="002E0AAC"/>
    <w:rsid w:val="002E3853"/>
    <w:rsid w:val="002E3FF8"/>
    <w:rsid w:val="002F03F8"/>
    <w:rsid w:val="002F36C6"/>
    <w:rsid w:val="002F3FCF"/>
    <w:rsid w:val="002F70C3"/>
    <w:rsid w:val="003037F4"/>
    <w:rsid w:val="003070E5"/>
    <w:rsid w:val="003125C7"/>
    <w:rsid w:val="0031367D"/>
    <w:rsid w:val="003154C1"/>
    <w:rsid w:val="003207BA"/>
    <w:rsid w:val="00323C55"/>
    <w:rsid w:val="003250D4"/>
    <w:rsid w:val="003306FC"/>
    <w:rsid w:val="003334B6"/>
    <w:rsid w:val="003419D1"/>
    <w:rsid w:val="00351382"/>
    <w:rsid w:val="00357EDF"/>
    <w:rsid w:val="003613C9"/>
    <w:rsid w:val="00365354"/>
    <w:rsid w:val="003675EC"/>
    <w:rsid w:val="00375FDC"/>
    <w:rsid w:val="00380C5E"/>
    <w:rsid w:val="00385014"/>
    <w:rsid w:val="00386CEC"/>
    <w:rsid w:val="00390C1A"/>
    <w:rsid w:val="00394BFD"/>
    <w:rsid w:val="00395046"/>
    <w:rsid w:val="00395D3B"/>
    <w:rsid w:val="00395EC1"/>
    <w:rsid w:val="0039663A"/>
    <w:rsid w:val="003B2755"/>
    <w:rsid w:val="003B2AEA"/>
    <w:rsid w:val="003B7021"/>
    <w:rsid w:val="003D30C7"/>
    <w:rsid w:val="003D571E"/>
    <w:rsid w:val="003E2786"/>
    <w:rsid w:val="003E4F1D"/>
    <w:rsid w:val="003E55E5"/>
    <w:rsid w:val="003E7CBF"/>
    <w:rsid w:val="003F3D52"/>
    <w:rsid w:val="003F52E0"/>
    <w:rsid w:val="00403EBA"/>
    <w:rsid w:val="004063E4"/>
    <w:rsid w:val="00411D4C"/>
    <w:rsid w:val="00411F1D"/>
    <w:rsid w:val="00412FE7"/>
    <w:rsid w:val="004144AF"/>
    <w:rsid w:val="0041798B"/>
    <w:rsid w:val="00421DCA"/>
    <w:rsid w:val="00424A23"/>
    <w:rsid w:val="00434012"/>
    <w:rsid w:val="004436C0"/>
    <w:rsid w:val="0044492F"/>
    <w:rsid w:val="00445F4C"/>
    <w:rsid w:val="00452A24"/>
    <w:rsid w:val="004530CC"/>
    <w:rsid w:val="00455844"/>
    <w:rsid w:val="004561A2"/>
    <w:rsid w:val="00457631"/>
    <w:rsid w:val="0046192A"/>
    <w:rsid w:val="00466DF5"/>
    <w:rsid w:val="00470411"/>
    <w:rsid w:val="004719DC"/>
    <w:rsid w:val="00472395"/>
    <w:rsid w:val="00475AEC"/>
    <w:rsid w:val="00485BE6"/>
    <w:rsid w:val="0048794B"/>
    <w:rsid w:val="004907B8"/>
    <w:rsid w:val="004B0F2A"/>
    <w:rsid w:val="004B14A5"/>
    <w:rsid w:val="004B3E48"/>
    <w:rsid w:val="004C223D"/>
    <w:rsid w:val="004C619B"/>
    <w:rsid w:val="004D295A"/>
    <w:rsid w:val="004D5A06"/>
    <w:rsid w:val="004E1D84"/>
    <w:rsid w:val="004E2C3E"/>
    <w:rsid w:val="004E3446"/>
    <w:rsid w:val="004F2F7D"/>
    <w:rsid w:val="004F551F"/>
    <w:rsid w:val="00500227"/>
    <w:rsid w:val="00503BDB"/>
    <w:rsid w:val="005061C2"/>
    <w:rsid w:val="00513961"/>
    <w:rsid w:val="00522008"/>
    <w:rsid w:val="00522986"/>
    <w:rsid w:val="005305AA"/>
    <w:rsid w:val="0054019C"/>
    <w:rsid w:val="0054117F"/>
    <w:rsid w:val="00541AE2"/>
    <w:rsid w:val="005500F6"/>
    <w:rsid w:val="00553A75"/>
    <w:rsid w:val="00553C3E"/>
    <w:rsid w:val="00554F0E"/>
    <w:rsid w:val="00556102"/>
    <w:rsid w:val="005610EE"/>
    <w:rsid w:val="00562774"/>
    <w:rsid w:val="00562B13"/>
    <w:rsid w:val="0056529A"/>
    <w:rsid w:val="00574657"/>
    <w:rsid w:val="00574B53"/>
    <w:rsid w:val="00577727"/>
    <w:rsid w:val="0058134D"/>
    <w:rsid w:val="00582C89"/>
    <w:rsid w:val="005849D0"/>
    <w:rsid w:val="005A6CF2"/>
    <w:rsid w:val="005B4293"/>
    <w:rsid w:val="005C4890"/>
    <w:rsid w:val="005C54AB"/>
    <w:rsid w:val="005C7B65"/>
    <w:rsid w:val="005D3CE6"/>
    <w:rsid w:val="005D5851"/>
    <w:rsid w:val="005E2CA9"/>
    <w:rsid w:val="005E2CD5"/>
    <w:rsid w:val="005E3735"/>
    <w:rsid w:val="005F121D"/>
    <w:rsid w:val="005F4472"/>
    <w:rsid w:val="005F4CCD"/>
    <w:rsid w:val="006028ED"/>
    <w:rsid w:val="00606C40"/>
    <w:rsid w:val="006157E1"/>
    <w:rsid w:val="00616D54"/>
    <w:rsid w:val="006262A5"/>
    <w:rsid w:val="00632EDC"/>
    <w:rsid w:val="00634243"/>
    <w:rsid w:val="0063449B"/>
    <w:rsid w:val="00637949"/>
    <w:rsid w:val="00650DB1"/>
    <w:rsid w:val="00653102"/>
    <w:rsid w:val="00653D6F"/>
    <w:rsid w:val="00656B5F"/>
    <w:rsid w:val="00663728"/>
    <w:rsid w:val="006638FF"/>
    <w:rsid w:val="006654E9"/>
    <w:rsid w:val="00671E5F"/>
    <w:rsid w:val="006738DE"/>
    <w:rsid w:val="00673D5B"/>
    <w:rsid w:val="006752DC"/>
    <w:rsid w:val="00684812"/>
    <w:rsid w:val="00690924"/>
    <w:rsid w:val="0069192C"/>
    <w:rsid w:val="00692177"/>
    <w:rsid w:val="00692741"/>
    <w:rsid w:val="00695CA0"/>
    <w:rsid w:val="00697D8B"/>
    <w:rsid w:val="006A0EF1"/>
    <w:rsid w:val="006A3DF4"/>
    <w:rsid w:val="006A531C"/>
    <w:rsid w:val="006A6F90"/>
    <w:rsid w:val="006B02C0"/>
    <w:rsid w:val="006B2C63"/>
    <w:rsid w:val="006B3C8A"/>
    <w:rsid w:val="006B7DCC"/>
    <w:rsid w:val="006C0176"/>
    <w:rsid w:val="006C13ED"/>
    <w:rsid w:val="006C2801"/>
    <w:rsid w:val="006C3657"/>
    <w:rsid w:val="006C6E1F"/>
    <w:rsid w:val="006C73EF"/>
    <w:rsid w:val="006D22B0"/>
    <w:rsid w:val="006D7B32"/>
    <w:rsid w:val="006E4835"/>
    <w:rsid w:val="006E7428"/>
    <w:rsid w:val="006E78DA"/>
    <w:rsid w:val="006F3A4A"/>
    <w:rsid w:val="006F48BA"/>
    <w:rsid w:val="00701577"/>
    <w:rsid w:val="007023ED"/>
    <w:rsid w:val="00703381"/>
    <w:rsid w:val="00723110"/>
    <w:rsid w:val="00731E68"/>
    <w:rsid w:val="00732010"/>
    <w:rsid w:val="007330FE"/>
    <w:rsid w:val="0073721E"/>
    <w:rsid w:val="00741A49"/>
    <w:rsid w:val="00743B8C"/>
    <w:rsid w:val="00756A69"/>
    <w:rsid w:val="00761F8E"/>
    <w:rsid w:val="00761FF7"/>
    <w:rsid w:val="007718F9"/>
    <w:rsid w:val="00772AD6"/>
    <w:rsid w:val="00773887"/>
    <w:rsid w:val="00777DD1"/>
    <w:rsid w:val="007905FF"/>
    <w:rsid w:val="00790B43"/>
    <w:rsid w:val="0079368D"/>
    <w:rsid w:val="00793C1F"/>
    <w:rsid w:val="00795CDF"/>
    <w:rsid w:val="007967E5"/>
    <w:rsid w:val="007A0343"/>
    <w:rsid w:val="007A3CFC"/>
    <w:rsid w:val="007A7EAF"/>
    <w:rsid w:val="007B0AA7"/>
    <w:rsid w:val="007B48C2"/>
    <w:rsid w:val="007B7E9C"/>
    <w:rsid w:val="007C770C"/>
    <w:rsid w:val="007D12AE"/>
    <w:rsid w:val="007D5B5F"/>
    <w:rsid w:val="007D6365"/>
    <w:rsid w:val="007D6DC4"/>
    <w:rsid w:val="007D7A27"/>
    <w:rsid w:val="007E68E0"/>
    <w:rsid w:val="007F040A"/>
    <w:rsid w:val="007F3534"/>
    <w:rsid w:val="007F3657"/>
    <w:rsid w:val="00804B3F"/>
    <w:rsid w:val="00815329"/>
    <w:rsid w:val="008205B2"/>
    <w:rsid w:val="00823261"/>
    <w:rsid w:val="00827C42"/>
    <w:rsid w:val="00834106"/>
    <w:rsid w:val="00834A19"/>
    <w:rsid w:val="00840685"/>
    <w:rsid w:val="00840835"/>
    <w:rsid w:val="008459A2"/>
    <w:rsid w:val="00845DFE"/>
    <w:rsid w:val="008468DD"/>
    <w:rsid w:val="008521E7"/>
    <w:rsid w:val="00856B50"/>
    <w:rsid w:val="00865F78"/>
    <w:rsid w:val="00875014"/>
    <w:rsid w:val="008764EC"/>
    <w:rsid w:val="00877FB8"/>
    <w:rsid w:val="008804E4"/>
    <w:rsid w:val="008824C3"/>
    <w:rsid w:val="0088447C"/>
    <w:rsid w:val="00890876"/>
    <w:rsid w:val="008909BB"/>
    <w:rsid w:val="0089115C"/>
    <w:rsid w:val="00896541"/>
    <w:rsid w:val="008969B5"/>
    <w:rsid w:val="008A0B6C"/>
    <w:rsid w:val="008A6ED9"/>
    <w:rsid w:val="008A79A4"/>
    <w:rsid w:val="008B21D5"/>
    <w:rsid w:val="008B542F"/>
    <w:rsid w:val="008B56E1"/>
    <w:rsid w:val="008C1317"/>
    <w:rsid w:val="008D4D5B"/>
    <w:rsid w:val="008D7105"/>
    <w:rsid w:val="008F5242"/>
    <w:rsid w:val="0090202A"/>
    <w:rsid w:val="00905023"/>
    <w:rsid w:val="009078D8"/>
    <w:rsid w:val="009100E9"/>
    <w:rsid w:val="00912143"/>
    <w:rsid w:val="0091543F"/>
    <w:rsid w:val="00921430"/>
    <w:rsid w:val="0092261C"/>
    <w:rsid w:val="0092703C"/>
    <w:rsid w:val="00927D3F"/>
    <w:rsid w:val="009316ED"/>
    <w:rsid w:val="00933F33"/>
    <w:rsid w:val="009359DE"/>
    <w:rsid w:val="0093612D"/>
    <w:rsid w:val="009413DD"/>
    <w:rsid w:val="009426E3"/>
    <w:rsid w:val="00944FB5"/>
    <w:rsid w:val="009474C4"/>
    <w:rsid w:val="009476F1"/>
    <w:rsid w:val="00951871"/>
    <w:rsid w:val="00951DA9"/>
    <w:rsid w:val="009563BE"/>
    <w:rsid w:val="00965FFF"/>
    <w:rsid w:val="009668E0"/>
    <w:rsid w:val="00972A49"/>
    <w:rsid w:val="00983601"/>
    <w:rsid w:val="00983BA5"/>
    <w:rsid w:val="009972BF"/>
    <w:rsid w:val="009A67E3"/>
    <w:rsid w:val="009A77F1"/>
    <w:rsid w:val="009B0FB3"/>
    <w:rsid w:val="009B48CB"/>
    <w:rsid w:val="009B6095"/>
    <w:rsid w:val="009B6F46"/>
    <w:rsid w:val="009C0F65"/>
    <w:rsid w:val="009C4809"/>
    <w:rsid w:val="009C5927"/>
    <w:rsid w:val="009D13F0"/>
    <w:rsid w:val="009D159E"/>
    <w:rsid w:val="009D29A2"/>
    <w:rsid w:val="009D7946"/>
    <w:rsid w:val="009E0044"/>
    <w:rsid w:val="009E156A"/>
    <w:rsid w:val="009E2888"/>
    <w:rsid w:val="009E3823"/>
    <w:rsid w:val="009E3A04"/>
    <w:rsid w:val="009F1D73"/>
    <w:rsid w:val="009F4EDB"/>
    <w:rsid w:val="009F6E98"/>
    <w:rsid w:val="00A023EE"/>
    <w:rsid w:val="00A06AE9"/>
    <w:rsid w:val="00A0765A"/>
    <w:rsid w:val="00A10D75"/>
    <w:rsid w:val="00A17611"/>
    <w:rsid w:val="00A17AB9"/>
    <w:rsid w:val="00A232C1"/>
    <w:rsid w:val="00A26E44"/>
    <w:rsid w:val="00A27D95"/>
    <w:rsid w:val="00A32AF3"/>
    <w:rsid w:val="00A3432B"/>
    <w:rsid w:val="00A42EEF"/>
    <w:rsid w:val="00A4566E"/>
    <w:rsid w:val="00A46C6A"/>
    <w:rsid w:val="00A47461"/>
    <w:rsid w:val="00A51E20"/>
    <w:rsid w:val="00A563C6"/>
    <w:rsid w:val="00A608EA"/>
    <w:rsid w:val="00A60DFF"/>
    <w:rsid w:val="00A61514"/>
    <w:rsid w:val="00A62BB8"/>
    <w:rsid w:val="00A70C5D"/>
    <w:rsid w:val="00A7211C"/>
    <w:rsid w:val="00A80233"/>
    <w:rsid w:val="00A9128D"/>
    <w:rsid w:val="00A9279C"/>
    <w:rsid w:val="00A97C44"/>
    <w:rsid w:val="00AA2FAD"/>
    <w:rsid w:val="00AA6160"/>
    <w:rsid w:val="00AD3424"/>
    <w:rsid w:val="00AD7D4A"/>
    <w:rsid w:val="00AE1A78"/>
    <w:rsid w:val="00AE4E8A"/>
    <w:rsid w:val="00AE57EE"/>
    <w:rsid w:val="00AE74DC"/>
    <w:rsid w:val="00AF1ABB"/>
    <w:rsid w:val="00AF2BAB"/>
    <w:rsid w:val="00AF7A04"/>
    <w:rsid w:val="00B15999"/>
    <w:rsid w:val="00B2222F"/>
    <w:rsid w:val="00B253CF"/>
    <w:rsid w:val="00B35A96"/>
    <w:rsid w:val="00B41CFC"/>
    <w:rsid w:val="00B4305F"/>
    <w:rsid w:val="00B60AF1"/>
    <w:rsid w:val="00B60E19"/>
    <w:rsid w:val="00B66E8B"/>
    <w:rsid w:val="00B74874"/>
    <w:rsid w:val="00B75CD0"/>
    <w:rsid w:val="00B96647"/>
    <w:rsid w:val="00B968FD"/>
    <w:rsid w:val="00BA3034"/>
    <w:rsid w:val="00BA3112"/>
    <w:rsid w:val="00BA59A4"/>
    <w:rsid w:val="00BA5C8C"/>
    <w:rsid w:val="00BB14BE"/>
    <w:rsid w:val="00BB759C"/>
    <w:rsid w:val="00BC0F1E"/>
    <w:rsid w:val="00BC6A9C"/>
    <w:rsid w:val="00BC75D0"/>
    <w:rsid w:val="00BD4849"/>
    <w:rsid w:val="00BE1291"/>
    <w:rsid w:val="00BE4869"/>
    <w:rsid w:val="00BE53E8"/>
    <w:rsid w:val="00BF11C6"/>
    <w:rsid w:val="00BF6736"/>
    <w:rsid w:val="00BF7B0E"/>
    <w:rsid w:val="00C03B70"/>
    <w:rsid w:val="00C0482D"/>
    <w:rsid w:val="00C07E26"/>
    <w:rsid w:val="00C23754"/>
    <w:rsid w:val="00C25477"/>
    <w:rsid w:val="00C26711"/>
    <w:rsid w:val="00C31E63"/>
    <w:rsid w:val="00C34CBB"/>
    <w:rsid w:val="00C368A8"/>
    <w:rsid w:val="00C36B13"/>
    <w:rsid w:val="00C40B98"/>
    <w:rsid w:val="00C56BE7"/>
    <w:rsid w:val="00C62BB2"/>
    <w:rsid w:val="00C66106"/>
    <w:rsid w:val="00C6610F"/>
    <w:rsid w:val="00C7308E"/>
    <w:rsid w:val="00C748CB"/>
    <w:rsid w:val="00C83ECA"/>
    <w:rsid w:val="00C87C13"/>
    <w:rsid w:val="00C90215"/>
    <w:rsid w:val="00C92023"/>
    <w:rsid w:val="00C961D8"/>
    <w:rsid w:val="00CA0BDB"/>
    <w:rsid w:val="00CA2E78"/>
    <w:rsid w:val="00CA57FA"/>
    <w:rsid w:val="00CC4157"/>
    <w:rsid w:val="00CD0679"/>
    <w:rsid w:val="00CD3109"/>
    <w:rsid w:val="00CD3A51"/>
    <w:rsid w:val="00CD497F"/>
    <w:rsid w:val="00CD55EA"/>
    <w:rsid w:val="00CD57AC"/>
    <w:rsid w:val="00CE1989"/>
    <w:rsid w:val="00CE28D7"/>
    <w:rsid w:val="00CE7261"/>
    <w:rsid w:val="00CF5492"/>
    <w:rsid w:val="00CF5731"/>
    <w:rsid w:val="00D00251"/>
    <w:rsid w:val="00D13FB4"/>
    <w:rsid w:val="00D1434D"/>
    <w:rsid w:val="00D1471D"/>
    <w:rsid w:val="00D15DA8"/>
    <w:rsid w:val="00D160A8"/>
    <w:rsid w:val="00D23131"/>
    <w:rsid w:val="00D23382"/>
    <w:rsid w:val="00D26AEB"/>
    <w:rsid w:val="00D26D99"/>
    <w:rsid w:val="00D2737E"/>
    <w:rsid w:val="00D27AA9"/>
    <w:rsid w:val="00D3641B"/>
    <w:rsid w:val="00D401C1"/>
    <w:rsid w:val="00D41D26"/>
    <w:rsid w:val="00D424B0"/>
    <w:rsid w:val="00D426FE"/>
    <w:rsid w:val="00D46A1B"/>
    <w:rsid w:val="00D47EDD"/>
    <w:rsid w:val="00D54B40"/>
    <w:rsid w:val="00D565BD"/>
    <w:rsid w:val="00D62F3A"/>
    <w:rsid w:val="00D70377"/>
    <w:rsid w:val="00D709C5"/>
    <w:rsid w:val="00D70AFB"/>
    <w:rsid w:val="00D71F9C"/>
    <w:rsid w:val="00D72715"/>
    <w:rsid w:val="00D73FBD"/>
    <w:rsid w:val="00D853CE"/>
    <w:rsid w:val="00D93C92"/>
    <w:rsid w:val="00D94878"/>
    <w:rsid w:val="00D97777"/>
    <w:rsid w:val="00DA1505"/>
    <w:rsid w:val="00DA29ED"/>
    <w:rsid w:val="00DA42E5"/>
    <w:rsid w:val="00DA4B8B"/>
    <w:rsid w:val="00DA562A"/>
    <w:rsid w:val="00DA73B1"/>
    <w:rsid w:val="00DB26EB"/>
    <w:rsid w:val="00DB595F"/>
    <w:rsid w:val="00DC203B"/>
    <w:rsid w:val="00DD46A7"/>
    <w:rsid w:val="00DD618A"/>
    <w:rsid w:val="00DD6CD2"/>
    <w:rsid w:val="00DE1CAB"/>
    <w:rsid w:val="00DE6FD8"/>
    <w:rsid w:val="00DE7543"/>
    <w:rsid w:val="00DF08BC"/>
    <w:rsid w:val="00DF337B"/>
    <w:rsid w:val="00DF3E98"/>
    <w:rsid w:val="00DF3FE0"/>
    <w:rsid w:val="00DF4B64"/>
    <w:rsid w:val="00DF6FE9"/>
    <w:rsid w:val="00E0440D"/>
    <w:rsid w:val="00E07C2E"/>
    <w:rsid w:val="00E13068"/>
    <w:rsid w:val="00E13D5E"/>
    <w:rsid w:val="00E216E5"/>
    <w:rsid w:val="00E22E27"/>
    <w:rsid w:val="00E237B8"/>
    <w:rsid w:val="00E26D87"/>
    <w:rsid w:val="00E3009F"/>
    <w:rsid w:val="00E31AA7"/>
    <w:rsid w:val="00E31E87"/>
    <w:rsid w:val="00E35C7A"/>
    <w:rsid w:val="00E37604"/>
    <w:rsid w:val="00E46650"/>
    <w:rsid w:val="00E47E35"/>
    <w:rsid w:val="00E51204"/>
    <w:rsid w:val="00E52A13"/>
    <w:rsid w:val="00E7002B"/>
    <w:rsid w:val="00E720FE"/>
    <w:rsid w:val="00E752FB"/>
    <w:rsid w:val="00E767AD"/>
    <w:rsid w:val="00E81472"/>
    <w:rsid w:val="00E85F12"/>
    <w:rsid w:val="00E86D47"/>
    <w:rsid w:val="00E90347"/>
    <w:rsid w:val="00E90ED5"/>
    <w:rsid w:val="00EA1027"/>
    <w:rsid w:val="00EA1F4A"/>
    <w:rsid w:val="00EA3034"/>
    <w:rsid w:val="00EA692B"/>
    <w:rsid w:val="00EB0810"/>
    <w:rsid w:val="00EB396B"/>
    <w:rsid w:val="00EB39F2"/>
    <w:rsid w:val="00EB5F4D"/>
    <w:rsid w:val="00EB6868"/>
    <w:rsid w:val="00EB76C8"/>
    <w:rsid w:val="00EC1916"/>
    <w:rsid w:val="00EC32E7"/>
    <w:rsid w:val="00EC4229"/>
    <w:rsid w:val="00EE1A12"/>
    <w:rsid w:val="00EE76D7"/>
    <w:rsid w:val="00EF050B"/>
    <w:rsid w:val="00EF33A4"/>
    <w:rsid w:val="00EF7D34"/>
    <w:rsid w:val="00F0655D"/>
    <w:rsid w:val="00F13063"/>
    <w:rsid w:val="00F1306D"/>
    <w:rsid w:val="00F13625"/>
    <w:rsid w:val="00F139A7"/>
    <w:rsid w:val="00F14D6A"/>
    <w:rsid w:val="00F15723"/>
    <w:rsid w:val="00F22A4A"/>
    <w:rsid w:val="00F275B4"/>
    <w:rsid w:val="00F36FE8"/>
    <w:rsid w:val="00F409F6"/>
    <w:rsid w:val="00F454D2"/>
    <w:rsid w:val="00F600C0"/>
    <w:rsid w:val="00F610AE"/>
    <w:rsid w:val="00F741F1"/>
    <w:rsid w:val="00F77DB6"/>
    <w:rsid w:val="00F80B14"/>
    <w:rsid w:val="00F829D9"/>
    <w:rsid w:val="00F8331E"/>
    <w:rsid w:val="00F86A89"/>
    <w:rsid w:val="00F92508"/>
    <w:rsid w:val="00F96E6A"/>
    <w:rsid w:val="00FA183A"/>
    <w:rsid w:val="00FA3EA1"/>
    <w:rsid w:val="00FA6A28"/>
    <w:rsid w:val="00FA7086"/>
    <w:rsid w:val="00FB3701"/>
    <w:rsid w:val="00FB65C0"/>
    <w:rsid w:val="00FC55C1"/>
    <w:rsid w:val="00FC657B"/>
    <w:rsid w:val="00FD2EAD"/>
    <w:rsid w:val="00FD705E"/>
    <w:rsid w:val="00FE0FBF"/>
    <w:rsid w:val="00FE1AE3"/>
    <w:rsid w:val="00FE1F7B"/>
    <w:rsid w:val="00FE70BB"/>
    <w:rsid w:val="00FF262C"/>
    <w:rsid w:val="00FF6BC5"/>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57969"/>
  <w15:docId w15:val="{AC3FFF30-69B0-4CE3-9DA3-B306B3450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w:eastAsia="MS Mincho" w:hAnsi="Gentium" w:cs="Gentium"/>
        <w:sz w:val="24"/>
        <w:szCs w:val="24"/>
        <w:lang w:val="en-GB" w:eastAsia="en-GB" w:bidi="hi-IN"/>
      </w:rPr>
    </w:rPrDefault>
    <w:pPrDefault>
      <w:pPr>
        <w:widowControl w:val="0"/>
        <w:ind w:firstLine="567"/>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C961D8"/>
    <w:pPr>
      <w:widowControl/>
      <w:spacing w:line="280" w:lineRule="exact"/>
      <w:ind w:firstLine="0"/>
    </w:pPr>
    <w:rPr>
      <w:rFonts w:ascii="Gentium Plus" w:eastAsiaTheme="minorEastAsia" w:hAnsi="Gentium Plus" w:cs="Tiro Devanagari Sanskrit"/>
      <w:kern w:val="2"/>
      <w:sz w:val="22"/>
      <w:szCs w:val="22"/>
      <w:lang w:eastAsia="zh-TW"/>
      <w14:ligatures w14:val="standardContextual"/>
    </w:rPr>
  </w:style>
  <w:style w:type="paragraph" w:styleId="Cmsor1">
    <w:name w:val="heading 1"/>
    <w:basedOn w:val="Norml"/>
    <w:next w:val="Norml"/>
    <w:link w:val="Cmsor1Char"/>
    <w:uiPriority w:val="4"/>
    <w:qFormat/>
    <w:rsid w:val="00BF7B0E"/>
    <w:pPr>
      <w:keepNext/>
      <w:pageBreakBefore/>
      <w:numPr>
        <w:numId w:val="41"/>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BF7B0E"/>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BF7B0E"/>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BF7B0E"/>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BF7B0E"/>
    <w:pPr>
      <w:numPr>
        <w:ilvl w:val="4"/>
        <w:numId w:val="41"/>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BF7B0E"/>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BF7B0E"/>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BF7B0E"/>
  </w:style>
  <w:style w:type="table" w:customStyle="1" w:styleId="TableNormal">
    <w:name w:val="Table Normal"/>
    <w:rsid w:val="00BF7B0E"/>
    <w:pPr>
      <w:ind w:firstLine="0"/>
    </w:pPr>
    <w:rPr>
      <w:rFonts w:ascii="Gentium Plus" w:eastAsia="Arial Unicode MS" w:hAnsi="Gentium Plus" w:cs="Murty Sanskrit"/>
      <w:lang w:eastAsia="zh-TW"/>
    </w:rPr>
    <w:tblPr>
      <w:tblCellMar>
        <w:top w:w="0" w:type="dxa"/>
        <w:left w:w="0" w:type="dxa"/>
        <w:bottom w:w="0" w:type="dxa"/>
        <w:right w:w="0" w:type="dxa"/>
      </w:tblCellMar>
    </w:tblPr>
  </w:style>
  <w:style w:type="paragraph" w:styleId="Cm">
    <w:name w:val="Title"/>
    <w:basedOn w:val="Norml"/>
    <w:link w:val="CmChar"/>
    <w:uiPriority w:val="9"/>
    <w:qFormat/>
    <w:rsid w:val="00BF7B0E"/>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paragraph" w:styleId="Alcm">
    <w:name w:val="Subtitle"/>
    <w:basedOn w:val="Norml"/>
    <w:link w:val="AlcmChar"/>
    <w:uiPriority w:val="9"/>
    <w:qFormat/>
    <w:rsid w:val="00BF7B0E"/>
    <w:pPr>
      <w:spacing w:before="120" w:after="120"/>
      <w:jc w:val="center"/>
      <w:outlineLvl w:val="1"/>
    </w:pPr>
    <w:rPr>
      <w:rFonts w:ascii="Tahoma" w:hAnsi="Tahoma"/>
      <w:sz w:val="28"/>
      <w:szCs w:val="26"/>
    </w:rPr>
  </w:style>
  <w:style w:type="paragraph" w:styleId="Jegyzetszveg">
    <w:name w:val="annotation text"/>
    <w:basedOn w:val="Norml"/>
    <w:link w:val="JegyzetszvegChar"/>
    <w:uiPriority w:val="99"/>
    <w:unhideWhenUsed/>
    <w:rsid w:val="00BF7B0E"/>
    <w:rPr>
      <w:rFonts w:cs="Murty Sanskrit"/>
      <w:sz w:val="20"/>
      <w:szCs w:val="18"/>
    </w:rPr>
  </w:style>
  <w:style w:type="character" w:customStyle="1" w:styleId="CommentaireCar">
    <w:name w:val="Commentaire Car"/>
    <w:basedOn w:val="Bekezdsalapbettpusa"/>
    <w:uiPriority w:val="99"/>
    <w:rsid w:val="00B60AF1"/>
    <w:rPr>
      <w:rFonts w:ascii="Gentium Plus" w:eastAsia="Arial Unicode MS" w:hAnsi="Gentium Plus" w:cs="Mangal"/>
      <w:sz w:val="20"/>
      <w:szCs w:val="18"/>
      <w:lang w:eastAsia="en-US" w:bidi="ar-SA"/>
    </w:rPr>
  </w:style>
  <w:style w:type="character" w:styleId="Jegyzethivatkozs">
    <w:name w:val="annotation reference"/>
    <w:basedOn w:val="Bekezdsalapbettpusa"/>
    <w:uiPriority w:val="99"/>
    <w:semiHidden/>
    <w:unhideWhenUsed/>
    <w:rsid w:val="00BF7B0E"/>
    <w:rPr>
      <w:sz w:val="16"/>
      <w:szCs w:val="16"/>
    </w:rPr>
  </w:style>
  <w:style w:type="paragraph" w:styleId="Buborkszveg">
    <w:name w:val="Balloon Text"/>
    <w:basedOn w:val="Norml"/>
    <w:link w:val="BuborkszvegChar"/>
    <w:uiPriority w:val="99"/>
    <w:semiHidden/>
    <w:unhideWhenUsed/>
    <w:rsid w:val="00BF7B0E"/>
    <w:rPr>
      <w:rFonts w:ascii="Segoe UI" w:hAnsi="Segoe UI" w:cs="Murty Sanskrit"/>
      <w:sz w:val="18"/>
      <w:szCs w:val="16"/>
    </w:rPr>
  </w:style>
  <w:style w:type="character" w:customStyle="1" w:styleId="TextedebullesCar">
    <w:name w:val="Texte de bulles Car"/>
    <w:basedOn w:val="Bekezdsalapbettpusa"/>
    <w:uiPriority w:val="99"/>
    <w:semiHidden/>
    <w:rsid w:val="00B60AF1"/>
    <w:rPr>
      <w:rFonts w:ascii="Segoe UI" w:eastAsia="Arial Unicode MS" w:hAnsi="Segoe UI" w:cs="Mangal"/>
      <w:sz w:val="18"/>
      <w:szCs w:val="16"/>
      <w:lang w:eastAsia="en-US" w:bidi="ar-SA"/>
    </w:rPr>
  </w:style>
  <w:style w:type="character" w:customStyle="1" w:styleId="Sous-titreCar">
    <w:name w:val="Sous-titre Car"/>
    <w:basedOn w:val="Bekezdsalapbettpusa"/>
    <w:uiPriority w:val="9"/>
    <w:rsid w:val="00B60AF1"/>
    <w:rPr>
      <w:rFonts w:ascii="Calibri" w:eastAsia="Arial Unicode MS" w:hAnsi="Calibri" w:cs="Arial Unicode MS"/>
      <w:sz w:val="28"/>
      <w:szCs w:val="26"/>
      <w:lang w:eastAsia="en-US" w:bidi="ar-SA"/>
    </w:rPr>
  </w:style>
  <w:style w:type="character" w:customStyle="1" w:styleId="TitreCar">
    <w:name w:val="Titre Car"/>
    <w:basedOn w:val="Bekezdsalapbettpusa"/>
    <w:uiPriority w:val="9"/>
    <w:rsid w:val="00B60AF1"/>
    <w:rPr>
      <w:rFonts w:ascii="Calibri" w:eastAsia="Arial Unicode MS" w:hAnsi="Calibri" w:cs="Arial Unicode MS"/>
      <w:b/>
      <w:bCs/>
      <w:kern w:val="28"/>
      <w:sz w:val="96"/>
      <w:szCs w:val="32"/>
      <w:lang w:eastAsia="en-US" w:bidi="ar-SA"/>
    </w:rPr>
  </w:style>
  <w:style w:type="character" w:customStyle="1" w:styleId="Titre1Car">
    <w:name w:val="Titre 1 Car"/>
    <w:basedOn w:val="Bekezdsalapbettpusa"/>
    <w:uiPriority w:val="4"/>
    <w:rsid w:val="00B60AF1"/>
    <w:rPr>
      <w:rFonts w:ascii="Calibri" w:eastAsia="Arial Unicode MS" w:hAnsi="Calibri" w:cs="Arial Unicode MS"/>
      <w:b/>
      <w:bCs/>
      <w:kern w:val="32"/>
      <w:sz w:val="32"/>
      <w:szCs w:val="30"/>
      <w:lang w:eastAsia="en-US" w:bidi="ar-SA"/>
    </w:rPr>
  </w:style>
  <w:style w:type="character" w:customStyle="1" w:styleId="Titre2Car">
    <w:name w:val="Titre 2 Car"/>
    <w:basedOn w:val="Bekezdsalapbettpusa"/>
    <w:uiPriority w:val="4"/>
    <w:rsid w:val="00B60AF1"/>
    <w:rPr>
      <w:rFonts w:ascii="Calibri" w:eastAsia="Arial Unicode MS" w:hAnsi="Calibri" w:cs="Arial Unicode MS"/>
      <w:kern w:val="32"/>
      <w:sz w:val="28"/>
      <w:szCs w:val="26"/>
      <w:lang w:eastAsia="en-US" w:bidi="ar-SA"/>
    </w:rPr>
  </w:style>
  <w:style w:type="character" w:customStyle="1" w:styleId="Titre3Car">
    <w:name w:val="Titre 3 Car"/>
    <w:basedOn w:val="Bekezdsalapbettpusa"/>
    <w:uiPriority w:val="4"/>
    <w:rsid w:val="00B60AF1"/>
    <w:rPr>
      <w:rFonts w:ascii="Calibri" w:eastAsia="Arial Unicode MS" w:hAnsi="Calibri" w:cs="Arial Unicode MS"/>
      <w:kern w:val="32"/>
      <w:lang w:eastAsia="en-US" w:bidi="ar-SA"/>
    </w:rPr>
  </w:style>
  <w:style w:type="character" w:customStyle="1" w:styleId="Titre4Car">
    <w:name w:val="Titre 4 Car"/>
    <w:basedOn w:val="Bekezdsalapbettpusa"/>
    <w:uiPriority w:val="4"/>
    <w:rsid w:val="00B60AF1"/>
    <w:rPr>
      <w:rFonts w:ascii="Calibri" w:eastAsia="Arial Unicode MS" w:hAnsi="Calibri" w:cs="Arial Unicode MS"/>
      <w:kern w:val="32"/>
      <w:lang w:eastAsia="en-US" w:bidi="ar-SA"/>
    </w:rPr>
  </w:style>
  <w:style w:type="character" w:customStyle="1" w:styleId="Titre5Car">
    <w:name w:val="Titre 5 Car"/>
    <w:basedOn w:val="Bekezdsalapbettpusa"/>
    <w:uiPriority w:val="4"/>
    <w:rsid w:val="00B60AF1"/>
    <w:rPr>
      <w:rFonts w:ascii="Tahoma" w:eastAsia="Arial Unicode MS" w:hAnsi="Tahoma" w:cs="Arial Unicode MS"/>
      <w:sz w:val="22"/>
      <w:szCs w:val="22"/>
      <w:lang w:eastAsia="en-US" w:bidi="ar-SA"/>
    </w:rPr>
  </w:style>
  <w:style w:type="paragraph" w:styleId="llb">
    <w:name w:val="footer"/>
    <w:basedOn w:val="Norml"/>
    <w:link w:val="llbChar"/>
    <w:uiPriority w:val="24"/>
    <w:rsid w:val="00BF7B0E"/>
    <w:pPr>
      <w:tabs>
        <w:tab w:val="center" w:pos="4536"/>
        <w:tab w:val="right" w:pos="9072"/>
      </w:tabs>
    </w:pPr>
  </w:style>
  <w:style w:type="character" w:customStyle="1" w:styleId="PieddepageCar">
    <w:name w:val="Pied de page Car"/>
    <w:basedOn w:val="Bekezdsalapbettpusa"/>
    <w:uiPriority w:val="24"/>
    <w:rsid w:val="00B60AF1"/>
    <w:rPr>
      <w:rFonts w:ascii="Gentium Plus" w:eastAsia="Arial Unicode MS" w:hAnsi="Gentium Plus" w:cs="Arial Unicode MS"/>
      <w:sz w:val="22"/>
      <w:szCs w:val="22"/>
      <w:lang w:eastAsia="en-US" w:bidi="ar-SA"/>
    </w:rPr>
  </w:style>
  <w:style w:type="character" w:customStyle="1" w:styleId="Foreign">
    <w:name w:val="Foreign"/>
    <w:basedOn w:val="Bekezdsalapbettpusa"/>
    <w:uiPriority w:val="1"/>
    <w:rsid w:val="00BF7B0E"/>
    <w:rPr>
      <w:i/>
      <w:iCs/>
      <w:noProof/>
    </w:rPr>
  </w:style>
  <w:style w:type="paragraph" w:styleId="Lista">
    <w:name w:val="List"/>
    <w:basedOn w:val="Norml"/>
    <w:uiPriority w:val="7"/>
    <w:qFormat/>
    <w:rsid w:val="00BF7B0E"/>
    <w:pPr>
      <w:numPr>
        <w:numId w:val="4"/>
      </w:numPr>
      <w:jc w:val="left"/>
    </w:pPr>
  </w:style>
  <w:style w:type="paragraph" w:styleId="Lista2">
    <w:name w:val="List 2"/>
    <w:basedOn w:val="Lista"/>
    <w:uiPriority w:val="7"/>
    <w:rsid w:val="00BF7B0E"/>
    <w:pPr>
      <w:numPr>
        <w:ilvl w:val="1"/>
      </w:numPr>
    </w:pPr>
  </w:style>
  <w:style w:type="paragraph" w:styleId="Lista3">
    <w:name w:val="List 3"/>
    <w:basedOn w:val="Lista"/>
    <w:uiPriority w:val="7"/>
    <w:rsid w:val="00BF7B0E"/>
    <w:pPr>
      <w:numPr>
        <w:ilvl w:val="2"/>
      </w:numPr>
    </w:pPr>
  </w:style>
  <w:style w:type="paragraph" w:styleId="Lista4">
    <w:name w:val="List 4"/>
    <w:basedOn w:val="Lista"/>
    <w:uiPriority w:val="7"/>
    <w:rsid w:val="00BF7B0E"/>
    <w:pPr>
      <w:numPr>
        <w:ilvl w:val="3"/>
      </w:numPr>
    </w:pPr>
  </w:style>
  <w:style w:type="paragraph" w:styleId="Lista5">
    <w:name w:val="List 5"/>
    <w:basedOn w:val="Lista"/>
    <w:uiPriority w:val="7"/>
    <w:rsid w:val="00BF7B0E"/>
    <w:pPr>
      <w:numPr>
        <w:ilvl w:val="4"/>
      </w:numPr>
    </w:pPr>
  </w:style>
  <w:style w:type="paragraph" w:styleId="lfej">
    <w:name w:val="header"/>
    <w:basedOn w:val="Norml"/>
    <w:link w:val="lfejChar"/>
    <w:uiPriority w:val="24"/>
    <w:qFormat/>
    <w:rsid w:val="00BF7B0E"/>
    <w:pPr>
      <w:tabs>
        <w:tab w:val="center" w:pos="4536"/>
        <w:tab w:val="right" w:pos="9072"/>
      </w:tabs>
    </w:pPr>
  </w:style>
  <w:style w:type="character" w:customStyle="1" w:styleId="En-tteCar">
    <w:name w:val="En-tête Car"/>
    <w:basedOn w:val="Bekezdsalapbettpusa"/>
    <w:uiPriority w:val="24"/>
    <w:rsid w:val="00B60AF1"/>
    <w:rPr>
      <w:rFonts w:ascii="Gentium Plus" w:eastAsia="Arial Unicode MS" w:hAnsi="Gentium Plus" w:cs="Arial Unicode MS"/>
      <w:sz w:val="22"/>
      <w:szCs w:val="22"/>
      <w:lang w:eastAsia="en-US" w:bidi="ar-SA"/>
    </w:rPr>
  </w:style>
  <w:style w:type="paragraph" w:styleId="Irodalomjegyzk">
    <w:name w:val="Bibliography"/>
    <w:aliases w:val="Bibliography"/>
    <w:basedOn w:val="Norml"/>
    <w:uiPriority w:val="37"/>
    <w:rsid w:val="00BF7B0E"/>
    <w:pPr>
      <w:spacing w:line="300" w:lineRule="exact"/>
      <w:ind w:left="720" w:hanging="720"/>
    </w:pPr>
  </w:style>
  <w:style w:type="character" w:customStyle="1" w:styleId="Code">
    <w:name w:val="Code"/>
    <w:uiPriority w:val="1"/>
    <w:qFormat/>
    <w:rsid w:val="00BF7B0E"/>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BF7B0E"/>
    <w:rPr>
      <w:rFonts w:ascii="Tahoma" w:hAnsi="Tahoma"/>
      <w:noProof/>
      <w:color w:val="00B050"/>
      <w:sz w:val="20"/>
    </w:rPr>
  </w:style>
  <w:style w:type="paragraph" w:styleId="Lbjegyzetszveg">
    <w:name w:val="footnote text"/>
    <w:basedOn w:val="Norml"/>
    <w:link w:val="LbjegyzetszvegChar"/>
    <w:rsid w:val="00BF7B0E"/>
    <w:pPr>
      <w:tabs>
        <w:tab w:val="right" w:pos="227"/>
        <w:tab w:val="left" w:pos="284"/>
      </w:tabs>
      <w:spacing w:line="240" w:lineRule="exact"/>
      <w:ind w:left="284" w:hanging="284"/>
      <w:jc w:val="left"/>
    </w:pPr>
    <w:rPr>
      <w:sz w:val="20"/>
      <w:szCs w:val="20"/>
    </w:rPr>
  </w:style>
  <w:style w:type="character" w:styleId="Lbjegyzet-hivatkozs">
    <w:name w:val="footnote reference"/>
    <w:basedOn w:val="Bekezdsalapbettpusa"/>
    <w:uiPriority w:val="99"/>
    <w:unhideWhenUsed/>
    <w:rsid w:val="00BF7B0E"/>
    <w:rPr>
      <w:vertAlign w:val="superscript"/>
    </w:rPr>
  </w:style>
  <w:style w:type="character" w:customStyle="1" w:styleId="ForeignKannadaScript">
    <w:name w:val="Foreign: KannadaScript"/>
    <w:basedOn w:val="Foreign"/>
    <w:uiPriority w:val="1"/>
    <w:qFormat/>
    <w:rsid w:val="00BF7B0E"/>
    <w:rPr>
      <w:rFonts w:ascii="Nirmala UI" w:hAnsi="Nirmala UI" w:cs="Nirmala UI"/>
      <w:b w:val="0"/>
      <w:bCs w:val="0"/>
      <w:i w:val="0"/>
      <w:iCs w:val="0"/>
      <w:noProof/>
    </w:rPr>
  </w:style>
  <w:style w:type="character" w:customStyle="1" w:styleId="ForeignTamilScript">
    <w:name w:val="Foreign: TamilScript"/>
    <w:basedOn w:val="Foreign"/>
    <w:uiPriority w:val="1"/>
    <w:qFormat/>
    <w:rsid w:val="000D0902"/>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BF7B0E"/>
    <w:rPr>
      <w:rFonts w:ascii="Noto Sans Balinese" w:hAnsi="Noto Sans Balinese" w:cs="Noto Sans Balinese"/>
      <w:b w:val="0"/>
      <w:bCs w:val="0"/>
      <w:i/>
      <w:iCs/>
      <w:noProof/>
      <w:position w:val="0"/>
      <w:szCs w:val="24"/>
    </w:rPr>
  </w:style>
  <w:style w:type="character" w:customStyle="1" w:styleId="ForeignThaiScript">
    <w:name w:val="Foreign: ThaiScript"/>
    <w:basedOn w:val="Foreign"/>
    <w:uiPriority w:val="1"/>
    <w:qFormat/>
    <w:rsid w:val="00BF7B0E"/>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BF7B0E"/>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BF7B0E"/>
    <w:rPr>
      <w:rFonts w:ascii="Arial Unicode MS" w:eastAsia="Arial Unicode MS" w:hAnsi="Arial Unicode MS" w:cs="Arial Unicode MS"/>
      <w:b w:val="0"/>
      <w:bCs w:val="0"/>
      <w:i w:val="0"/>
      <w:iCs w:val="0"/>
      <w:noProof/>
    </w:rPr>
  </w:style>
  <w:style w:type="character" w:customStyle="1" w:styleId="NotedebasdepageCar">
    <w:name w:val="Note de bas de page Car"/>
    <w:basedOn w:val="Bekezdsalapbettpusa"/>
    <w:uiPriority w:val="99"/>
    <w:rsid w:val="00B60AF1"/>
    <w:rPr>
      <w:rFonts w:ascii="Gentium Plus" w:eastAsia="Arial Unicode MS" w:hAnsi="Gentium Plus" w:cs="Arial Unicode MS"/>
      <w:sz w:val="18"/>
      <w:szCs w:val="16"/>
      <w:lang w:eastAsia="en-US" w:bidi="ar-SA"/>
    </w:rPr>
  </w:style>
  <w:style w:type="paragraph" w:styleId="NormlWeb">
    <w:name w:val="Normal (Web)"/>
    <w:basedOn w:val="Norml"/>
    <w:uiPriority w:val="99"/>
    <w:semiHidden/>
    <w:unhideWhenUsed/>
    <w:rsid w:val="00BF7B0E"/>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BF7B0E"/>
    <w:pPr>
      <w:tabs>
        <w:tab w:val="right" w:pos="851"/>
        <w:tab w:val="left" w:pos="1134"/>
      </w:tabs>
      <w:jc w:val="left"/>
    </w:pPr>
  </w:style>
  <w:style w:type="character" w:styleId="Hiperhivatkozs">
    <w:name w:val="Hyperlink"/>
    <w:basedOn w:val="Bekezdsalapbettpusa"/>
    <w:uiPriority w:val="99"/>
    <w:unhideWhenUsed/>
    <w:rsid w:val="00BF7B0E"/>
    <w:rPr>
      <w:color w:val="002060"/>
      <w:u w:val="single"/>
    </w:rPr>
  </w:style>
  <w:style w:type="character" w:styleId="Feloldatlanmegemlts">
    <w:name w:val="Unresolved Mention"/>
    <w:basedOn w:val="Bekezdsalapbettpusa"/>
    <w:uiPriority w:val="99"/>
    <w:semiHidden/>
    <w:unhideWhenUsed/>
    <w:rsid w:val="00BF7B0E"/>
    <w:rPr>
      <w:color w:val="605E5C"/>
      <w:shd w:val="clear" w:color="auto" w:fill="E1DFDD"/>
    </w:rPr>
  </w:style>
  <w:style w:type="character" w:styleId="Mrltotthiperhivatkozs">
    <w:name w:val="FollowedHyperlink"/>
    <w:basedOn w:val="Bekezdsalapbettpusa"/>
    <w:uiPriority w:val="99"/>
    <w:semiHidden/>
    <w:unhideWhenUsed/>
    <w:rsid w:val="00BF7B0E"/>
    <w:rPr>
      <w:color w:val="800080" w:themeColor="followedHyperlink"/>
      <w:u w:val="single"/>
    </w:rPr>
  </w:style>
  <w:style w:type="table" w:styleId="Rcsostblzat">
    <w:name w:val="Table Grid"/>
    <w:basedOn w:val="Normltblzat"/>
    <w:uiPriority w:val="39"/>
    <w:rsid w:val="00BF7B0E"/>
    <w:rPr>
      <w:rFonts w:ascii="Gentium Plus" w:eastAsia="Arial Unicode MS" w:hAnsi="Gentium Plus" w:cs="Gentium Plus"/>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BF7B0E"/>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BF7B0E"/>
    <w:rPr>
      <w:noProof/>
      <w:position w:val="-10"/>
    </w:rPr>
  </w:style>
  <w:style w:type="character" w:customStyle="1" w:styleId="ForeignKhmerScript">
    <w:name w:val="Foreign: KhmerScript"/>
    <w:basedOn w:val="Bekezdsalapbettpusa"/>
    <w:uiPriority w:val="1"/>
    <w:qFormat/>
    <w:rsid w:val="00BF7B0E"/>
    <w:rPr>
      <w:rFonts w:ascii="DaunPenh" w:hAnsi="DaunPenh" w:cs="DaunPenh"/>
      <w:bCs w:val="0"/>
      <w:iCs w:val="0"/>
      <w:szCs w:val="36"/>
      <w:lang w:bidi="km-KH"/>
    </w:rPr>
  </w:style>
  <w:style w:type="paragraph" w:styleId="TJ1">
    <w:name w:val="toc 1"/>
    <w:basedOn w:val="Norml"/>
    <w:next w:val="Norml"/>
    <w:uiPriority w:val="39"/>
    <w:unhideWhenUsed/>
    <w:rsid w:val="00BF7B0E"/>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BF7B0E"/>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BF7B0E"/>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BF7B0E"/>
    <w:pPr>
      <w:widowControl/>
      <w:ind w:firstLine="0"/>
      <w:jc w:val="left"/>
    </w:pPr>
    <w:rPr>
      <w:rFonts w:ascii="Gentium Plus" w:eastAsia="Arial Unicode MS" w:hAnsi="Gentium Plus" w:cs="Gentium Plus"/>
      <w:szCs w:val="22"/>
      <w:lang w:eastAsia="zh-TW"/>
    </w:rPr>
  </w:style>
  <w:style w:type="character" w:customStyle="1" w:styleId="Nv">
    <w:name w:val="Név"/>
    <w:basedOn w:val="Bekezdsalapbettpusa"/>
    <w:uiPriority w:val="1"/>
    <w:rsid w:val="00BF7B0E"/>
    <w:rPr>
      <w:smallCaps/>
      <w:noProof/>
    </w:rPr>
  </w:style>
  <w:style w:type="character" w:customStyle="1" w:styleId="Codeattribute">
    <w:name w:val="Code_attribute"/>
    <w:basedOn w:val="Code"/>
    <w:uiPriority w:val="1"/>
    <w:qFormat/>
    <w:rsid w:val="00BF7B0E"/>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BF7B0E"/>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BF7B0E"/>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BF7B0E"/>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BF7B0E"/>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BF7B0E"/>
    <w:pPr>
      <w:keepNext/>
      <w:spacing w:line="240" w:lineRule="auto"/>
      <w:jc w:val="center"/>
    </w:pPr>
    <w:rPr>
      <w:i/>
      <w:iCs/>
      <w:sz w:val="20"/>
      <w:szCs w:val="18"/>
    </w:rPr>
  </w:style>
  <w:style w:type="table" w:customStyle="1" w:styleId="CodeSampleTable">
    <w:name w:val="CodeSampleTable"/>
    <w:basedOn w:val="Normltblzat"/>
    <w:uiPriority w:val="99"/>
    <w:rsid w:val="00BF7B0E"/>
    <w:pPr>
      <w:widowControl/>
      <w:ind w:firstLine="0"/>
      <w:jc w:val="left"/>
    </w:pPr>
    <w:rPr>
      <w:rFonts w:ascii="Gentium Plus" w:eastAsia="Arial Unicode MS" w:hAnsi="Gentium Plus" w:cs="Gentium Plus"/>
      <w:sz w:val="18"/>
      <w:lang w:eastAsia="zh-TW"/>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BF7B0E"/>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BF7B0E"/>
    <w:pPr>
      <w:numPr>
        <w:numId w:val="30"/>
      </w:numPr>
      <w:spacing w:before="60"/>
      <w:contextualSpacing/>
    </w:pPr>
  </w:style>
  <w:style w:type="character" w:customStyle="1" w:styleId="ForeignTamilGrantha">
    <w:name w:val="Foreign:TamilGrantha"/>
    <w:basedOn w:val="ForeignTamilScript"/>
    <w:uiPriority w:val="1"/>
    <w:qFormat/>
    <w:rsid w:val="00BF7B0E"/>
    <w:rPr>
      <w:rFonts w:ascii="Noto Sans Grantha" w:hAnsi="Noto Sans Grantha" w:cs="Noto Sans Grantha"/>
      <w:b w:val="0"/>
      <w:bCs w:val="0"/>
      <w:i w:val="0"/>
      <w:iCs w:val="0"/>
      <w:noProof/>
      <w:szCs w:val="24"/>
    </w:rPr>
  </w:style>
  <w:style w:type="character" w:customStyle="1" w:styleId="ForeignDevanagariScript">
    <w:name w:val="Foreign: DevanagariScript"/>
    <w:basedOn w:val="ForeignKannadaScript"/>
    <w:uiPriority w:val="1"/>
    <w:qFormat/>
    <w:rsid w:val="00513961"/>
    <w:rPr>
      <w:rFonts w:ascii="Tiro Devanagari Sanskrit" w:hAnsi="Tiro Devanagari Sanskrit" w:cs="Tiro Devanagari Sanskrit"/>
      <w:b w:val="0"/>
      <w:bCs w:val="0"/>
      <w:i w:val="0"/>
      <w:iCs w:val="0"/>
      <w:noProof/>
    </w:rPr>
  </w:style>
  <w:style w:type="character" w:customStyle="1" w:styleId="MetreCode">
    <w:name w:val="MetreCode"/>
    <w:basedOn w:val="Bekezdsalapbettpusa"/>
    <w:uiPriority w:val="1"/>
    <w:qFormat/>
    <w:rsid w:val="00BF7B0E"/>
    <w:rPr>
      <w:rFonts w:ascii="Cardo" w:hAnsi="Cardo" w:cs="Murty Sanskrit"/>
      <w:spacing w:val="30"/>
    </w:rPr>
  </w:style>
  <w:style w:type="paragraph" w:customStyle="1" w:styleId="Frontmatter">
    <w:name w:val="Frontmatter"/>
    <w:basedOn w:val="Norml"/>
    <w:qFormat/>
    <w:rsid w:val="00BF7B0E"/>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BF7B0E"/>
    <w:pPr>
      <w:spacing w:line="240" w:lineRule="auto"/>
    </w:pPr>
    <w:rPr>
      <w:b/>
      <w:bCs/>
      <w:szCs w:val="20"/>
    </w:rPr>
  </w:style>
  <w:style w:type="character" w:customStyle="1" w:styleId="MegjegyzstrgyaChar">
    <w:name w:val="Megjegyzés tárgya Char"/>
    <w:basedOn w:val="JegyzetszvegChar"/>
    <w:link w:val="Megjegyzstrgya"/>
    <w:uiPriority w:val="99"/>
    <w:semiHidden/>
    <w:rsid w:val="00BF7B0E"/>
    <w:rPr>
      <w:rFonts w:ascii="Gentium Plus" w:eastAsiaTheme="minorEastAsia" w:hAnsi="Gentium Plus" w:cs="Murty Sanskrit"/>
      <w:b/>
      <w:bCs/>
      <w:kern w:val="2"/>
      <w:sz w:val="20"/>
      <w:szCs w:val="20"/>
      <w:lang w:eastAsia="zh-TW"/>
      <w14:ligatures w14:val="standardContextual"/>
    </w:rPr>
  </w:style>
  <w:style w:type="character" w:customStyle="1" w:styleId="ForeignBurmeseScript">
    <w:name w:val="Foreign: BurmeseScript"/>
    <w:basedOn w:val="Foreign"/>
    <w:uiPriority w:val="1"/>
    <w:qFormat/>
    <w:rsid w:val="00BF7B0E"/>
    <w:rPr>
      <w:rFonts w:ascii="Myanmar Text" w:hAnsi="Myanmar Text" w:cs="Myanmar Text"/>
      <w:i w:val="0"/>
      <w:iCs/>
      <w:noProof/>
    </w:rPr>
  </w:style>
  <w:style w:type="character" w:customStyle="1" w:styleId="JegyzetszvegChar">
    <w:name w:val="Jegyzetszöveg Char"/>
    <w:basedOn w:val="Bekezdsalapbettpusa"/>
    <w:link w:val="Jegyzetszveg"/>
    <w:uiPriority w:val="99"/>
    <w:rsid w:val="00BF7B0E"/>
    <w:rPr>
      <w:rFonts w:ascii="Gentium Plus" w:eastAsiaTheme="minorEastAsia" w:hAnsi="Gentium Plus" w:cs="Murty Sanskrit"/>
      <w:kern w:val="2"/>
      <w:sz w:val="20"/>
      <w:szCs w:val="18"/>
      <w:lang w:eastAsia="zh-TW"/>
      <w14:ligatures w14:val="standardContextual"/>
    </w:rPr>
  </w:style>
  <w:style w:type="character" w:customStyle="1" w:styleId="BuborkszvegChar">
    <w:name w:val="Buborékszöveg Char"/>
    <w:basedOn w:val="Bekezdsalapbettpusa"/>
    <w:link w:val="Buborkszveg"/>
    <w:uiPriority w:val="99"/>
    <w:semiHidden/>
    <w:rsid w:val="00BF7B0E"/>
    <w:rPr>
      <w:rFonts w:ascii="Segoe UI" w:eastAsiaTheme="minorEastAsia" w:hAnsi="Segoe UI" w:cs="Murty Sanskrit"/>
      <w:kern w:val="2"/>
      <w:sz w:val="18"/>
      <w:szCs w:val="16"/>
      <w:lang w:eastAsia="zh-TW"/>
      <w14:ligatures w14:val="standardContextual"/>
    </w:rPr>
  </w:style>
  <w:style w:type="character" w:customStyle="1" w:styleId="AlcmChar">
    <w:name w:val="Alcím Char"/>
    <w:basedOn w:val="Bekezdsalapbettpusa"/>
    <w:link w:val="Alcm"/>
    <w:uiPriority w:val="9"/>
    <w:rsid w:val="00BF7B0E"/>
    <w:rPr>
      <w:rFonts w:ascii="Tahoma" w:eastAsiaTheme="minorEastAsia" w:hAnsi="Tahoma" w:cs="Arial Unicode MS"/>
      <w:kern w:val="2"/>
      <w:sz w:val="28"/>
      <w:szCs w:val="26"/>
      <w:lang w:eastAsia="zh-TW"/>
      <w14:ligatures w14:val="standardContextual"/>
    </w:rPr>
  </w:style>
  <w:style w:type="character" w:customStyle="1" w:styleId="CmChar">
    <w:name w:val="Cím Char"/>
    <w:basedOn w:val="Bekezdsalapbettpusa"/>
    <w:link w:val="Cm"/>
    <w:uiPriority w:val="9"/>
    <w:rsid w:val="00BF7B0E"/>
    <w:rPr>
      <w:rFonts w:ascii="Calibri" w:eastAsia="Arial Unicode MS" w:hAnsi="Calibri" w:cs="Arial Unicode MS"/>
      <w:b/>
      <w:bCs/>
      <w:kern w:val="28"/>
      <w:sz w:val="96"/>
      <w:szCs w:val="32"/>
      <w:lang w:eastAsia="en-US" w:bidi="ar-SA"/>
    </w:rPr>
  </w:style>
  <w:style w:type="character" w:customStyle="1" w:styleId="Cmsor1Char">
    <w:name w:val="Címsor 1 Char"/>
    <w:basedOn w:val="Bekezdsalapbettpusa"/>
    <w:link w:val="Cmsor1"/>
    <w:uiPriority w:val="4"/>
    <w:rsid w:val="00BF7B0E"/>
    <w:rPr>
      <w:rFonts w:ascii="Calibri" w:eastAsia="Arial Unicode MS" w:hAnsi="Calibri" w:cs="Arial Unicode MS"/>
      <w:b/>
      <w:bCs/>
      <w:kern w:val="32"/>
      <w:sz w:val="32"/>
      <w:szCs w:val="30"/>
      <w:lang w:eastAsia="en-US" w:bidi="ar-SA"/>
    </w:rPr>
  </w:style>
  <w:style w:type="character" w:customStyle="1" w:styleId="Cmsor2Char">
    <w:name w:val="Címsor 2 Char"/>
    <w:basedOn w:val="Bekezdsalapbettpusa"/>
    <w:link w:val="Cmsor2"/>
    <w:uiPriority w:val="4"/>
    <w:rsid w:val="00BF7B0E"/>
    <w:rPr>
      <w:rFonts w:ascii="Calibri" w:eastAsia="Arial Unicode MS" w:hAnsi="Calibri" w:cs="Arial Unicode MS"/>
      <w:kern w:val="32"/>
      <w:sz w:val="28"/>
      <w:szCs w:val="26"/>
      <w:lang w:eastAsia="en-US" w:bidi="ar-SA"/>
    </w:rPr>
  </w:style>
  <w:style w:type="character" w:customStyle="1" w:styleId="Cmsor3Char">
    <w:name w:val="Címsor 3 Char"/>
    <w:basedOn w:val="Bekezdsalapbettpusa"/>
    <w:link w:val="Cmsor3"/>
    <w:uiPriority w:val="4"/>
    <w:rsid w:val="00BF7B0E"/>
    <w:rPr>
      <w:rFonts w:ascii="Calibri" w:eastAsia="Arial Unicode MS" w:hAnsi="Calibri" w:cs="Arial Unicode MS"/>
      <w:kern w:val="32"/>
      <w:lang w:eastAsia="en-US" w:bidi="ar-SA"/>
    </w:rPr>
  </w:style>
  <w:style w:type="character" w:customStyle="1" w:styleId="Cmsor4Char">
    <w:name w:val="Címsor 4 Char"/>
    <w:basedOn w:val="Bekezdsalapbettpusa"/>
    <w:link w:val="Cmsor4"/>
    <w:uiPriority w:val="4"/>
    <w:rsid w:val="00BF7B0E"/>
    <w:rPr>
      <w:rFonts w:ascii="Calibri" w:eastAsia="Arial Unicode MS" w:hAnsi="Calibri" w:cs="Arial Unicode MS"/>
      <w:kern w:val="32"/>
      <w:sz w:val="22"/>
      <w:lang w:eastAsia="en-US" w:bidi="ar-SA"/>
    </w:rPr>
  </w:style>
  <w:style w:type="character" w:customStyle="1" w:styleId="Cmsor5Char">
    <w:name w:val="Címsor 5 Char"/>
    <w:basedOn w:val="Bekezdsalapbettpusa"/>
    <w:link w:val="Cmsor5"/>
    <w:uiPriority w:val="4"/>
    <w:rsid w:val="00BF7B0E"/>
    <w:rPr>
      <w:rFonts w:ascii="Tahoma" w:eastAsia="Arial Unicode MS" w:hAnsi="Tahoma" w:cs="Arial Unicode MS"/>
      <w:sz w:val="22"/>
      <w:szCs w:val="22"/>
      <w:lang w:val="hu-HU" w:eastAsia="en-US" w:bidi="ar-SA"/>
    </w:rPr>
  </w:style>
  <w:style w:type="character" w:customStyle="1" w:styleId="llbChar">
    <w:name w:val="Élőláb Char"/>
    <w:basedOn w:val="Bekezdsalapbettpusa"/>
    <w:link w:val="llb"/>
    <w:uiPriority w:val="24"/>
    <w:rsid w:val="00BF7B0E"/>
    <w:rPr>
      <w:rFonts w:ascii="Gentium Plus" w:eastAsiaTheme="minorEastAsia" w:hAnsi="Gentium Plus" w:cs="Arial Unicode MS"/>
      <w:kern w:val="2"/>
      <w:sz w:val="22"/>
      <w:szCs w:val="22"/>
      <w:lang w:eastAsia="zh-TW"/>
      <w14:ligatures w14:val="standardContextual"/>
    </w:rPr>
  </w:style>
  <w:style w:type="character" w:customStyle="1" w:styleId="lfejChar">
    <w:name w:val="Élőfej Char"/>
    <w:basedOn w:val="Bekezdsalapbettpusa"/>
    <w:link w:val="lfej"/>
    <w:uiPriority w:val="24"/>
    <w:rsid w:val="00BF7B0E"/>
    <w:rPr>
      <w:rFonts w:ascii="Gentium Plus" w:eastAsiaTheme="minorEastAsia" w:hAnsi="Gentium Plus" w:cs="Arial Unicode MS"/>
      <w:kern w:val="2"/>
      <w:sz w:val="22"/>
      <w:szCs w:val="22"/>
      <w:lang w:eastAsia="zh-TW"/>
      <w14:ligatures w14:val="standardContextual"/>
    </w:rPr>
  </w:style>
  <w:style w:type="character" w:customStyle="1" w:styleId="LbjegyzetszvegChar">
    <w:name w:val="Lábjegyzetszöveg Char"/>
    <w:basedOn w:val="Bekezdsalapbettpusa"/>
    <w:link w:val="Lbjegyzetszveg"/>
    <w:rsid w:val="00BF7B0E"/>
    <w:rPr>
      <w:rFonts w:ascii="Gentium Plus" w:eastAsiaTheme="minorEastAsia" w:hAnsi="Gentium Plus" w:cs="Arial Unicode MS"/>
      <w:kern w:val="2"/>
      <w:sz w:val="20"/>
      <w:szCs w:val="20"/>
      <w:lang w:eastAsia="zh-TW"/>
      <w14:ligatures w14:val="standardContextual"/>
    </w:rPr>
  </w:style>
  <w:style w:type="paragraph" w:styleId="TJ4">
    <w:name w:val="toc 4"/>
    <w:basedOn w:val="TJ3"/>
    <w:next w:val="Norml"/>
    <w:autoRedefine/>
    <w:uiPriority w:val="39"/>
    <w:unhideWhenUsed/>
    <w:rsid w:val="00BF7B0E"/>
    <w:pPr>
      <w:tabs>
        <w:tab w:val="clear" w:pos="1134"/>
      </w:tabs>
      <w:ind w:left="1021"/>
    </w:pPr>
  </w:style>
  <w:style w:type="character" w:styleId="Vgjegyzet-hivatkozs">
    <w:name w:val="endnote reference"/>
    <w:basedOn w:val="Bekezdsalapbettpusa"/>
    <w:uiPriority w:val="99"/>
    <w:semiHidden/>
    <w:unhideWhenUsed/>
    <w:rsid w:val="00BF7B0E"/>
    <w:rPr>
      <w:vertAlign w:val="superscript"/>
    </w:rPr>
  </w:style>
  <w:style w:type="paragraph" w:styleId="Listaszerbekezds">
    <w:name w:val="List Paragraph"/>
    <w:basedOn w:val="Norml"/>
    <w:uiPriority w:val="34"/>
    <w:qFormat/>
    <w:rsid w:val="00A32AF3"/>
    <w:pPr>
      <w:ind w:left="720"/>
      <w:contextualSpacing/>
    </w:pPr>
  </w:style>
  <w:style w:type="paragraph" w:styleId="Tartalomjegyzkcmsora">
    <w:name w:val="TOC Heading"/>
    <w:basedOn w:val="Cmsor1"/>
    <w:next w:val="Norml"/>
    <w:uiPriority w:val="39"/>
    <w:unhideWhenUsed/>
    <w:qFormat/>
    <w:rsid w:val="00BF7B0E"/>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5">
    <w:name w:val="toc 5"/>
    <w:basedOn w:val="Norml"/>
    <w:next w:val="Norml"/>
    <w:autoRedefine/>
    <w:uiPriority w:val="39"/>
    <w:unhideWhenUsed/>
    <w:rsid w:val="00BF7B0E"/>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BF7B0E"/>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BF7B0E"/>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BF7B0E"/>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BF7B0E"/>
    <w:pPr>
      <w:spacing w:after="100" w:line="259" w:lineRule="auto"/>
      <w:ind w:left="1760"/>
    </w:pPr>
    <w:rPr>
      <w:rFonts w:asciiTheme="minorHAnsi" w:hAnsiTheme="minorHAnsi" w:cstheme="minorBidi"/>
      <w:szCs w:val="20"/>
    </w:rPr>
  </w:style>
  <w:style w:type="character" w:customStyle="1" w:styleId="Metrum">
    <w:name w:val="Metrum"/>
    <w:rsid w:val="00BF7B0E"/>
    <w:rPr>
      <w:rFonts w:ascii="Cardo" w:hAnsi="Cardo"/>
      <w:noProof/>
    </w:rPr>
  </w:style>
  <w:style w:type="paragraph" w:customStyle="1" w:styleId="BlockImage">
    <w:name w:val="BlockImage"/>
    <w:basedOn w:val="Norml"/>
    <w:qFormat/>
    <w:rsid w:val="00BF7B0E"/>
    <w:pPr>
      <w:spacing w:line="240" w:lineRule="auto"/>
      <w:jc w:val="center"/>
    </w:pPr>
    <w:rPr>
      <w:noProof/>
    </w:rPr>
  </w:style>
  <w:style w:type="paragraph" w:customStyle="1" w:styleId="Image">
    <w:name w:val="Image"/>
    <w:basedOn w:val="Norml"/>
    <w:qFormat/>
    <w:rsid w:val="00BF7B0E"/>
    <w:pPr>
      <w:keepNext/>
      <w:widowControl w:val="0"/>
      <w:spacing w:before="60" w:after="60" w:line="240" w:lineRule="auto"/>
      <w:jc w:val="center"/>
    </w:pPr>
    <w:rPr>
      <w:noProof/>
      <w:sz w:val="20"/>
    </w:rPr>
  </w:style>
  <w:style w:type="paragraph" w:styleId="Szvegtrzs">
    <w:name w:val="Body Text"/>
    <w:basedOn w:val="Norml"/>
    <w:link w:val="SzvegtrzsChar"/>
    <w:uiPriority w:val="74"/>
    <w:rsid w:val="00BF7B0E"/>
    <w:pPr>
      <w:spacing w:before="120" w:after="120"/>
      <w:ind w:left="567" w:right="567"/>
      <w:contextualSpacing/>
    </w:pPr>
  </w:style>
  <w:style w:type="character" w:customStyle="1" w:styleId="SzvegtrzsChar">
    <w:name w:val="Szövegtörzs Char"/>
    <w:basedOn w:val="Bekezdsalapbettpusa"/>
    <w:link w:val="Szvegtrzs"/>
    <w:uiPriority w:val="74"/>
    <w:rsid w:val="00BF7B0E"/>
    <w:rPr>
      <w:rFonts w:ascii="Gentium Plus" w:eastAsiaTheme="minorEastAsia" w:hAnsi="Gentium Plus" w:cs="Arial Unicode MS"/>
      <w:kern w:val="2"/>
      <w:sz w:val="22"/>
      <w:szCs w:val="22"/>
      <w:lang w:eastAsia="zh-TW"/>
      <w14:ligatures w14:val="standardContextual"/>
    </w:rPr>
  </w:style>
  <w:style w:type="character" w:customStyle="1" w:styleId="ForeignIndic">
    <w:name w:val="Foreign: Indic"/>
    <w:basedOn w:val="Foreign"/>
    <w:uiPriority w:val="1"/>
    <w:qFormat/>
    <w:rsid w:val="00BF7B0E"/>
    <w:rPr>
      <w:i w:val="0"/>
      <w:iCs w:val="0"/>
      <w:noProof/>
    </w:rPr>
  </w:style>
  <w:style w:type="paragraph" w:styleId="Idzet">
    <w:name w:val="Quote"/>
    <w:basedOn w:val="Norml"/>
    <w:next w:val="Norml"/>
    <w:link w:val="IdzetChar"/>
    <w:uiPriority w:val="29"/>
    <w:unhideWhenUsed/>
    <w:rsid w:val="00BF7B0E"/>
    <w:pPr>
      <w:spacing w:before="120" w:after="120"/>
      <w:ind w:left="567" w:right="567"/>
    </w:pPr>
  </w:style>
  <w:style w:type="character" w:customStyle="1" w:styleId="IdzetChar">
    <w:name w:val="Idézet Char"/>
    <w:basedOn w:val="Bekezdsalapbettpusa"/>
    <w:link w:val="Idzet"/>
    <w:uiPriority w:val="29"/>
    <w:rsid w:val="00BF7B0E"/>
    <w:rPr>
      <w:rFonts w:ascii="Gentium Plus" w:eastAsiaTheme="minorEastAsia" w:hAnsi="Gentium Plus" w:cs="Arial Unicode MS"/>
      <w:kern w:val="2"/>
      <w:sz w:val="22"/>
      <w:szCs w:val="22"/>
      <w:lang w:eastAsia="zh-TW"/>
      <w14:ligatures w14:val="standardContextual"/>
    </w:rPr>
  </w:style>
  <w:style w:type="paragraph" w:styleId="Normlbehzs">
    <w:name w:val="Normal Indent"/>
    <w:basedOn w:val="Norml"/>
    <w:uiPriority w:val="99"/>
    <w:unhideWhenUsed/>
    <w:rsid w:val="00BF7B0E"/>
    <w:pPr>
      <w:ind w:firstLine="567"/>
    </w:pPr>
  </w:style>
  <w:style w:type="paragraph" w:customStyle="1" w:styleId="TableHead">
    <w:name w:val="TableHead"/>
    <w:basedOn w:val="Norml"/>
    <w:qFormat/>
    <w:rsid w:val="00BF7B0E"/>
    <w:pPr>
      <w:jc w:val="left"/>
    </w:pPr>
  </w:style>
  <w:style w:type="table" w:customStyle="1" w:styleId="Stlus1">
    <w:name w:val="Stílus1"/>
    <w:basedOn w:val="CodeSampleTable"/>
    <w:uiPriority w:val="99"/>
    <w:rsid w:val="00BF7B0E"/>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table" w:customStyle="1" w:styleId="FigureTable">
    <w:name w:val="FigureTable"/>
    <w:basedOn w:val="CodeSampleTable"/>
    <w:uiPriority w:val="99"/>
    <w:rsid w:val="00BF7B0E"/>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ForeignDevanagariScript"/>
    <w:uiPriority w:val="1"/>
    <w:qFormat/>
    <w:rsid w:val="000D0902"/>
    <w:rPr>
      <w:rFonts w:ascii="Uttara" w:hAnsi="Uttara" w:cs="Uttara"/>
      <w:b w:val="0"/>
      <w:bCs w:val="0"/>
      <w:i w:val="0"/>
      <w:iCs w:val="0"/>
      <w:noProof/>
      <w14:ligatures w14:val="all"/>
    </w:rPr>
  </w:style>
  <w:style w:type="character" w:customStyle="1" w:styleId="ForeignBengaliScript">
    <w:name w:val="Foreign: BengaliScript"/>
    <w:basedOn w:val="ForeignDevanagariScript"/>
    <w:uiPriority w:val="1"/>
    <w:qFormat/>
    <w:rsid w:val="000D0902"/>
    <w:rPr>
      <w:rFonts w:ascii="Tiro Devanagari Sanskrit" w:hAnsi="Tiro Devanagari Sanskrit" w:cs="Tiro Devanagari Sanskrit"/>
      <w:b w:val="0"/>
      <w:bCs w:val="0"/>
      <w:i w:val="0"/>
      <w:iCs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153729">
      <w:bodyDiv w:val="1"/>
      <w:marLeft w:val="0"/>
      <w:marRight w:val="0"/>
      <w:marTop w:val="0"/>
      <w:marBottom w:val="0"/>
      <w:divBdr>
        <w:top w:val="none" w:sz="0" w:space="0" w:color="auto"/>
        <w:left w:val="none" w:sz="0" w:space="0" w:color="auto"/>
        <w:bottom w:val="none" w:sz="0" w:space="0" w:color="auto"/>
        <w:right w:val="none" w:sz="0" w:space="0" w:color="auto"/>
      </w:divBdr>
    </w:div>
    <w:div w:id="184708596">
      <w:bodyDiv w:val="1"/>
      <w:marLeft w:val="0"/>
      <w:marRight w:val="0"/>
      <w:marTop w:val="0"/>
      <w:marBottom w:val="0"/>
      <w:divBdr>
        <w:top w:val="none" w:sz="0" w:space="0" w:color="auto"/>
        <w:left w:val="none" w:sz="0" w:space="0" w:color="auto"/>
        <w:bottom w:val="none" w:sz="0" w:space="0" w:color="auto"/>
        <w:right w:val="none" w:sz="0" w:space="0" w:color="auto"/>
      </w:divBdr>
    </w:div>
    <w:div w:id="219097393">
      <w:bodyDiv w:val="1"/>
      <w:marLeft w:val="0"/>
      <w:marRight w:val="0"/>
      <w:marTop w:val="0"/>
      <w:marBottom w:val="0"/>
      <w:divBdr>
        <w:top w:val="none" w:sz="0" w:space="0" w:color="auto"/>
        <w:left w:val="none" w:sz="0" w:space="0" w:color="auto"/>
        <w:bottom w:val="none" w:sz="0" w:space="0" w:color="auto"/>
        <w:right w:val="none" w:sz="0" w:space="0" w:color="auto"/>
      </w:divBdr>
    </w:div>
    <w:div w:id="457070170">
      <w:bodyDiv w:val="1"/>
      <w:marLeft w:val="0"/>
      <w:marRight w:val="0"/>
      <w:marTop w:val="0"/>
      <w:marBottom w:val="0"/>
      <w:divBdr>
        <w:top w:val="none" w:sz="0" w:space="0" w:color="auto"/>
        <w:left w:val="none" w:sz="0" w:space="0" w:color="auto"/>
        <w:bottom w:val="none" w:sz="0" w:space="0" w:color="auto"/>
        <w:right w:val="none" w:sz="0" w:space="0" w:color="auto"/>
      </w:divBdr>
    </w:div>
    <w:div w:id="570048214">
      <w:bodyDiv w:val="1"/>
      <w:marLeft w:val="0"/>
      <w:marRight w:val="0"/>
      <w:marTop w:val="0"/>
      <w:marBottom w:val="0"/>
      <w:divBdr>
        <w:top w:val="none" w:sz="0" w:space="0" w:color="auto"/>
        <w:left w:val="none" w:sz="0" w:space="0" w:color="auto"/>
        <w:bottom w:val="none" w:sz="0" w:space="0" w:color="auto"/>
        <w:right w:val="none" w:sz="0" w:space="0" w:color="auto"/>
      </w:divBdr>
    </w:div>
    <w:div w:id="644967724">
      <w:bodyDiv w:val="1"/>
      <w:marLeft w:val="0"/>
      <w:marRight w:val="0"/>
      <w:marTop w:val="0"/>
      <w:marBottom w:val="0"/>
      <w:divBdr>
        <w:top w:val="none" w:sz="0" w:space="0" w:color="auto"/>
        <w:left w:val="none" w:sz="0" w:space="0" w:color="auto"/>
        <w:bottom w:val="none" w:sz="0" w:space="0" w:color="auto"/>
        <w:right w:val="none" w:sz="0" w:space="0" w:color="auto"/>
      </w:divBdr>
    </w:div>
    <w:div w:id="713115481">
      <w:bodyDiv w:val="1"/>
      <w:marLeft w:val="0"/>
      <w:marRight w:val="0"/>
      <w:marTop w:val="0"/>
      <w:marBottom w:val="0"/>
      <w:divBdr>
        <w:top w:val="none" w:sz="0" w:space="0" w:color="auto"/>
        <w:left w:val="none" w:sz="0" w:space="0" w:color="auto"/>
        <w:bottom w:val="none" w:sz="0" w:space="0" w:color="auto"/>
        <w:right w:val="none" w:sz="0" w:space="0" w:color="auto"/>
      </w:divBdr>
      <w:divsChild>
        <w:div w:id="1048258362">
          <w:marLeft w:val="0"/>
          <w:marRight w:val="0"/>
          <w:marTop w:val="0"/>
          <w:marBottom w:val="0"/>
          <w:divBdr>
            <w:top w:val="none" w:sz="0" w:space="0" w:color="auto"/>
            <w:left w:val="none" w:sz="0" w:space="0" w:color="auto"/>
            <w:bottom w:val="none" w:sz="0" w:space="0" w:color="auto"/>
            <w:right w:val="none" w:sz="0" w:space="0" w:color="auto"/>
          </w:divBdr>
        </w:div>
        <w:div w:id="1631354760">
          <w:marLeft w:val="0"/>
          <w:marRight w:val="0"/>
          <w:marTop w:val="0"/>
          <w:marBottom w:val="0"/>
          <w:divBdr>
            <w:top w:val="none" w:sz="0" w:space="0" w:color="auto"/>
            <w:left w:val="none" w:sz="0" w:space="0" w:color="auto"/>
            <w:bottom w:val="none" w:sz="0" w:space="0" w:color="auto"/>
            <w:right w:val="none" w:sz="0" w:space="0" w:color="auto"/>
          </w:divBdr>
        </w:div>
        <w:div w:id="681737286">
          <w:marLeft w:val="0"/>
          <w:marRight w:val="0"/>
          <w:marTop w:val="0"/>
          <w:marBottom w:val="0"/>
          <w:divBdr>
            <w:top w:val="none" w:sz="0" w:space="0" w:color="auto"/>
            <w:left w:val="none" w:sz="0" w:space="0" w:color="auto"/>
            <w:bottom w:val="none" w:sz="0" w:space="0" w:color="auto"/>
            <w:right w:val="none" w:sz="0" w:space="0" w:color="auto"/>
          </w:divBdr>
        </w:div>
        <w:div w:id="1206404036">
          <w:marLeft w:val="0"/>
          <w:marRight w:val="0"/>
          <w:marTop w:val="0"/>
          <w:marBottom w:val="0"/>
          <w:divBdr>
            <w:top w:val="none" w:sz="0" w:space="0" w:color="auto"/>
            <w:left w:val="none" w:sz="0" w:space="0" w:color="auto"/>
            <w:bottom w:val="none" w:sz="0" w:space="0" w:color="auto"/>
            <w:right w:val="none" w:sz="0" w:space="0" w:color="auto"/>
          </w:divBdr>
        </w:div>
        <w:div w:id="1390613272">
          <w:marLeft w:val="0"/>
          <w:marRight w:val="0"/>
          <w:marTop w:val="0"/>
          <w:marBottom w:val="0"/>
          <w:divBdr>
            <w:top w:val="none" w:sz="0" w:space="0" w:color="auto"/>
            <w:left w:val="none" w:sz="0" w:space="0" w:color="auto"/>
            <w:bottom w:val="none" w:sz="0" w:space="0" w:color="auto"/>
            <w:right w:val="none" w:sz="0" w:space="0" w:color="auto"/>
          </w:divBdr>
        </w:div>
        <w:div w:id="63797746">
          <w:marLeft w:val="0"/>
          <w:marRight w:val="0"/>
          <w:marTop w:val="0"/>
          <w:marBottom w:val="0"/>
          <w:divBdr>
            <w:top w:val="none" w:sz="0" w:space="0" w:color="auto"/>
            <w:left w:val="none" w:sz="0" w:space="0" w:color="auto"/>
            <w:bottom w:val="none" w:sz="0" w:space="0" w:color="auto"/>
            <w:right w:val="none" w:sz="0" w:space="0" w:color="auto"/>
          </w:divBdr>
        </w:div>
        <w:div w:id="1824660009">
          <w:marLeft w:val="0"/>
          <w:marRight w:val="0"/>
          <w:marTop w:val="0"/>
          <w:marBottom w:val="0"/>
          <w:divBdr>
            <w:top w:val="none" w:sz="0" w:space="0" w:color="auto"/>
            <w:left w:val="none" w:sz="0" w:space="0" w:color="auto"/>
            <w:bottom w:val="none" w:sz="0" w:space="0" w:color="auto"/>
            <w:right w:val="none" w:sz="0" w:space="0" w:color="auto"/>
          </w:divBdr>
        </w:div>
        <w:div w:id="939683265">
          <w:marLeft w:val="0"/>
          <w:marRight w:val="0"/>
          <w:marTop w:val="0"/>
          <w:marBottom w:val="0"/>
          <w:divBdr>
            <w:top w:val="none" w:sz="0" w:space="0" w:color="auto"/>
            <w:left w:val="none" w:sz="0" w:space="0" w:color="auto"/>
            <w:bottom w:val="none" w:sz="0" w:space="0" w:color="auto"/>
            <w:right w:val="none" w:sz="0" w:space="0" w:color="auto"/>
          </w:divBdr>
        </w:div>
        <w:div w:id="1054158513">
          <w:marLeft w:val="0"/>
          <w:marRight w:val="0"/>
          <w:marTop w:val="0"/>
          <w:marBottom w:val="0"/>
          <w:divBdr>
            <w:top w:val="none" w:sz="0" w:space="0" w:color="auto"/>
            <w:left w:val="none" w:sz="0" w:space="0" w:color="auto"/>
            <w:bottom w:val="none" w:sz="0" w:space="0" w:color="auto"/>
            <w:right w:val="none" w:sz="0" w:space="0" w:color="auto"/>
          </w:divBdr>
        </w:div>
        <w:div w:id="1486357643">
          <w:marLeft w:val="0"/>
          <w:marRight w:val="0"/>
          <w:marTop w:val="0"/>
          <w:marBottom w:val="0"/>
          <w:divBdr>
            <w:top w:val="none" w:sz="0" w:space="0" w:color="auto"/>
            <w:left w:val="none" w:sz="0" w:space="0" w:color="auto"/>
            <w:bottom w:val="none" w:sz="0" w:space="0" w:color="auto"/>
            <w:right w:val="none" w:sz="0" w:space="0" w:color="auto"/>
          </w:divBdr>
        </w:div>
        <w:div w:id="1489518716">
          <w:marLeft w:val="0"/>
          <w:marRight w:val="0"/>
          <w:marTop w:val="0"/>
          <w:marBottom w:val="0"/>
          <w:divBdr>
            <w:top w:val="none" w:sz="0" w:space="0" w:color="auto"/>
            <w:left w:val="none" w:sz="0" w:space="0" w:color="auto"/>
            <w:bottom w:val="none" w:sz="0" w:space="0" w:color="auto"/>
            <w:right w:val="none" w:sz="0" w:space="0" w:color="auto"/>
          </w:divBdr>
        </w:div>
        <w:div w:id="1691755805">
          <w:marLeft w:val="0"/>
          <w:marRight w:val="0"/>
          <w:marTop w:val="0"/>
          <w:marBottom w:val="0"/>
          <w:divBdr>
            <w:top w:val="none" w:sz="0" w:space="0" w:color="auto"/>
            <w:left w:val="none" w:sz="0" w:space="0" w:color="auto"/>
            <w:bottom w:val="none" w:sz="0" w:space="0" w:color="auto"/>
            <w:right w:val="none" w:sz="0" w:space="0" w:color="auto"/>
          </w:divBdr>
        </w:div>
        <w:div w:id="1300302183">
          <w:marLeft w:val="0"/>
          <w:marRight w:val="0"/>
          <w:marTop w:val="0"/>
          <w:marBottom w:val="0"/>
          <w:divBdr>
            <w:top w:val="none" w:sz="0" w:space="0" w:color="auto"/>
            <w:left w:val="none" w:sz="0" w:space="0" w:color="auto"/>
            <w:bottom w:val="none" w:sz="0" w:space="0" w:color="auto"/>
            <w:right w:val="none" w:sz="0" w:space="0" w:color="auto"/>
          </w:divBdr>
        </w:div>
        <w:div w:id="807168544">
          <w:marLeft w:val="0"/>
          <w:marRight w:val="0"/>
          <w:marTop w:val="0"/>
          <w:marBottom w:val="0"/>
          <w:divBdr>
            <w:top w:val="none" w:sz="0" w:space="0" w:color="auto"/>
            <w:left w:val="none" w:sz="0" w:space="0" w:color="auto"/>
            <w:bottom w:val="none" w:sz="0" w:space="0" w:color="auto"/>
            <w:right w:val="none" w:sz="0" w:space="0" w:color="auto"/>
          </w:divBdr>
        </w:div>
        <w:div w:id="96491449">
          <w:marLeft w:val="0"/>
          <w:marRight w:val="0"/>
          <w:marTop w:val="0"/>
          <w:marBottom w:val="0"/>
          <w:divBdr>
            <w:top w:val="none" w:sz="0" w:space="0" w:color="auto"/>
            <w:left w:val="none" w:sz="0" w:space="0" w:color="auto"/>
            <w:bottom w:val="none" w:sz="0" w:space="0" w:color="auto"/>
            <w:right w:val="none" w:sz="0" w:space="0" w:color="auto"/>
          </w:divBdr>
        </w:div>
        <w:div w:id="1833449301">
          <w:marLeft w:val="0"/>
          <w:marRight w:val="0"/>
          <w:marTop w:val="0"/>
          <w:marBottom w:val="0"/>
          <w:divBdr>
            <w:top w:val="none" w:sz="0" w:space="0" w:color="auto"/>
            <w:left w:val="none" w:sz="0" w:space="0" w:color="auto"/>
            <w:bottom w:val="none" w:sz="0" w:space="0" w:color="auto"/>
            <w:right w:val="none" w:sz="0" w:space="0" w:color="auto"/>
          </w:divBdr>
        </w:div>
        <w:div w:id="1244149537">
          <w:marLeft w:val="0"/>
          <w:marRight w:val="0"/>
          <w:marTop w:val="0"/>
          <w:marBottom w:val="0"/>
          <w:divBdr>
            <w:top w:val="none" w:sz="0" w:space="0" w:color="auto"/>
            <w:left w:val="none" w:sz="0" w:space="0" w:color="auto"/>
            <w:bottom w:val="none" w:sz="0" w:space="0" w:color="auto"/>
            <w:right w:val="none" w:sz="0" w:space="0" w:color="auto"/>
          </w:divBdr>
        </w:div>
        <w:div w:id="1972973516">
          <w:marLeft w:val="0"/>
          <w:marRight w:val="0"/>
          <w:marTop w:val="0"/>
          <w:marBottom w:val="0"/>
          <w:divBdr>
            <w:top w:val="none" w:sz="0" w:space="0" w:color="auto"/>
            <w:left w:val="none" w:sz="0" w:space="0" w:color="auto"/>
            <w:bottom w:val="none" w:sz="0" w:space="0" w:color="auto"/>
            <w:right w:val="none" w:sz="0" w:space="0" w:color="auto"/>
          </w:divBdr>
        </w:div>
        <w:div w:id="1121264307">
          <w:marLeft w:val="0"/>
          <w:marRight w:val="0"/>
          <w:marTop w:val="0"/>
          <w:marBottom w:val="0"/>
          <w:divBdr>
            <w:top w:val="none" w:sz="0" w:space="0" w:color="auto"/>
            <w:left w:val="none" w:sz="0" w:space="0" w:color="auto"/>
            <w:bottom w:val="none" w:sz="0" w:space="0" w:color="auto"/>
            <w:right w:val="none" w:sz="0" w:space="0" w:color="auto"/>
          </w:divBdr>
        </w:div>
        <w:div w:id="273950196">
          <w:marLeft w:val="0"/>
          <w:marRight w:val="0"/>
          <w:marTop w:val="0"/>
          <w:marBottom w:val="0"/>
          <w:divBdr>
            <w:top w:val="none" w:sz="0" w:space="0" w:color="auto"/>
            <w:left w:val="none" w:sz="0" w:space="0" w:color="auto"/>
            <w:bottom w:val="none" w:sz="0" w:space="0" w:color="auto"/>
            <w:right w:val="none" w:sz="0" w:space="0" w:color="auto"/>
          </w:divBdr>
          <w:divsChild>
            <w:div w:id="1203009119">
              <w:marLeft w:val="0"/>
              <w:marRight w:val="0"/>
              <w:marTop w:val="0"/>
              <w:marBottom w:val="0"/>
              <w:divBdr>
                <w:top w:val="none" w:sz="0" w:space="0" w:color="auto"/>
                <w:left w:val="none" w:sz="0" w:space="0" w:color="auto"/>
                <w:bottom w:val="none" w:sz="0" w:space="0" w:color="auto"/>
                <w:right w:val="none" w:sz="0" w:space="0" w:color="auto"/>
              </w:divBdr>
            </w:div>
            <w:div w:id="1237591319">
              <w:marLeft w:val="0"/>
              <w:marRight w:val="0"/>
              <w:marTop w:val="0"/>
              <w:marBottom w:val="0"/>
              <w:divBdr>
                <w:top w:val="none" w:sz="0" w:space="0" w:color="auto"/>
                <w:left w:val="none" w:sz="0" w:space="0" w:color="auto"/>
                <w:bottom w:val="none" w:sz="0" w:space="0" w:color="auto"/>
                <w:right w:val="none" w:sz="0" w:space="0" w:color="auto"/>
              </w:divBdr>
            </w:div>
            <w:div w:id="13918355">
              <w:marLeft w:val="0"/>
              <w:marRight w:val="0"/>
              <w:marTop w:val="0"/>
              <w:marBottom w:val="0"/>
              <w:divBdr>
                <w:top w:val="none" w:sz="0" w:space="0" w:color="auto"/>
                <w:left w:val="none" w:sz="0" w:space="0" w:color="auto"/>
                <w:bottom w:val="none" w:sz="0" w:space="0" w:color="auto"/>
                <w:right w:val="none" w:sz="0" w:space="0" w:color="auto"/>
              </w:divBdr>
            </w:div>
            <w:div w:id="425924440">
              <w:marLeft w:val="0"/>
              <w:marRight w:val="0"/>
              <w:marTop w:val="0"/>
              <w:marBottom w:val="0"/>
              <w:divBdr>
                <w:top w:val="none" w:sz="0" w:space="0" w:color="auto"/>
                <w:left w:val="none" w:sz="0" w:space="0" w:color="auto"/>
                <w:bottom w:val="none" w:sz="0" w:space="0" w:color="auto"/>
                <w:right w:val="none" w:sz="0" w:space="0" w:color="auto"/>
              </w:divBdr>
            </w:div>
          </w:divsChild>
        </w:div>
        <w:div w:id="113137737">
          <w:marLeft w:val="0"/>
          <w:marRight w:val="0"/>
          <w:marTop w:val="0"/>
          <w:marBottom w:val="0"/>
          <w:divBdr>
            <w:top w:val="none" w:sz="0" w:space="0" w:color="auto"/>
            <w:left w:val="none" w:sz="0" w:space="0" w:color="auto"/>
            <w:bottom w:val="none" w:sz="0" w:space="0" w:color="auto"/>
            <w:right w:val="none" w:sz="0" w:space="0" w:color="auto"/>
          </w:divBdr>
        </w:div>
        <w:div w:id="2034379611">
          <w:marLeft w:val="0"/>
          <w:marRight w:val="0"/>
          <w:marTop w:val="0"/>
          <w:marBottom w:val="0"/>
          <w:divBdr>
            <w:top w:val="none" w:sz="0" w:space="0" w:color="auto"/>
            <w:left w:val="none" w:sz="0" w:space="0" w:color="auto"/>
            <w:bottom w:val="none" w:sz="0" w:space="0" w:color="auto"/>
            <w:right w:val="none" w:sz="0" w:space="0" w:color="auto"/>
          </w:divBdr>
        </w:div>
        <w:div w:id="1723749433">
          <w:marLeft w:val="0"/>
          <w:marRight w:val="0"/>
          <w:marTop w:val="0"/>
          <w:marBottom w:val="0"/>
          <w:divBdr>
            <w:top w:val="none" w:sz="0" w:space="0" w:color="auto"/>
            <w:left w:val="none" w:sz="0" w:space="0" w:color="auto"/>
            <w:bottom w:val="none" w:sz="0" w:space="0" w:color="auto"/>
            <w:right w:val="none" w:sz="0" w:space="0" w:color="auto"/>
          </w:divBdr>
        </w:div>
        <w:div w:id="734161915">
          <w:marLeft w:val="0"/>
          <w:marRight w:val="0"/>
          <w:marTop w:val="0"/>
          <w:marBottom w:val="0"/>
          <w:divBdr>
            <w:top w:val="none" w:sz="0" w:space="0" w:color="auto"/>
            <w:left w:val="none" w:sz="0" w:space="0" w:color="auto"/>
            <w:bottom w:val="none" w:sz="0" w:space="0" w:color="auto"/>
            <w:right w:val="none" w:sz="0" w:space="0" w:color="auto"/>
          </w:divBdr>
        </w:div>
        <w:div w:id="543060554">
          <w:marLeft w:val="0"/>
          <w:marRight w:val="0"/>
          <w:marTop w:val="0"/>
          <w:marBottom w:val="0"/>
          <w:divBdr>
            <w:top w:val="none" w:sz="0" w:space="0" w:color="auto"/>
            <w:left w:val="none" w:sz="0" w:space="0" w:color="auto"/>
            <w:bottom w:val="none" w:sz="0" w:space="0" w:color="auto"/>
            <w:right w:val="none" w:sz="0" w:space="0" w:color="auto"/>
          </w:divBdr>
        </w:div>
        <w:div w:id="627787267">
          <w:marLeft w:val="0"/>
          <w:marRight w:val="0"/>
          <w:marTop w:val="0"/>
          <w:marBottom w:val="0"/>
          <w:divBdr>
            <w:top w:val="none" w:sz="0" w:space="0" w:color="auto"/>
            <w:left w:val="none" w:sz="0" w:space="0" w:color="auto"/>
            <w:bottom w:val="none" w:sz="0" w:space="0" w:color="auto"/>
            <w:right w:val="none" w:sz="0" w:space="0" w:color="auto"/>
          </w:divBdr>
        </w:div>
        <w:div w:id="136773931">
          <w:marLeft w:val="0"/>
          <w:marRight w:val="0"/>
          <w:marTop w:val="0"/>
          <w:marBottom w:val="0"/>
          <w:divBdr>
            <w:top w:val="none" w:sz="0" w:space="0" w:color="auto"/>
            <w:left w:val="none" w:sz="0" w:space="0" w:color="auto"/>
            <w:bottom w:val="none" w:sz="0" w:space="0" w:color="auto"/>
            <w:right w:val="none" w:sz="0" w:space="0" w:color="auto"/>
          </w:divBdr>
        </w:div>
        <w:div w:id="1512143168">
          <w:marLeft w:val="0"/>
          <w:marRight w:val="0"/>
          <w:marTop w:val="0"/>
          <w:marBottom w:val="0"/>
          <w:divBdr>
            <w:top w:val="none" w:sz="0" w:space="0" w:color="auto"/>
            <w:left w:val="none" w:sz="0" w:space="0" w:color="auto"/>
            <w:bottom w:val="none" w:sz="0" w:space="0" w:color="auto"/>
            <w:right w:val="none" w:sz="0" w:space="0" w:color="auto"/>
          </w:divBdr>
        </w:div>
        <w:div w:id="1048185169">
          <w:marLeft w:val="0"/>
          <w:marRight w:val="0"/>
          <w:marTop w:val="0"/>
          <w:marBottom w:val="0"/>
          <w:divBdr>
            <w:top w:val="none" w:sz="0" w:space="0" w:color="auto"/>
            <w:left w:val="none" w:sz="0" w:space="0" w:color="auto"/>
            <w:bottom w:val="none" w:sz="0" w:space="0" w:color="auto"/>
            <w:right w:val="none" w:sz="0" w:space="0" w:color="auto"/>
          </w:divBdr>
        </w:div>
        <w:div w:id="1784691578">
          <w:marLeft w:val="0"/>
          <w:marRight w:val="0"/>
          <w:marTop w:val="0"/>
          <w:marBottom w:val="0"/>
          <w:divBdr>
            <w:top w:val="none" w:sz="0" w:space="0" w:color="auto"/>
            <w:left w:val="none" w:sz="0" w:space="0" w:color="auto"/>
            <w:bottom w:val="none" w:sz="0" w:space="0" w:color="auto"/>
            <w:right w:val="none" w:sz="0" w:space="0" w:color="auto"/>
          </w:divBdr>
        </w:div>
        <w:div w:id="1256131239">
          <w:marLeft w:val="0"/>
          <w:marRight w:val="0"/>
          <w:marTop w:val="0"/>
          <w:marBottom w:val="0"/>
          <w:divBdr>
            <w:top w:val="none" w:sz="0" w:space="0" w:color="auto"/>
            <w:left w:val="none" w:sz="0" w:space="0" w:color="auto"/>
            <w:bottom w:val="none" w:sz="0" w:space="0" w:color="auto"/>
            <w:right w:val="none" w:sz="0" w:space="0" w:color="auto"/>
          </w:divBdr>
        </w:div>
      </w:divsChild>
    </w:div>
    <w:div w:id="813330607">
      <w:bodyDiv w:val="1"/>
      <w:marLeft w:val="0"/>
      <w:marRight w:val="0"/>
      <w:marTop w:val="0"/>
      <w:marBottom w:val="0"/>
      <w:divBdr>
        <w:top w:val="none" w:sz="0" w:space="0" w:color="auto"/>
        <w:left w:val="none" w:sz="0" w:space="0" w:color="auto"/>
        <w:bottom w:val="none" w:sz="0" w:space="0" w:color="auto"/>
        <w:right w:val="none" w:sz="0" w:space="0" w:color="auto"/>
      </w:divBdr>
    </w:div>
    <w:div w:id="903032163">
      <w:bodyDiv w:val="1"/>
      <w:marLeft w:val="0"/>
      <w:marRight w:val="0"/>
      <w:marTop w:val="0"/>
      <w:marBottom w:val="0"/>
      <w:divBdr>
        <w:top w:val="none" w:sz="0" w:space="0" w:color="auto"/>
        <w:left w:val="none" w:sz="0" w:space="0" w:color="auto"/>
        <w:bottom w:val="none" w:sz="0" w:space="0" w:color="auto"/>
        <w:right w:val="none" w:sz="0" w:space="0" w:color="auto"/>
      </w:divBdr>
    </w:div>
    <w:div w:id="952514572">
      <w:bodyDiv w:val="1"/>
      <w:marLeft w:val="0"/>
      <w:marRight w:val="0"/>
      <w:marTop w:val="0"/>
      <w:marBottom w:val="0"/>
      <w:divBdr>
        <w:top w:val="none" w:sz="0" w:space="0" w:color="auto"/>
        <w:left w:val="none" w:sz="0" w:space="0" w:color="auto"/>
        <w:bottom w:val="none" w:sz="0" w:space="0" w:color="auto"/>
        <w:right w:val="none" w:sz="0" w:space="0" w:color="auto"/>
      </w:divBdr>
    </w:div>
    <w:div w:id="952708541">
      <w:bodyDiv w:val="1"/>
      <w:marLeft w:val="0"/>
      <w:marRight w:val="0"/>
      <w:marTop w:val="0"/>
      <w:marBottom w:val="0"/>
      <w:divBdr>
        <w:top w:val="none" w:sz="0" w:space="0" w:color="auto"/>
        <w:left w:val="none" w:sz="0" w:space="0" w:color="auto"/>
        <w:bottom w:val="none" w:sz="0" w:space="0" w:color="auto"/>
        <w:right w:val="none" w:sz="0" w:space="0" w:color="auto"/>
      </w:divBdr>
    </w:div>
    <w:div w:id="976841329">
      <w:bodyDiv w:val="1"/>
      <w:marLeft w:val="0"/>
      <w:marRight w:val="0"/>
      <w:marTop w:val="0"/>
      <w:marBottom w:val="0"/>
      <w:divBdr>
        <w:top w:val="none" w:sz="0" w:space="0" w:color="auto"/>
        <w:left w:val="none" w:sz="0" w:space="0" w:color="auto"/>
        <w:bottom w:val="none" w:sz="0" w:space="0" w:color="auto"/>
        <w:right w:val="none" w:sz="0" w:space="0" w:color="auto"/>
      </w:divBdr>
    </w:div>
    <w:div w:id="1039816772">
      <w:bodyDiv w:val="1"/>
      <w:marLeft w:val="0"/>
      <w:marRight w:val="0"/>
      <w:marTop w:val="0"/>
      <w:marBottom w:val="0"/>
      <w:divBdr>
        <w:top w:val="none" w:sz="0" w:space="0" w:color="auto"/>
        <w:left w:val="none" w:sz="0" w:space="0" w:color="auto"/>
        <w:bottom w:val="none" w:sz="0" w:space="0" w:color="auto"/>
        <w:right w:val="none" w:sz="0" w:space="0" w:color="auto"/>
      </w:divBdr>
    </w:div>
    <w:div w:id="1159618449">
      <w:bodyDiv w:val="1"/>
      <w:marLeft w:val="0"/>
      <w:marRight w:val="0"/>
      <w:marTop w:val="0"/>
      <w:marBottom w:val="0"/>
      <w:divBdr>
        <w:top w:val="none" w:sz="0" w:space="0" w:color="auto"/>
        <w:left w:val="none" w:sz="0" w:space="0" w:color="auto"/>
        <w:bottom w:val="none" w:sz="0" w:space="0" w:color="auto"/>
        <w:right w:val="none" w:sz="0" w:space="0" w:color="auto"/>
      </w:divBdr>
    </w:div>
    <w:div w:id="1230076183">
      <w:bodyDiv w:val="1"/>
      <w:marLeft w:val="0"/>
      <w:marRight w:val="0"/>
      <w:marTop w:val="0"/>
      <w:marBottom w:val="0"/>
      <w:divBdr>
        <w:top w:val="none" w:sz="0" w:space="0" w:color="auto"/>
        <w:left w:val="none" w:sz="0" w:space="0" w:color="auto"/>
        <w:bottom w:val="none" w:sz="0" w:space="0" w:color="auto"/>
        <w:right w:val="none" w:sz="0" w:space="0" w:color="auto"/>
      </w:divBdr>
      <w:divsChild>
        <w:div w:id="351343415">
          <w:marLeft w:val="0"/>
          <w:marRight w:val="0"/>
          <w:marTop w:val="0"/>
          <w:marBottom w:val="0"/>
          <w:divBdr>
            <w:top w:val="none" w:sz="0" w:space="0" w:color="auto"/>
            <w:left w:val="none" w:sz="0" w:space="0" w:color="auto"/>
            <w:bottom w:val="none" w:sz="0" w:space="0" w:color="auto"/>
            <w:right w:val="none" w:sz="0" w:space="0" w:color="auto"/>
          </w:divBdr>
        </w:div>
        <w:div w:id="733890003">
          <w:marLeft w:val="0"/>
          <w:marRight w:val="0"/>
          <w:marTop w:val="0"/>
          <w:marBottom w:val="0"/>
          <w:divBdr>
            <w:top w:val="none" w:sz="0" w:space="0" w:color="auto"/>
            <w:left w:val="none" w:sz="0" w:space="0" w:color="auto"/>
            <w:bottom w:val="none" w:sz="0" w:space="0" w:color="auto"/>
            <w:right w:val="none" w:sz="0" w:space="0" w:color="auto"/>
          </w:divBdr>
        </w:div>
      </w:divsChild>
    </w:div>
    <w:div w:id="1274284894">
      <w:bodyDiv w:val="1"/>
      <w:marLeft w:val="0"/>
      <w:marRight w:val="0"/>
      <w:marTop w:val="0"/>
      <w:marBottom w:val="0"/>
      <w:divBdr>
        <w:top w:val="none" w:sz="0" w:space="0" w:color="auto"/>
        <w:left w:val="none" w:sz="0" w:space="0" w:color="auto"/>
        <w:bottom w:val="none" w:sz="0" w:space="0" w:color="auto"/>
        <w:right w:val="none" w:sz="0" w:space="0" w:color="auto"/>
      </w:divBdr>
    </w:div>
    <w:div w:id="1349721105">
      <w:bodyDiv w:val="1"/>
      <w:marLeft w:val="0"/>
      <w:marRight w:val="0"/>
      <w:marTop w:val="0"/>
      <w:marBottom w:val="0"/>
      <w:divBdr>
        <w:top w:val="none" w:sz="0" w:space="0" w:color="auto"/>
        <w:left w:val="none" w:sz="0" w:space="0" w:color="auto"/>
        <w:bottom w:val="none" w:sz="0" w:space="0" w:color="auto"/>
        <w:right w:val="none" w:sz="0" w:space="0" w:color="auto"/>
      </w:divBdr>
    </w:div>
    <w:div w:id="1352099224">
      <w:bodyDiv w:val="1"/>
      <w:marLeft w:val="0"/>
      <w:marRight w:val="0"/>
      <w:marTop w:val="0"/>
      <w:marBottom w:val="0"/>
      <w:divBdr>
        <w:top w:val="none" w:sz="0" w:space="0" w:color="auto"/>
        <w:left w:val="none" w:sz="0" w:space="0" w:color="auto"/>
        <w:bottom w:val="none" w:sz="0" w:space="0" w:color="auto"/>
        <w:right w:val="none" w:sz="0" w:space="0" w:color="auto"/>
      </w:divBdr>
    </w:div>
    <w:div w:id="1428499059">
      <w:bodyDiv w:val="1"/>
      <w:marLeft w:val="0"/>
      <w:marRight w:val="0"/>
      <w:marTop w:val="0"/>
      <w:marBottom w:val="0"/>
      <w:divBdr>
        <w:top w:val="none" w:sz="0" w:space="0" w:color="auto"/>
        <w:left w:val="none" w:sz="0" w:space="0" w:color="auto"/>
        <w:bottom w:val="none" w:sz="0" w:space="0" w:color="auto"/>
        <w:right w:val="none" w:sz="0" w:space="0" w:color="auto"/>
      </w:divBdr>
    </w:div>
    <w:div w:id="1431658430">
      <w:bodyDiv w:val="1"/>
      <w:marLeft w:val="0"/>
      <w:marRight w:val="0"/>
      <w:marTop w:val="0"/>
      <w:marBottom w:val="0"/>
      <w:divBdr>
        <w:top w:val="none" w:sz="0" w:space="0" w:color="auto"/>
        <w:left w:val="none" w:sz="0" w:space="0" w:color="auto"/>
        <w:bottom w:val="none" w:sz="0" w:space="0" w:color="auto"/>
        <w:right w:val="none" w:sz="0" w:space="0" w:color="auto"/>
      </w:divBdr>
    </w:div>
    <w:div w:id="1499542365">
      <w:bodyDiv w:val="1"/>
      <w:marLeft w:val="0"/>
      <w:marRight w:val="0"/>
      <w:marTop w:val="0"/>
      <w:marBottom w:val="0"/>
      <w:divBdr>
        <w:top w:val="none" w:sz="0" w:space="0" w:color="auto"/>
        <w:left w:val="none" w:sz="0" w:space="0" w:color="auto"/>
        <w:bottom w:val="none" w:sz="0" w:space="0" w:color="auto"/>
        <w:right w:val="none" w:sz="0" w:space="0" w:color="auto"/>
      </w:divBdr>
    </w:div>
    <w:div w:id="1508667606">
      <w:bodyDiv w:val="1"/>
      <w:marLeft w:val="0"/>
      <w:marRight w:val="0"/>
      <w:marTop w:val="0"/>
      <w:marBottom w:val="0"/>
      <w:divBdr>
        <w:top w:val="none" w:sz="0" w:space="0" w:color="auto"/>
        <w:left w:val="none" w:sz="0" w:space="0" w:color="auto"/>
        <w:bottom w:val="none" w:sz="0" w:space="0" w:color="auto"/>
        <w:right w:val="none" w:sz="0" w:space="0" w:color="auto"/>
      </w:divBdr>
    </w:div>
    <w:div w:id="1659111244">
      <w:bodyDiv w:val="1"/>
      <w:marLeft w:val="0"/>
      <w:marRight w:val="0"/>
      <w:marTop w:val="0"/>
      <w:marBottom w:val="0"/>
      <w:divBdr>
        <w:top w:val="none" w:sz="0" w:space="0" w:color="auto"/>
        <w:left w:val="none" w:sz="0" w:space="0" w:color="auto"/>
        <w:bottom w:val="none" w:sz="0" w:space="0" w:color="auto"/>
        <w:right w:val="none" w:sz="0" w:space="0" w:color="auto"/>
      </w:divBdr>
    </w:div>
    <w:div w:id="1706828360">
      <w:bodyDiv w:val="1"/>
      <w:marLeft w:val="0"/>
      <w:marRight w:val="0"/>
      <w:marTop w:val="0"/>
      <w:marBottom w:val="0"/>
      <w:divBdr>
        <w:top w:val="none" w:sz="0" w:space="0" w:color="auto"/>
        <w:left w:val="none" w:sz="0" w:space="0" w:color="auto"/>
        <w:bottom w:val="none" w:sz="0" w:space="0" w:color="auto"/>
        <w:right w:val="none" w:sz="0" w:space="0" w:color="auto"/>
      </w:divBdr>
    </w:div>
    <w:div w:id="1752384333">
      <w:bodyDiv w:val="1"/>
      <w:marLeft w:val="0"/>
      <w:marRight w:val="0"/>
      <w:marTop w:val="0"/>
      <w:marBottom w:val="0"/>
      <w:divBdr>
        <w:top w:val="none" w:sz="0" w:space="0" w:color="auto"/>
        <w:left w:val="none" w:sz="0" w:space="0" w:color="auto"/>
        <w:bottom w:val="none" w:sz="0" w:space="0" w:color="auto"/>
        <w:right w:val="none" w:sz="0" w:space="0" w:color="auto"/>
      </w:divBdr>
    </w:div>
    <w:div w:id="1970090225">
      <w:bodyDiv w:val="1"/>
      <w:marLeft w:val="0"/>
      <w:marRight w:val="0"/>
      <w:marTop w:val="0"/>
      <w:marBottom w:val="0"/>
      <w:divBdr>
        <w:top w:val="none" w:sz="0" w:space="0" w:color="auto"/>
        <w:left w:val="none" w:sz="0" w:space="0" w:color="auto"/>
        <w:bottom w:val="none" w:sz="0" w:space="0" w:color="auto"/>
        <w:right w:val="none" w:sz="0" w:space="0" w:color="auto"/>
      </w:divBdr>
    </w:div>
    <w:div w:id="2056849419">
      <w:bodyDiv w:val="1"/>
      <w:marLeft w:val="0"/>
      <w:marRight w:val="0"/>
      <w:marTop w:val="0"/>
      <w:marBottom w:val="0"/>
      <w:divBdr>
        <w:top w:val="none" w:sz="0" w:space="0" w:color="auto"/>
        <w:left w:val="none" w:sz="0" w:space="0" w:color="auto"/>
        <w:bottom w:val="none" w:sz="0" w:space="0" w:color="auto"/>
        <w:right w:val="none" w:sz="0" w:space="0" w:color="auto"/>
      </w:divBdr>
    </w:div>
    <w:div w:id="2099448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284"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bombay.indology.info/software/fonts/induni/index.html" TargetMode="Externa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3.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6.jpeg"/><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4.jpeg"/><Relationship Id="rId11" Type="http://schemas.openxmlformats.org/officeDocument/2006/relationships/hyperlink" Target="https://software.sil.org/gentium/" TargetMode="External"/><Relationship Id="rId24" Type="http://schemas.openxmlformats.org/officeDocument/2006/relationships/image" Target="media/image9.png"/><Relationship Id="rId32" Type="http://schemas.openxmlformats.org/officeDocument/2006/relationships/image" Target="media/image17.jpeg"/><Relationship Id="rId37" Type="http://schemas.microsoft.com/office/2018/08/relationships/commentsExtensible" Target="commentsExtensible.xml"/><Relationship Id="rId40" Type="http://schemas.openxmlformats.org/officeDocument/2006/relationships/image" Target="media/image24.jpeg"/><Relationship Id="rId45" Type="http://schemas.openxmlformats.org/officeDocument/2006/relationships/hyperlink" Target="https://standards.iso.org/ittf/PubliclyAvailableStandards/c069119_ISO_IEC_10646_2017.zip"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hyperlink" Target="https://www.unicode.org/standard/standard.html" TargetMode="External"/><Relationship Id="rId19" Type="http://schemas.openxmlformats.org/officeDocument/2006/relationships/image" Target="media/image4.jpeg"/><Relationship Id="rId31" Type="http://schemas.openxmlformats.org/officeDocument/2006/relationships/image" Target="media/image16.png"/><Relationship Id="rId44"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n.wikipedia.org/wiki/ISO_15919" TargetMode="Externa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hyperlink" Target="https://www.iso.org/standard/28333.html" TargetMode="External"/><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google.com/get/noto/" TargetMode="External"/><Relationship Id="rId17" Type="http://schemas.microsoft.com/office/2016/09/relationships/commentsIds" Target="commentsIds.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hyperlink" Target="https://standards.iso.org/ittf/PubliclyAvailableStandards/c069119_ISO_IEC_10646_2017.zip" TargetMode="External"/><Relationship Id="rId20" Type="http://schemas.openxmlformats.org/officeDocument/2006/relationships/image" Target="media/image5.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29" Type="http://schemas.openxmlformats.org/officeDocument/2006/relationships/font" Target="fonts/font29.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_rels/footnotes.xml.rels><?xml version="1.0" encoding="UTF-8" standalone="yes"?>
<Relationships xmlns="http://schemas.openxmlformats.org/package/2006/relationships"><Relationship Id="rId1" Type="http://schemas.openxmlformats.org/officeDocument/2006/relationships/hyperlink" Target="https://sharedocs.huma-num.fr/wl/?id=3y8R1K48Budcn6HjZdWcQV88xooR66kv"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F755D-A982-42EB-BA95-F64668CF3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395</TotalTime>
  <Pages>48</Pages>
  <Words>26067</Words>
  <Characters>136592</Characters>
  <Application>Microsoft Office Word</Application>
  <DocSecurity>0</DocSecurity>
  <Lines>2439</Lines>
  <Paragraphs>1694</Paragraphs>
  <ScaleCrop>false</ScaleCrop>
  <HeadingPairs>
    <vt:vector size="2" baseType="variant">
      <vt:variant>
        <vt:lpstr>Cím</vt:lpstr>
      </vt:variant>
      <vt:variant>
        <vt:i4>1</vt:i4>
      </vt:variant>
    </vt:vector>
  </HeadingPairs>
  <TitlesOfParts>
    <vt:vector size="1" baseType="lpstr">
      <vt:lpstr>DHARMA Transliteration Guide</vt:lpstr>
    </vt:vector>
  </TitlesOfParts>
  <Company/>
  <LinksUpToDate>false</LinksUpToDate>
  <CharactersWithSpaces>16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HARMA Transliteration Guide</dc:title>
  <dc:creator>Dániel Balogh</dc:creator>
  <cp:lastModifiedBy>Dániel Balogh</cp:lastModifiedBy>
  <cp:revision>15</cp:revision>
  <cp:lastPrinted>2019-08-29T12:31:00Z</cp:lastPrinted>
  <dcterms:created xsi:type="dcterms:W3CDTF">2025-06-02T08:57:00Z</dcterms:created>
  <dcterms:modified xsi:type="dcterms:W3CDTF">2025-06-02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EaTpdfu"/&gt;&lt;style id="https://github.com/erc-dharma/project-documentation/blob/master/bibliography/DHARMA_modified-Chicago-Author-Date_v03.csl" locale="en-GB" hasBibliography="1" bibliographyStyl</vt:lpwstr>
  </property>
  <property fmtid="{D5CDD505-2E9C-101B-9397-08002B2CF9AE}" pid="3" name="ZOTERO_PREF_2">
    <vt:lpwstr>eHasBeenSet="0"/&gt;&lt;prefs&gt;&lt;pref name="fieldType" value="Field"/&gt;&lt;/prefs&gt;&lt;/data&gt;</vt:lpwstr>
  </property>
</Properties>
</file>